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760DB4" w14:textId="15428FE7" w:rsidR="000B50CB" w:rsidRPr="00AA17BF" w:rsidRDefault="00AE0DB5">
      <w:r w:rsidRPr="00AA17BF">
        <w:drawing>
          <wp:inline distT="0" distB="0" distL="0" distR="0" wp14:anchorId="4CE17786" wp14:editId="35973FF9">
            <wp:extent cx="1570383" cy="899317"/>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4180" cy="924398"/>
                    </a:xfrm>
                    <a:prstGeom prst="rect">
                      <a:avLst/>
                    </a:prstGeom>
                  </pic:spPr>
                </pic:pic>
              </a:graphicData>
            </a:graphic>
          </wp:inline>
        </w:drawing>
      </w:r>
    </w:p>
    <w:p w14:paraId="7021A920" w14:textId="57B9362C" w:rsidR="000B50CB" w:rsidRPr="00AA17BF" w:rsidRDefault="00232C20">
      <w:r w:rsidRPr="00AA17BF">
        <mc:AlternateContent>
          <mc:Choice Requires="wps">
            <w:drawing>
              <wp:anchor distT="0" distB="0" distL="114300" distR="114300" simplePos="0" relativeHeight="251433984" behindDoc="1" locked="0" layoutInCell="1" allowOverlap="1" wp14:anchorId="683F9C0C" wp14:editId="7C074244">
                <wp:simplePos x="0" y="0"/>
                <wp:positionH relativeFrom="column">
                  <wp:posOffset>-746760</wp:posOffset>
                </wp:positionH>
                <wp:positionV relativeFrom="paragraph">
                  <wp:posOffset>245273</wp:posOffset>
                </wp:positionV>
                <wp:extent cx="7630795" cy="9091930"/>
                <wp:effectExtent l="0" t="0" r="8255" b="0"/>
                <wp:wrapNone/>
                <wp:docPr id="3" name="Rectangle 3"/>
                <wp:cNvGraphicFramePr/>
                <a:graphic xmlns:a="http://schemas.openxmlformats.org/drawingml/2006/main">
                  <a:graphicData uri="http://schemas.microsoft.com/office/word/2010/wordprocessingShape">
                    <wps:wsp>
                      <wps:cNvSpPr/>
                      <wps:spPr>
                        <a:xfrm>
                          <a:off x="0" y="0"/>
                          <a:ext cx="7630795" cy="909193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A9AB18" w14:textId="7AA14CC0" w:rsidR="0075041D" w:rsidRPr="00AA17BF" w:rsidRDefault="0075041D" w:rsidP="003C7B0E">
                            <w:pPr>
                              <w:ind w:left="1701" w:firstLine="0"/>
                              <w:rPr>
                                <w:rFonts w:ascii="Trebuchet MS" w:hAnsi="Trebuchet MS"/>
                                <w:b/>
                                <w:bCs/>
                                <w:sz w:val="28"/>
                                <w:szCs w:val="28"/>
                              </w:rPr>
                            </w:pPr>
                            <w:r w:rsidRPr="00AA17BF">
                              <w:rPr>
                                <w:rFonts w:ascii="Trebuchet MS" w:hAnsi="Trebuchet MS"/>
                                <w:b/>
                                <w:bCs/>
                                <w:sz w:val="28"/>
                                <w:szCs w:val="28"/>
                              </w:rPr>
                              <w:t xml:space="preserve">TUGAS AKHIR – </w:t>
                            </w:r>
                            <w:r w:rsidR="00DD39C4" w:rsidRPr="00AA17BF">
                              <w:rPr>
                                <w:rFonts w:ascii="Trebuchet MS" w:hAnsi="Trebuchet MS"/>
                                <w:b/>
                                <w:bCs/>
                                <w:sz w:val="28"/>
                                <w:szCs w:val="28"/>
                              </w:rPr>
                              <w:t>QQXXXXXX</w:t>
                            </w:r>
                          </w:p>
                          <w:p w14:paraId="3CCEFE5C" w14:textId="6C00E97C" w:rsidR="0075041D" w:rsidRPr="00AA17BF" w:rsidRDefault="0075041D" w:rsidP="003C7B0E">
                            <w:pPr>
                              <w:ind w:left="1701" w:firstLine="0"/>
                              <w:rPr>
                                <w:rFonts w:ascii="Trebuchet MS" w:hAnsi="Trebuchet MS"/>
                                <w:b/>
                                <w:bCs/>
                                <w:sz w:val="28"/>
                                <w:szCs w:val="28"/>
                              </w:rPr>
                            </w:pPr>
                          </w:p>
                          <w:p w14:paraId="7A0A37A0" w14:textId="7504DF72" w:rsidR="0075041D" w:rsidRPr="00AA17BF" w:rsidRDefault="0075041D" w:rsidP="003C7B0E">
                            <w:pPr>
                              <w:ind w:left="1701" w:firstLine="0"/>
                              <w:rPr>
                                <w:rFonts w:ascii="Trebuchet MS" w:hAnsi="Trebuchet MS"/>
                                <w:b/>
                                <w:bCs/>
                                <w:sz w:val="28"/>
                                <w:szCs w:val="28"/>
                              </w:rPr>
                            </w:pPr>
                          </w:p>
                          <w:p w14:paraId="6B753245" w14:textId="00028B38" w:rsidR="0075041D" w:rsidRPr="00AA17BF" w:rsidRDefault="00B57680" w:rsidP="003C7B0E">
                            <w:pPr>
                              <w:ind w:left="1701" w:right="1494" w:firstLine="0"/>
                              <w:rPr>
                                <w:rFonts w:ascii="Trebuchet MS" w:hAnsi="Trebuchet MS"/>
                                <w:b/>
                                <w:bCs/>
                                <w:sz w:val="28"/>
                                <w:szCs w:val="28"/>
                              </w:rPr>
                            </w:pPr>
                            <w:r w:rsidRPr="00AA17BF">
                              <w:rPr>
                                <w:rFonts w:ascii="Trebuchet MS" w:hAnsi="Trebuchet MS"/>
                                <w:b/>
                                <w:bCs/>
                                <w:sz w:val="36"/>
                                <w:szCs w:val="36"/>
                              </w:rPr>
                              <w:t>SISTEM REKOMENDASI PROPERTI BERBASIS HYBRID FILTERING DAN PROFILE MATCHING</w:t>
                            </w:r>
                          </w:p>
                          <w:p w14:paraId="1CA3833B" w14:textId="4B6C3364" w:rsidR="0075041D" w:rsidRPr="00AA17BF" w:rsidRDefault="0075041D" w:rsidP="003C7B0E">
                            <w:pPr>
                              <w:ind w:left="1701" w:right="1494" w:firstLine="0"/>
                              <w:rPr>
                                <w:rFonts w:ascii="Trebuchet MS" w:hAnsi="Trebuchet MS"/>
                                <w:b/>
                                <w:bCs/>
                                <w:sz w:val="28"/>
                                <w:szCs w:val="28"/>
                              </w:rPr>
                            </w:pPr>
                          </w:p>
                          <w:p w14:paraId="42EA3C41" w14:textId="77777777" w:rsidR="0020024D" w:rsidRPr="00AA17BF" w:rsidRDefault="0020024D" w:rsidP="003C7B0E">
                            <w:pPr>
                              <w:ind w:left="1701" w:right="1494" w:firstLine="0"/>
                              <w:rPr>
                                <w:rFonts w:ascii="Trebuchet MS" w:hAnsi="Trebuchet MS"/>
                                <w:b/>
                                <w:bCs/>
                                <w:sz w:val="28"/>
                                <w:szCs w:val="28"/>
                              </w:rPr>
                            </w:pPr>
                          </w:p>
                          <w:p w14:paraId="15B757E6" w14:textId="2C3F46B5" w:rsidR="0075041D" w:rsidRPr="00AA17BF" w:rsidRDefault="004D315B" w:rsidP="003C7B0E">
                            <w:pPr>
                              <w:ind w:left="1701" w:right="1494" w:firstLine="0"/>
                              <w:rPr>
                                <w:rFonts w:ascii="Trebuchet MS" w:hAnsi="Trebuchet MS"/>
                                <w:b/>
                                <w:bCs/>
                                <w:sz w:val="28"/>
                                <w:szCs w:val="28"/>
                              </w:rPr>
                            </w:pPr>
                            <w:r w:rsidRPr="00AA17BF">
                              <w:rPr>
                                <w:rFonts w:ascii="Trebuchet MS" w:hAnsi="Trebuchet MS"/>
                                <w:b/>
                                <w:bCs/>
                                <w:sz w:val="28"/>
                                <w:szCs w:val="28"/>
                              </w:rPr>
                              <w:t>I GUSTI MADE ARISUDANA</w:t>
                            </w:r>
                          </w:p>
                          <w:p w14:paraId="5D62C9B1" w14:textId="2BD2E2A5" w:rsidR="0075041D" w:rsidRPr="00AA17BF" w:rsidRDefault="0075041D" w:rsidP="003C7B0E">
                            <w:pPr>
                              <w:ind w:left="1701" w:right="1494" w:firstLine="0"/>
                              <w:rPr>
                                <w:rFonts w:ascii="Trebuchet MS" w:hAnsi="Trebuchet MS"/>
                                <w:sz w:val="28"/>
                                <w:szCs w:val="28"/>
                              </w:rPr>
                            </w:pPr>
                            <w:r w:rsidRPr="00AA17BF">
                              <w:rPr>
                                <w:rFonts w:ascii="Trebuchet MS" w:hAnsi="Trebuchet MS"/>
                                <w:sz w:val="28"/>
                                <w:szCs w:val="28"/>
                              </w:rPr>
                              <w:t xml:space="preserve">NRP </w:t>
                            </w:r>
                            <w:r w:rsidR="004D315B" w:rsidRPr="00AA17BF">
                              <w:rPr>
                                <w:rFonts w:ascii="Trebuchet MS" w:hAnsi="Trebuchet MS"/>
                                <w:sz w:val="28"/>
                                <w:szCs w:val="28"/>
                              </w:rPr>
                              <w:t>5026211188</w:t>
                            </w:r>
                          </w:p>
                          <w:p w14:paraId="14365DE7" w14:textId="418E375F" w:rsidR="0075041D" w:rsidRPr="00AA17BF" w:rsidRDefault="0075041D" w:rsidP="003C7B0E">
                            <w:pPr>
                              <w:ind w:left="1701" w:right="1494" w:firstLine="0"/>
                              <w:rPr>
                                <w:rFonts w:ascii="Trebuchet MS" w:hAnsi="Trebuchet MS"/>
                                <w:b/>
                                <w:bCs/>
                                <w:sz w:val="28"/>
                                <w:szCs w:val="28"/>
                              </w:rPr>
                            </w:pPr>
                          </w:p>
                          <w:p w14:paraId="437F71D5" w14:textId="77777777" w:rsidR="00A67969" w:rsidRPr="00AA17BF" w:rsidRDefault="00A67969" w:rsidP="00A67969">
                            <w:pPr>
                              <w:ind w:left="1701" w:right="1494" w:firstLine="0"/>
                            </w:pPr>
                            <w:r w:rsidRPr="00AA17BF">
                              <w:rPr>
                                <w:rFonts w:ascii="Trebuchet MS" w:hAnsi="Trebuchet MS"/>
                                <w:sz w:val="28"/>
                                <w:szCs w:val="28"/>
                              </w:rPr>
                              <w:t>Dosen Pembimbing</w:t>
                            </w:r>
                            <w:r w:rsidRPr="00AA17BF">
                              <w:t xml:space="preserve"> I</w:t>
                            </w:r>
                          </w:p>
                          <w:p w14:paraId="35241B24" w14:textId="77777777" w:rsidR="00EA0D75" w:rsidRPr="00AA17BF" w:rsidRDefault="00EA0D75" w:rsidP="00A67969">
                            <w:pPr>
                              <w:ind w:left="1701" w:right="1494" w:firstLine="0"/>
                              <w:rPr>
                                <w:rFonts w:ascii="Trebuchet MS" w:hAnsi="Trebuchet MS"/>
                                <w:b/>
                                <w:bCs/>
                                <w:sz w:val="28"/>
                                <w:szCs w:val="28"/>
                              </w:rPr>
                            </w:pPr>
                            <w:r w:rsidRPr="00AA17BF">
                              <w:rPr>
                                <w:rFonts w:ascii="Trebuchet MS" w:hAnsi="Trebuchet MS"/>
                                <w:b/>
                                <w:bCs/>
                                <w:sz w:val="28"/>
                                <w:szCs w:val="28"/>
                              </w:rPr>
                              <w:t>Retno Aulia Vinarti, S.Kom., M.Kom., Ph.D.</w:t>
                            </w:r>
                          </w:p>
                          <w:p w14:paraId="04E276B5" w14:textId="7C3EC8DE" w:rsidR="00A67969" w:rsidRPr="00AA17BF" w:rsidRDefault="00A67969" w:rsidP="00A67969">
                            <w:pPr>
                              <w:ind w:left="1701" w:right="1494" w:firstLine="0"/>
                              <w:rPr>
                                <w:rFonts w:ascii="Trebuchet MS" w:hAnsi="Trebuchet MS"/>
                                <w:sz w:val="28"/>
                                <w:szCs w:val="28"/>
                              </w:rPr>
                            </w:pPr>
                            <w:r w:rsidRPr="00AA17BF">
                              <w:rPr>
                                <w:rFonts w:ascii="Trebuchet MS" w:hAnsi="Trebuchet MS"/>
                                <w:sz w:val="28"/>
                                <w:szCs w:val="28"/>
                              </w:rPr>
                              <w:t xml:space="preserve">NIP </w:t>
                            </w:r>
                            <w:r w:rsidR="00120F65" w:rsidRPr="00AA17BF">
                              <w:rPr>
                                <w:rFonts w:ascii="Trebuchet MS" w:hAnsi="Trebuchet MS"/>
                                <w:sz w:val="28"/>
                                <w:szCs w:val="28"/>
                              </w:rPr>
                              <w:t>1988201812010</w:t>
                            </w:r>
                          </w:p>
                          <w:p w14:paraId="54AEA7E7" w14:textId="77777777" w:rsidR="00C01558" w:rsidRPr="00AA17BF" w:rsidRDefault="00C01558" w:rsidP="003C7B0E">
                            <w:pPr>
                              <w:ind w:left="1701" w:right="1494" w:firstLine="0"/>
                              <w:rPr>
                                <w:rFonts w:ascii="Trebuchet MS" w:hAnsi="Trebuchet MS"/>
                                <w:b/>
                                <w:bCs/>
                                <w:sz w:val="28"/>
                                <w:szCs w:val="28"/>
                              </w:rPr>
                            </w:pPr>
                          </w:p>
                          <w:p w14:paraId="3A8EB98E" w14:textId="3E922DE9" w:rsidR="0075041D" w:rsidRPr="00AA17BF" w:rsidRDefault="0075041D" w:rsidP="003C7B0E">
                            <w:pPr>
                              <w:ind w:left="1701" w:right="1494" w:firstLine="0"/>
                            </w:pPr>
                            <w:r w:rsidRPr="00AA17BF">
                              <w:rPr>
                                <w:rFonts w:ascii="Trebuchet MS" w:hAnsi="Trebuchet MS"/>
                                <w:sz w:val="28"/>
                                <w:szCs w:val="28"/>
                              </w:rPr>
                              <w:t>Dosen Pembimbing</w:t>
                            </w:r>
                            <w:r w:rsidRPr="00AA17BF">
                              <w:t xml:space="preserve"> </w:t>
                            </w:r>
                            <w:r w:rsidR="00336876" w:rsidRPr="00AA17BF">
                              <w:t>I</w:t>
                            </w:r>
                            <w:r w:rsidR="00BD0560" w:rsidRPr="00AA17BF">
                              <w:t>I</w:t>
                            </w:r>
                          </w:p>
                          <w:p w14:paraId="0C2E4B95" w14:textId="77777777" w:rsidR="004B4A23" w:rsidRPr="00AA17BF" w:rsidRDefault="004B4A23" w:rsidP="003C7B0E">
                            <w:pPr>
                              <w:ind w:left="1701" w:right="1494" w:firstLine="0"/>
                              <w:rPr>
                                <w:rFonts w:ascii="Trebuchet MS" w:hAnsi="Trebuchet MS"/>
                                <w:b/>
                                <w:bCs/>
                                <w:sz w:val="28"/>
                                <w:szCs w:val="28"/>
                              </w:rPr>
                            </w:pPr>
                            <w:r w:rsidRPr="00AA17BF">
                              <w:rPr>
                                <w:rFonts w:ascii="Trebuchet MS" w:hAnsi="Trebuchet MS"/>
                                <w:b/>
                                <w:bCs/>
                                <w:sz w:val="28"/>
                                <w:szCs w:val="28"/>
                              </w:rPr>
                              <w:t>Izzat Aulia Akbar, S.Kom., M.Eng., Ph.D.</w:t>
                            </w:r>
                          </w:p>
                          <w:p w14:paraId="7FDC8AA7" w14:textId="29CB7AFB" w:rsidR="0075041D" w:rsidRPr="00AA17BF" w:rsidRDefault="0075041D" w:rsidP="003C7B0E">
                            <w:pPr>
                              <w:ind w:left="1701" w:right="1494" w:firstLine="0"/>
                              <w:rPr>
                                <w:rFonts w:ascii="Trebuchet MS" w:hAnsi="Trebuchet MS"/>
                                <w:sz w:val="28"/>
                                <w:szCs w:val="28"/>
                              </w:rPr>
                            </w:pPr>
                            <w:r w:rsidRPr="00AA17BF">
                              <w:rPr>
                                <w:rFonts w:ascii="Trebuchet MS" w:hAnsi="Trebuchet MS"/>
                                <w:sz w:val="28"/>
                                <w:szCs w:val="28"/>
                              </w:rPr>
                              <w:t xml:space="preserve">NIP </w:t>
                            </w:r>
                            <w:r w:rsidR="00BD0560" w:rsidRPr="00AA17BF">
                              <w:rPr>
                                <w:rFonts w:ascii="Trebuchet MS" w:hAnsi="Trebuchet MS"/>
                                <w:sz w:val="28"/>
                                <w:szCs w:val="28"/>
                              </w:rPr>
                              <w:t>1991202011006</w:t>
                            </w:r>
                          </w:p>
                          <w:p w14:paraId="4768B624" w14:textId="45E73699" w:rsidR="0075041D" w:rsidRPr="00AA17BF" w:rsidRDefault="0075041D" w:rsidP="003C7B0E">
                            <w:pPr>
                              <w:ind w:left="1701" w:right="1494" w:firstLine="0"/>
                              <w:rPr>
                                <w:rFonts w:ascii="Trebuchet MS" w:hAnsi="Trebuchet MS"/>
                                <w:b/>
                                <w:bCs/>
                                <w:sz w:val="28"/>
                                <w:szCs w:val="28"/>
                              </w:rPr>
                            </w:pPr>
                          </w:p>
                          <w:p w14:paraId="52267741" w14:textId="28B9D321" w:rsidR="00C01558" w:rsidRPr="00AA17BF" w:rsidRDefault="00C01558" w:rsidP="003C7B0E">
                            <w:pPr>
                              <w:ind w:left="1701" w:right="1494" w:firstLine="0"/>
                              <w:rPr>
                                <w:rFonts w:ascii="Trebuchet MS" w:hAnsi="Trebuchet MS"/>
                                <w:b/>
                                <w:bCs/>
                                <w:sz w:val="28"/>
                                <w:szCs w:val="28"/>
                              </w:rPr>
                            </w:pPr>
                          </w:p>
                          <w:p w14:paraId="74DCA06D" w14:textId="14EDCC0C" w:rsidR="0020024D" w:rsidRPr="00AA17BF" w:rsidRDefault="0017678C" w:rsidP="003C7B0E">
                            <w:pPr>
                              <w:ind w:left="1701" w:right="1494" w:firstLine="0"/>
                              <w:rPr>
                                <w:rFonts w:ascii="Trebuchet MS" w:hAnsi="Trebuchet MS"/>
                                <w:b/>
                                <w:bCs/>
                                <w:sz w:val="28"/>
                                <w:szCs w:val="28"/>
                              </w:rPr>
                            </w:pPr>
                            <w:r w:rsidRPr="00AA17BF">
                              <w:rPr>
                                <w:rFonts w:ascii="Trebuchet MS" w:hAnsi="Trebuchet MS"/>
                                <w:b/>
                                <w:bCs/>
                                <w:sz w:val="28"/>
                                <w:szCs w:val="28"/>
                              </w:rPr>
                              <w:t xml:space="preserve">Program Studi </w:t>
                            </w:r>
                            <w:r w:rsidR="00BC1EE5" w:rsidRPr="00AA17BF">
                              <w:rPr>
                                <w:rFonts w:ascii="Trebuchet MS" w:hAnsi="Trebuchet MS"/>
                                <w:b/>
                                <w:bCs/>
                                <w:sz w:val="28"/>
                                <w:szCs w:val="28"/>
                              </w:rPr>
                              <w:t>Sistem Informasi</w:t>
                            </w:r>
                          </w:p>
                          <w:p w14:paraId="14EEBD4C" w14:textId="46D09B25" w:rsidR="0075041D" w:rsidRPr="00AA17BF" w:rsidRDefault="00236310" w:rsidP="003C7B0E">
                            <w:pPr>
                              <w:ind w:left="1701" w:right="1494" w:firstLine="0"/>
                              <w:rPr>
                                <w:rFonts w:ascii="Trebuchet MS" w:hAnsi="Trebuchet MS"/>
                                <w:szCs w:val="24"/>
                              </w:rPr>
                            </w:pPr>
                            <w:r w:rsidRPr="00AA17BF">
                              <w:rPr>
                                <w:rFonts w:ascii="Trebuchet MS" w:hAnsi="Trebuchet MS"/>
                                <w:szCs w:val="24"/>
                              </w:rPr>
                              <w:t xml:space="preserve">Departemen </w:t>
                            </w:r>
                            <w:r w:rsidR="001B74D6" w:rsidRPr="00AA17BF">
                              <w:rPr>
                                <w:rFonts w:ascii="Trebuchet MS" w:hAnsi="Trebuchet MS"/>
                                <w:szCs w:val="24"/>
                              </w:rPr>
                              <w:t>Sistem Informasi</w:t>
                            </w:r>
                          </w:p>
                          <w:p w14:paraId="25E0D97D" w14:textId="171B66AF" w:rsidR="0075041D" w:rsidRPr="00AA17BF" w:rsidRDefault="0075041D" w:rsidP="003C7B0E">
                            <w:pPr>
                              <w:ind w:left="1701" w:right="1494" w:firstLine="0"/>
                              <w:rPr>
                                <w:rFonts w:ascii="Trebuchet MS" w:hAnsi="Trebuchet MS"/>
                                <w:szCs w:val="24"/>
                              </w:rPr>
                            </w:pPr>
                            <w:r w:rsidRPr="00AA17BF">
                              <w:rPr>
                                <w:rFonts w:ascii="Trebuchet MS" w:hAnsi="Trebuchet MS"/>
                                <w:szCs w:val="24"/>
                              </w:rPr>
                              <w:t xml:space="preserve">Fakultas </w:t>
                            </w:r>
                            <w:r w:rsidR="00F7680B" w:rsidRPr="00AA17BF">
                              <w:rPr>
                                <w:rFonts w:ascii="Trebuchet MS" w:hAnsi="Trebuchet MS"/>
                                <w:szCs w:val="24"/>
                              </w:rPr>
                              <w:t>Teknologi Elektro dan Informatika Cerdas</w:t>
                            </w:r>
                          </w:p>
                          <w:p w14:paraId="3E0451D3" w14:textId="77777777" w:rsidR="0075041D" w:rsidRPr="00AA17BF" w:rsidRDefault="0075041D" w:rsidP="003C7B0E">
                            <w:pPr>
                              <w:ind w:left="1701" w:right="1494" w:firstLine="0"/>
                              <w:rPr>
                                <w:rFonts w:ascii="Trebuchet MS" w:hAnsi="Trebuchet MS"/>
                                <w:szCs w:val="24"/>
                              </w:rPr>
                            </w:pPr>
                            <w:r w:rsidRPr="00AA17BF">
                              <w:rPr>
                                <w:rFonts w:ascii="Trebuchet MS" w:hAnsi="Trebuchet MS"/>
                                <w:szCs w:val="24"/>
                              </w:rPr>
                              <w:t>Institut Teknologi Sepuluh Nopember</w:t>
                            </w:r>
                          </w:p>
                          <w:p w14:paraId="46C3D515" w14:textId="77777777" w:rsidR="0075041D" w:rsidRPr="00AA17BF" w:rsidRDefault="0075041D" w:rsidP="003C7B0E">
                            <w:pPr>
                              <w:ind w:left="1701" w:right="1494" w:firstLine="0"/>
                              <w:rPr>
                                <w:rFonts w:ascii="Trebuchet MS" w:hAnsi="Trebuchet MS"/>
                                <w:szCs w:val="24"/>
                              </w:rPr>
                            </w:pPr>
                            <w:r w:rsidRPr="00AA17BF">
                              <w:rPr>
                                <w:rFonts w:ascii="Trebuchet MS" w:hAnsi="Trebuchet MS"/>
                                <w:szCs w:val="24"/>
                              </w:rPr>
                              <w:t>Surabaya</w:t>
                            </w:r>
                          </w:p>
                          <w:p w14:paraId="039934C9" w14:textId="5FB22066" w:rsidR="0075041D" w:rsidRPr="00AA17BF" w:rsidRDefault="00EA024D" w:rsidP="003C7B0E">
                            <w:pPr>
                              <w:ind w:left="1701" w:right="1494" w:firstLine="0"/>
                              <w:rPr>
                                <w:rFonts w:ascii="Trebuchet MS" w:hAnsi="Trebuchet MS"/>
                                <w:b/>
                                <w:bCs/>
                                <w:sz w:val="28"/>
                                <w:szCs w:val="28"/>
                              </w:rPr>
                            </w:pPr>
                            <w:r w:rsidRPr="00AA17BF">
                              <w:rPr>
                                <w:rFonts w:ascii="Trebuchet MS" w:hAnsi="Trebuchet MS"/>
                                <w:szCs w:val="24"/>
                              </w:rPr>
                              <w:t>2025</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3F9C0C" id="Rectangle 3" o:spid="_x0000_s1026" style="position:absolute;left:0;text-align:left;margin-left:-58.8pt;margin-top:19.3pt;width:600.85pt;height:715.9pt;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" fillcolor="#0067ac" stroked="f" strokeweight="1pt">
                <v:textbox inset="0,10mm,0,0">
                  <w:txbxContent>
                    <w:p w14:paraId="3AA9AB18" w14:textId="7AA14CC0" w:rsidR="0075041D" w:rsidRPr="00AA17BF" w:rsidRDefault="0075041D" w:rsidP="003C7B0E">
                      <w:pPr>
                        <w:ind w:left="1701" w:firstLine="0"/>
                        <w:rPr>
                          <w:rFonts w:ascii="Trebuchet MS" w:hAnsi="Trebuchet MS"/>
                          <w:b/>
                          <w:bCs/>
                          <w:sz w:val="28"/>
                          <w:szCs w:val="28"/>
                        </w:rPr>
                      </w:pPr>
                      <w:r w:rsidRPr="00AA17BF">
                        <w:rPr>
                          <w:rFonts w:ascii="Trebuchet MS" w:hAnsi="Trebuchet MS"/>
                          <w:b/>
                          <w:bCs/>
                          <w:sz w:val="28"/>
                          <w:szCs w:val="28"/>
                        </w:rPr>
                        <w:t xml:space="preserve">TUGAS AKHIR – </w:t>
                      </w:r>
                      <w:r w:rsidR="00DD39C4" w:rsidRPr="00AA17BF">
                        <w:rPr>
                          <w:rFonts w:ascii="Trebuchet MS" w:hAnsi="Trebuchet MS"/>
                          <w:b/>
                          <w:bCs/>
                          <w:sz w:val="28"/>
                          <w:szCs w:val="28"/>
                        </w:rPr>
                        <w:t>QQXXXXXX</w:t>
                      </w:r>
                    </w:p>
                    <w:p w14:paraId="3CCEFE5C" w14:textId="6C00E97C" w:rsidR="0075041D" w:rsidRPr="00AA17BF" w:rsidRDefault="0075041D" w:rsidP="003C7B0E">
                      <w:pPr>
                        <w:ind w:left="1701" w:firstLine="0"/>
                        <w:rPr>
                          <w:rFonts w:ascii="Trebuchet MS" w:hAnsi="Trebuchet MS"/>
                          <w:b/>
                          <w:bCs/>
                          <w:sz w:val="28"/>
                          <w:szCs w:val="28"/>
                        </w:rPr>
                      </w:pPr>
                    </w:p>
                    <w:p w14:paraId="7A0A37A0" w14:textId="7504DF72" w:rsidR="0075041D" w:rsidRPr="00AA17BF" w:rsidRDefault="0075041D" w:rsidP="003C7B0E">
                      <w:pPr>
                        <w:ind w:left="1701" w:firstLine="0"/>
                        <w:rPr>
                          <w:rFonts w:ascii="Trebuchet MS" w:hAnsi="Trebuchet MS"/>
                          <w:b/>
                          <w:bCs/>
                          <w:sz w:val="28"/>
                          <w:szCs w:val="28"/>
                        </w:rPr>
                      </w:pPr>
                    </w:p>
                    <w:p w14:paraId="6B753245" w14:textId="00028B38" w:rsidR="0075041D" w:rsidRPr="00AA17BF" w:rsidRDefault="00B57680" w:rsidP="003C7B0E">
                      <w:pPr>
                        <w:ind w:left="1701" w:right="1494" w:firstLine="0"/>
                        <w:rPr>
                          <w:rFonts w:ascii="Trebuchet MS" w:hAnsi="Trebuchet MS"/>
                          <w:b/>
                          <w:bCs/>
                          <w:sz w:val="28"/>
                          <w:szCs w:val="28"/>
                        </w:rPr>
                      </w:pPr>
                      <w:r w:rsidRPr="00AA17BF">
                        <w:rPr>
                          <w:rFonts w:ascii="Trebuchet MS" w:hAnsi="Trebuchet MS"/>
                          <w:b/>
                          <w:bCs/>
                          <w:sz w:val="36"/>
                          <w:szCs w:val="36"/>
                        </w:rPr>
                        <w:t>SISTEM REKOMENDASI PROPERTI BERBASIS HYBRID FILTERING DAN PROFILE MATCHING</w:t>
                      </w:r>
                    </w:p>
                    <w:p w14:paraId="1CA3833B" w14:textId="4B6C3364" w:rsidR="0075041D" w:rsidRPr="00AA17BF" w:rsidRDefault="0075041D" w:rsidP="003C7B0E">
                      <w:pPr>
                        <w:ind w:left="1701" w:right="1494" w:firstLine="0"/>
                        <w:rPr>
                          <w:rFonts w:ascii="Trebuchet MS" w:hAnsi="Trebuchet MS"/>
                          <w:b/>
                          <w:bCs/>
                          <w:sz w:val="28"/>
                          <w:szCs w:val="28"/>
                        </w:rPr>
                      </w:pPr>
                    </w:p>
                    <w:p w14:paraId="42EA3C41" w14:textId="77777777" w:rsidR="0020024D" w:rsidRPr="00AA17BF" w:rsidRDefault="0020024D" w:rsidP="003C7B0E">
                      <w:pPr>
                        <w:ind w:left="1701" w:right="1494" w:firstLine="0"/>
                        <w:rPr>
                          <w:rFonts w:ascii="Trebuchet MS" w:hAnsi="Trebuchet MS"/>
                          <w:b/>
                          <w:bCs/>
                          <w:sz w:val="28"/>
                          <w:szCs w:val="28"/>
                        </w:rPr>
                      </w:pPr>
                    </w:p>
                    <w:p w14:paraId="15B757E6" w14:textId="2C3F46B5" w:rsidR="0075041D" w:rsidRPr="00AA17BF" w:rsidRDefault="004D315B" w:rsidP="003C7B0E">
                      <w:pPr>
                        <w:ind w:left="1701" w:right="1494" w:firstLine="0"/>
                        <w:rPr>
                          <w:rFonts w:ascii="Trebuchet MS" w:hAnsi="Trebuchet MS"/>
                          <w:b/>
                          <w:bCs/>
                          <w:sz w:val="28"/>
                          <w:szCs w:val="28"/>
                        </w:rPr>
                      </w:pPr>
                      <w:r w:rsidRPr="00AA17BF">
                        <w:rPr>
                          <w:rFonts w:ascii="Trebuchet MS" w:hAnsi="Trebuchet MS"/>
                          <w:b/>
                          <w:bCs/>
                          <w:sz w:val="28"/>
                          <w:szCs w:val="28"/>
                        </w:rPr>
                        <w:t>I GUSTI MADE ARISUDANA</w:t>
                      </w:r>
                    </w:p>
                    <w:p w14:paraId="5D62C9B1" w14:textId="2BD2E2A5" w:rsidR="0075041D" w:rsidRPr="00AA17BF" w:rsidRDefault="0075041D" w:rsidP="003C7B0E">
                      <w:pPr>
                        <w:ind w:left="1701" w:right="1494" w:firstLine="0"/>
                        <w:rPr>
                          <w:rFonts w:ascii="Trebuchet MS" w:hAnsi="Trebuchet MS"/>
                          <w:sz w:val="28"/>
                          <w:szCs w:val="28"/>
                        </w:rPr>
                      </w:pPr>
                      <w:r w:rsidRPr="00AA17BF">
                        <w:rPr>
                          <w:rFonts w:ascii="Trebuchet MS" w:hAnsi="Trebuchet MS"/>
                          <w:sz w:val="28"/>
                          <w:szCs w:val="28"/>
                        </w:rPr>
                        <w:t xml:space="preserve">NRP </w:t>
                      </w:r>
                      <w:r w:rsidR="004D315B" w:rsidRPr="00AA17BF">
                        <w:rPr>
                          <w:rFonts w:ascii="Trebuchet MS" w:hAnsi="Trebuchet MS"/>
                          <w:sz w:val="28"/>
                          <w:szCs w:val="28"/>
                        </w:rPr>
                        <w:t>5026211188</w:t>
                      </w:r>
                    </w:p>
                    <w:p w14:paraId="14365DE7" w14:textId="418E375F" w:rsidR="0075041D" w:rsidRPr="00AA17BF" w:rsidRDefault="0075041D" w:rsidP="003C7B0E">
                      <w:pPr>
                        <w:ind w:left="1701" w:right="1494" w:firstLine="0"/>
                        <w:rPr>
                          <w:rFonts w:ascii="Trebuchet MS" w:hAnsi="Trebuchet MS"/>
                          <w:b/>
                          <w:bCs/>
                          <w:sz w:val="28"/>
                          <w:szCs w:val="28"/>
                        </w:rPr>
                      </w:pPr>
                    </w:p>
                    <w:p w14:paraId="437F71D5" w14:textId="77777777" w:rsidR="00A67969" w:rsidRPr="00AA17BF" w:rsidRDefault="00A67969" w:rsidP="00A67969">
                      <w:pPr>
                        <w:ind w:left="1701" w:right="1494" w:firstLine="0"/>
                      </w:pPr>
                      <w:r w:rsidRPr="00AA17BF">
                        <w:rPr>
                          <w:rFonts w:ascii="Trebuchet MS" w:hAnsi="Trebuchet MS"/>
                          <w:sz w:val="28"/>
                          <w:szCs w:val="28"/>
                        </w:rPr>
                        <w:t>Dosen Pembimbing</w:t>
                      </w:r>
                      <w:r w:rsidRPr="00AA17BF">
                        <w:t xml:space="preserve"> I</w:t>
                      </w:r>
                    </w:p>
                    <w:p w14:paraId="35241B24" w14:textId="77777777" w:rsidR="00EA0D75" w:rsidRPr="00AA17BF" w:rsidRDefault="00EA0D75" w:rsidP="00A67969">
                      <w:pPr>
                        <w:ind w:left="1701" w:right="1494" w:firstLine="0"/>
                        <w:rPr>
                          <w:rFonts w:ascii="Trebuchet MS" w:hAnsi="Trebuchet MS"/>
                          <w:b/>
                          <w:bCs/>
                          <w:sz w:val="28"/>
                          <w:szCs w:val="28"/>
                        </w:rPr>
                      </w:pPr>
                      <w:r w:rsidRPr="00AA17BF">
                        <w:rPr>
                          <w:rFonts w:ascii="Trebuchet MS" w:hAnsi="Trebuchet MS"/>
                          <w:b/>
                          <w:bCs/>
                          <w:sz w:val="28"/>
                          <w:szCs w:val="28"/>
                        </w:rPr>
                        <w:t>Retno Aulia Vinarti, S.Kom., M.Kom., Ph.D.</w:t>
                      </w:r>
                    </w:p>
                    <w:p w14:paraId="04E276B5" w14:textId="7C3EC8DE" w:rsidR="00A67969" w:rsidRPr="00AA17BF" w:rsidRDefault="00A67969" w:rsidP="00A67969">
                      <w:pPr>
                        <w:ind w:left="1701" w:right="1494" w:firstLine="0"/>
                        <w:rPr>
                          <w:rFonts w:ascii="Trebuchet MS" w:hAnsi="Trebuchet MS"/>
                          <w:sz w:val="28"/>
                          <w:szCs w:val="28"/>
                        </w:rPr>
                      </w:pPr>
                      <w:r w:rsidRPr="00AA17BF">
                        <w:rPr>
                          <w:rFonts w:ascii="Trebuchet MS" w:hAnsi="Trebuchet MS"/>
                          <w:sz w:val="28"/>
                          <w:szCs w:val="28"/>
                        </w:rPr>
                        <w:t xml:space="preserve">NIP </w:t>
                      </w:r>
                      <w:r w:rsidR="00120F65" w:rsidRPr="00AA17BF">
                        <w:rPr>
                          <w:rFonts w:ascii="Trebuchet MS" w:hAnsi="Trebuchet MS"/>
                          <w:sz w:val="28"/>
                          <w:szCs w:val="28"/>
                        </w:rPr>
                        <w:t>1988201812010</w:t>
                      </w:r>
                    </w:p>
                    <w:p w14:paraId="54AEA7E7" w14:textId="77777777" w:rsidR="00C01558" w:rsidRPr="00AA17BF" w:rsidRDefault="00C01558" w:rsidP="003C7B0E">
                      <w:pPr>
                        <w:ind w:left="1701" w:right="1494" w:firstLine="0"/>
                        <w:rPr>
                          <w:rFonts w:ascii="Trebuchet MS" w:hAnsi="Trebuchet MS"/>
                          <w:b/>
                          <w:bCs/>
                          <w:sz w:val="28"/>
                          <w:szCs w:val="28"/>
                        </w:rPr>
                      </w:pPr>
                    </w:p>
                    <w:p w14:paraId="3A8EB98E" w14:textId="3E922DE9" w:rsidR="0075041D" w:rsidRPr="00AA17BF" w:rsidRDefault="0075041D" w:rsidP="003C7B0E">
                      <w:pPr>
                        <w:ind w:left="1701" w:right="1494" w:firstLine="0"/>
                      </w:pPr>
                      <w:r w:rsidRPr="00AA17BF">
                        <w:rPr>
                          <w:rFonts w:ascii="Trebuchet MS" w:hAnsi="Trebuchet MS"/>
                          <w:sz w:val="28"/>
                          <w:szCs w:val="28"/>
                        </w:rPr>
                        <w:t>Dosen Pembimbing</w:t>
                      </w:r>
                      <w:r w:rsidRPr="00AA17BF">
                        <w:t xml:space="preserve"> </w:t>
                      </w:r>
                      <w:r w:rsidR="00336876" w:rsidRPr="00AA17BF">
                        <w:t>I</w:t>
                      </w:r>
                      <w:r w:rsidR="00BD0560" w:rsidRPr="00AA17BF">
                        <w:t>I</w:t>
                      </w:r>
                    </w:p>
                    <w:p w14:paraId="0C2E4B95" w14:textId="77777777" w:rsidR="004B4A23" w:rsidRPr="00AA17BF" w:rsidRDefault="004B4A23" w:rsidP="003C7B0E">
                      <w:pPr>
                        <w:ind w:left="1701" w:right="1494" w:firstLine="0"/>
                        <w:rPr>
                          <w:rFonts w:ascii="Trebuchet MS" w:hAnsi="Trebuchet MS"/>
                          <w:b/>
                          <w:bCs/>
                          <w:sz w:val="28"/>
                          <w:szCs w:val="28"/>
                        </w:rPr>
                      </w:pPr>
                      <w:r w:rsidRPr="00AA17BF">
                        <w:rPr>
                          <w:rFonts w:ascii="Trebuchet MS" w:hAnsi="Trebuchet MS"/>
                          <w:b/>
                          <w:bCs/>
                          <w:sz w:val="28"/>
                          <w:szCs w:val="28"/>
                        </w:rPr>
                        <w:t>Izzat Aulia Akbar, S.Kom., M.Eng., Ph.D.</w:t>
                      </w:r>
                    </w:p>
                    <w:p w14:paraId="7FDC8AA7" w14:textId="29CB7AFB" w:rsidR="0075041D" w:rsidRPr="00AA17BF" w:rsidRDefault="0075041D" w:rsidP="003C7B0E">
                      <w:pPr>
                        <w:ind w:left="1701" w:right="1494" w:firstLine="0"/>
                        <w:rPr>
                          <w:rFonts w:ascii="Trebuchet MS" w:hAnsi="Trebuchet MS"/>
                          <w:sz w:val="28"/>
                          <w:szCs w:val="28"/>
                        </w:rPr>
                      </w:pPr>
                      <w:r w:rsidRPr="00AA17BF">
                        <w:rPr>
                          <w:rFonts w:ascii="Trebuchet MS" w:hAnsi="Trebuchet MS"/>
                          <w:sz w:val="28"/>
                          <w:szCs w:val="28"/>
                        </w:rPr>
                        <w:t xml:space="preserve">NIP </w:t>
                      </w:r>
                      <w:r w:rsidR="00BD0560" w:rsidRPr="00AA17BF">
                        <w:rPr>
                          <w:rFonts w:ascii="Trebuchet MS" w:hAnsi="Trebuchet MS"/>
                          <w:sz w:val="28"/>
                          <w:szCs w:val="28"/>
                        </w:rPr>
                        <w:t>1991202011006</w:t>
                      </w:r>
                    </w:p>
                    <w:p w14:paraId="4768B624" w14:textId="45E73699" w:rsidR="0075041D" w:rsidRPr="00AA17BF" w:rsidRDefault="0075041D" w:rsidP="003C7B0E">
                      <w:pPr>
                        <w:ind w:left="1701" w:right="1494" w:firstLine="0"/>
                        <w:rPr>
                          <w:rFonts w:ascii="Trebuchet MS" w:hAnsi="Trebuchet MS"/>
                          <w:b/>
                          <w:bCs/>
                          <w:sz w:val="28"/>
                          <w:szCs w:val="28"/>
                        </w:rPr>
                      </w:pPr>
                    </w:p>
                    <w:p w14:paraId="52267741" w14:textId="28B9D321" w:rsidR="00C01558" w:rsidRPr="00AA17BF" w:rsidRDefault="00C01558" w:rsidP="003C7B0E">
                      <w:pPr>
                        <w:ind w:left="1701" w:right="1494" w:firstLine="0"/>
                        <w:rPr>
                          <w:rFonts w:ascii="Trebuchet MS" w:hAnsi="Trebuchet MS"/>
                          <w:b/>
                          <w:bCs/>
                          <w:sz w:val="28"/>
                          <w:szCs w:val="28"/>
                        </w:rPr>
                      </w:pPr>
                    </w:p>
                    <w:p w14:paraId="74DCA06D" w14:textId="14EDCC0C" w:rsidR="0020024D" w:rsidRPr="00AA17BF" w:rsidRDefault="0017678C" w:rsidP="003C7B0E">
                      <w:pPr>
                        <w:ind w:left="1701" w:right="1494" w:firstLine="0"/>
                        <w:rPr>
                          <w:rFonts w:ascii="Trebuchet MS" w:hAnsi="Trebuchet MS"/>
                          <w:b/>
                          <w:bCs/>
                          <w:sz w:val="28"/>
                          <w:szCs w:val="28"/>
                        </w:rPr>
                      </w:pPr>
                      <w:r w:rsidRPr="00AA17BF">
                        <w:rPr>
                          <w:rFonts w:ascii="Trebuchet MS" w:hAnsi="Trebuchet MS"/>
                          <w:b/>
                          <w:bCs/>
                          <w:sz w:val="28"/>
                          <w:szCs w:val="28"/>
                        </w:rPr>
                        <w:t xml:space="preserve">Program Studi </w:t>
                      </w:r>
                      <w:r w:rsidR="00BC1EE5" w:rsidRPr="00AA17BF">
                        <w:rPr>
                          <w:rFonts w:ascii="Trebuchet MS" w:hAnsi="Trebuchet MS"/>
                          <w:b/>
                          <w:bCs/>
                          <w:sz w:val="28"/>
                          <w:szCs w:val="28"/>
                        </w:rPr>
                        <w:t>Sistem Informasi</w:t>
                      </w:r>
                    </w:p>
                    <w:p w14:paraId="14EEBD4C" w14:textId="46D09B25" w:rsidR="0075041D" w:rsidRPr="00AA17BF" w:rsidRDefault="00236310" w:rsidP="003C7B0E">
                      <w:pPr>
                        <w:ind w:left="1701" w:right="1494" w:firstLine="0"/>
                        <w:rPr>
                          <w:rFonts w:ascii="Trebuchet MS" w:hAnsi="Trebuchet MS"/>
                          <w:szCs w:val="24"/>
                        </w:rPr>
                      </w:pPr>
                      <w:r w:rsidRPr="00AA17BF">
                        <w:rPr>
                          <w:rFonts w:ascii="Trebuchet MS" w:hAnsi="Trebuchet MS"/>
                          <w:szCs w:val="24"/>
                        </w:rPr>
                        <w:t xml:space="preserve">Departemen </w:t>
                      </w:r>
                      <w:r w:rsidR="001B74D6" w:rsidRPr="00AA17BF">
                        <w:rPr>
                          <w:rFonts w:ascii="Trebuchet MS" w:hAnsi="Trebuchet MS"/>
                          <w:szCs w:val="24"/>
                        </w:rPr>
                        <w:t>Sistem Informasi</w:t>
                      </w:r>
                    </w:p>
                    <w:p w14:paraId="25E0D97D" w14:textId="171B66AF" w:rsidR="0075041D" w:rsidRPr="00AA17BF" w:rsidRDefault="0075041D" w:rsidP="003C7B0E">
                      <w:pPr>
                        <w:ind w:left="1701" w:right="1494" w:firstLine="0"/>
                        <w:rPr>
                          <w:rFonts w:ascii="Trebuchet MS" w:hAnsi="Trebuchet MS"/>
                          <w:szCs w:val="24"/>
                        </w:rPr>
                      </w:pPr>
                      <w:r w:rsidRPr="00AA17BF">
                        <w:rPr>
                          <w:rFonts w:ascii="Trebuchet MS" w:hAnsi="Trebuchet MS"/>
                          <w:szCs w:val="24"/>
                        </w:rPr>
                        <w:t xml:space="preserve">Fakultas </w:t>
                      </w:r>
                      <w:r w:rsidR="00F7680B" w:rsidRPr="00AA17BF">
                        <w:rPr>
                          <w:rFonts w:ascii="Trebuchet MS" w:hAnsi="Trebuchet MS"/>
                          <w:szCs w:val="24"/>
                        </w:rPr>
                        <w:t>Teknologi Elektro dan Informatika Cerdas</w:t>
                      </w:r>
                    </w:p>
                    <w:p w14:paraId="3E0451D3" w14:textId="77777777" w:rsidR="0075041D" w:rsidRPr="00AA17BF" w:rsidRDefault="0075041D" w:rsidP="003C7B0E">
                      <w:pPr>
                        <w:ind w:left="1701" w:right="1494" w:firstLine="0"/>
                        <w:rPr>
                          <w:rFonts w:ascii="Trebuchet MS" w:hAnsi="Trebuchet MS"/>
                          <w:szCs w:val="24"/>
                        </w:rPr>
                      </w:pPr>
                      <w:r w:rsidRPr="00AA17BF">
                        <w:rPr>
                          <w:rFonts w:ascii="Trebuchet MS" w:hAnsi="Trebuchet MS"/>
                          <w:szCs w:val="24"/>
                        </w:rPr>
                        <w:t>Institut Teknologi Sepuluh Nopember</w:t>
                      </w:r>
                    </w:p>
                    <w:p w14:paraId="46C3D515" w14:textId="77777777" w:rsidR="0075041D" w:rsidRPr="00AA17BF" w:rsidRDefault="0075041D" w:rsidP="003C7B0E">
                      <w:pPr>
                        <w:ind w:left="1701" w:right="1494" w:firstLine="0"/>
                        <w:rPr>
                          <w:rFonts w:ascii="Trebuchet MS" w:hAnsi="Trebuchet MS"/>
                          <w:szCs w:val="24"/>
                        </w:rPr>
                      </w:pPr>
                      <w:r w:rsidRPr="00AA17BF">
                        <w:rPr>
                          <w:rFonts w:ascii="Trebuchet MS" w:hAnsi="Trebuchet MS"/>
                          <w:szCs w:val="24"/>
                        </w:rPr>
                        <w:t>Surabaya</w:t>
                      </w:r>
                    </w:p>
                    <w:p w14:paraId="039934C9" w14:textId="5FB22066" w:rsidR="0075041D" w:rsidRPr="00AA17BF" w:rsidRDefault="00EA024D" w:rsidP="003C7B0E">
                      <w:pPr>
                        <w:ind w:left="1701" w:right="1494" w:firstLine="0"/>
                        <w:rPr>
                          <w:rFonts w:ascii="Trebuchet MS" w:hAnsi="Trebuchet MS"/>
                          <w:b/>
                          <w:bCs/>
                          <w:sz w:val="28"/>
                          <w:szCs w:val="28"/>
                        </w:rPr>
                      </w:pPr>
                      <w:r w:rsidRPr="00AA17BF">
                        <w:rPr>
                          <w:rFonts w:ascii="Trebuchet MS" w:hAnsi="Trebuchet MS"/>
                          <w:szCs w:val="24"/>
                        </w:rPr>
                        <w:t>2025</w:t>
                      </w:r>
                    </w:p>
                  </w:txbxContent>
                </v:textbox>
              </v:rect>
            </w:pict>
          </mc:Fallback>
        </mc:AlternateContent>
      </w:r>
    </w:p>
    <w:p w14:paraId="551C2065" w14:textId="4A23BA91" w:rsidR="000B50CB" w:rsidRPr="00AA17BF" w:rsidRDefault="000B50CB"/>
    <w:p w14:paraId="39D0317F" w14:textId="0FD84805" w:rsidR="00232C20" w:rsidRPr="00AA17BF" w:rsidRDefault="00232C20"/>
    <w:p w14:paraId="2D94D326" w14:textId="3D8627D5" w:rsidR="00B7086E" w:rsidRPr="00AA17BF" w:rsidRDefault="00B7086E"/>
    <w:p w14:paraId="5EB2FD67" w14:textId="60A5055C" w:rsidR="00232C20" w:rsidRPr="00AA17BF" w:rsidRDefault="00232C20"/>
    <w:p w14:paraId="35CB7862" w14:textId="59D618E6" w:rsidR="00232C20" w:rsidRPr="00AA17BF" w:rsidRDefault="00232C20"/>
    <w:p w14:paraId="05860C78" w14:textId="02991411" w:rsidR="00232C20" w:rsidRPr="00AA17BF" w:rsidRDefault="00232C20"/>
    <w:p w14:paraId="45A373B1" w14:textId="2A9A2AE4" w:rsidR="00232C20" w:rsidRPr="00AA17BF" w:rsidRDefault="00232C20"/>
    <w:p w14:paraId="776C3249" w14:textId="0CD202F9" w:rsidR="00232C20" w:rsidRPr="00AA17BF" w:rsidRDefault="00232C20"/>
    <w:p w14:paraId="6FC8C606" w14:textId="0461BD88" w:rsidR="00232C20" w:rsidRPr="00AA17BF" w:rsidRDefault="00232C20"/>
    <w:p w14:paraId="34B0CCDE" w14:textId="7DB03EE8" w:rsidR="00232C20" w:rsidRPr="00AA17BF" w:rsidRDefault="00232C20"/>
    <w:p w14:paraId="6D6A3773" w14:textId="1EDE29A5" w:rsidR="00232C20" w:rsidRPr="00AA17BF" w:rsidRDefault="00232C20"/>
    <w:p w14:paraId="4BF063F3" w14:textId="60374647" w:rsidR="00232C20" w:rsidRPr="00AA17BF" w:rsidRDefault="00232C20"/>
    <w:p w14:paraId="43900C4D" w14:textId="0834BF24" w:rsidR="00232C20" w:rsidRPr="00AA17BF" w:rsidRDefault="00232C20"/>
    <w:p w14:paraId="6A958165" w14:textId="0491FE2D" w:rsidR="00232C20" w:rsidRPr="00AA17BF" w:rsidRDefault="00232C20"/>
    <w:p w14:paraId="6FD0A8D6" w14:textId="32EA0531" w:rsidR="00232C20" w:rsidRPr="00AA17BF" w:rsidRDefault="00232C20"/>
    <w:p w14:paraId="56D5EE8F" w14:textId="682DC1E8" w:rsidR="00232C20" w:rsidRPr="00AA17BF" w:rsidRDefault="00232C20"/>
    <w:p w14:paraId="3E74D8F1" w14:textId="23B37277" w:rsidR="00232C20" w:rsidRPr="00AA17BF" w:rsidRDefault="00232C20"/>
    <w:p w14:paraId="363AFBB3" w14:textId="0FD6CBE9" w:rsidR="00232C20" w:rsidRPr="00AA17BF" w:rsidRDefault="00232C20"/>
    <w:p w14:paraId="3E5960DE" w14:textId="05E5F979" w:rsidR="00232C20" w:rsidRPr="00AA17BF" w:rsidRDefault="00232C20"/>
    <w:p w14:paraId="62A03BBF" w14:textId="3820EF58" w:rsidR="00232C20" w:rsidRPr="00AA17BF" w:rsidRDefault="00232C20"/>
    <w:p w14:paraId="628ADE74" w14:textId="04850008" w:rsidR="00232C20" w:rsidRPr="00AA17BF" w:rsidRDefault="00232C20"/>
    <w:p w14:paraId="7D5ED7FE" w14:textId="3A91281B" w:rsidR="00232C20" w:rsidRPr="00AA17BF" w:rsidRDefault="00232C20"/>
    <w:p w14:paraId="6DBC5EF6" w14:textId="6E93E452" w:rsidR="00232C20" w:rsidRPr="00AA17BF" w:rsidRDefault="00232C20"/>
    <w:p w14:paraId="3AAB1FCA" w14:textId="51EF67EA" w:rsidR="00232C20" w:rsidRPr="00AA17BF" w:rsidRDefault="00232C20"/>
    <w:p w14:paraId="68726C8C" w14:textId="08BB3052" w:rsidR="00232C20" w:rsidRPr="00AA17BF" w:rsidRDefault="00232C20"/>
    <w:p w14:paraId="10397E20" w14:textId="08A85E48" w:rsidR="00232C20" w:rsidRPr="00AA17BF" w:rsidRDefault="00232C20"/>
    <w:p w14:paraId="3E359CAA" w14:textId="29C7FB8D" w:rsidR="00232C20" w:rsidRPr="00AA17BF" w:rsidRDefault="00232C20"/>
    <w:p w14:paraId="780A293C" w14:textId="38DCDAE8" w:rsidR="00232C20" w:rsidRPr="00AA17BF" w:rsidRDefault="00232C20"/>
    <w:p w14:paraId="6627FB8D" w14:textId="77777777" w:rsidR="00232C20" w:rsidRPr="00AA17BF" w:rsidRDefault="00232C20">
      <w:pPr>
        <w:sectPr w:rsidR="00232C20" w:rsidRPr="00AA17BF" w:rsidSect="00F02319">
          <w:footerReference w:type="default" r:id="rId9"/>
          <w:pgSz w:w="11907" w:h="16840" w:code="9"/>
          <w:pgMar w:top="567" w:right="1134" w:bottom="1134" w:left="1134" w:header="720" w:footer="720" w:gutter="0"/>
          <w:cols w:space="720"/>
          <w:docGrid w:linePitch="360"/>
        </w:sectPr>
      </w:pPr>
    </w:p>
    <w:p w14:paraId="52E76A96" w14:textId="77777777" w:rsidR="00376F5C" w:rsidRPr="00AA17BF" w:rsidRDefault="00376F5C" w:rsidP="00376F5C">
      <w:r w:rsidRPr="00AA17BF">
        <w:lastRenderedPageBreak/>
        <mc:AlternateContent>
          <mc:Choice Requires="wps">
            <w:drawing>
              <wp:anchor distT="0" distB="0" distL="114300" distR="114300" simplePos="0" relativeHeight="251661312" behindDoc="0" locked="0" layoutInCell="1" allowOverlap="1" wp14:anchorId="12F0CF97" wp14:editId="3B589831">
                <wp:simplePos x="0" y="0"/>
                <wp:positionH relativeFrom="column">
                  <wp:posOffset>-743585</wp:posOffset>
                </wp:positionH>
                <wp:positionV relativeFrom="paragraph">
                  <wp:posOffset>1279262</wp:posOffset>
                </wp:positionV>
                <wp:extent cx="7591096" cy="359410"/>
                <wp:effectExtent l="0" t="0" r="0" b="2540"/>
                <wp:wrapNone/>
                <wp:docPr id="205" name="Rectangle 205"/>
                <wp:cNvGraphicFramePr/>
                <a:graphic xmlns:a="http://schemas.openxmlformats.org/drawingml/2006/main">
                  <a:graphicData uri="http://schemas.microsoft.com/office/word/2010/wordprocessingShape">
                    <wps:wsp>
                      <wps:cNvSpPr/>
                      <wps:spPr>
                        <a:xfrm>
                          <a:off x="0" y="0"/>
                          <a:ext cx="7591096"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CB37E9" id="Rectangle 205" o:spid="_x0000_s1026" style="position:absolute;margin-left:-58.55pt;margin-top:100.75pt;width:597.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" fillcolor="#0067ac" stroked="f" strokeweight="1pt"/>
            </w:pict>
          </mc:Fallback>
        </mc:AlternateContent>
      </w:r>
      <w:r w:rsidRPr="00AA17BF">
        <mc:AlternateContent>
          <mc:Choice Requires="wps">
            <w:drawing>
              <wp:anchor distT="0" distB="0" distL="114300" distR="114300" simplePos="0" relativeHeight="251662336" behindDoc="0" locked="0" layoutInCell="1" allowOverlap="1" wp14:anchorId="50D35C74" wp14:editId="578EA103">
                <wp:simplePos x="0" y="0"/>
                <wp:positionH relativeFrom="column">
                  <wp:posOffset>-747183</wp:posOffset>
                </wp:positionH>
                <wp:positionV relativeFrom="paragraph">
                  <wp:posOffset>1644862</wp:posOffset>
                </wp:positionV>
                <wp:extent cx="7630795" cy="8705850"/>
                <wp:effectExtent l="0" t="0" r="8255" b="0"/>
                <wp:wrapNone/>
                <wp:docPr id="4" name="Rectangle 4"/>
                <wp:cNvGraphicFramePr/>
                <a:graphic xmlns:a="http://schemas.openxmlformats.org/drawingml/2006/main">
                  <a:graphicData uri="http://schemas.microsoft.com/office/word/2010/wordprocessingShape">
                    <wps:wsp>
                      <wps:cNvSpPr/>
                      <wps:spPr>
                        <a:xfrm>
                          <a:off x="0" y="0"/>
                          <a:ext cx="7630795" cy="8705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C9E12B" w14:textId="77777777" w:rsidR="00376F5C" w:rsidRPr="00AA17BF" w:rsidRDefault="00376F5C" w:rsidP="003C7B0E">
                            <w:pPr>
                              <w:ind w:left="1701"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 xml:space="preserve">TUGAS </w:t>
                            </w:r>
                            <w:r w:rsidRPr="00AA17BF">
                              <w:rPr>
                                <w:rFonts w:ascii="Trebuchet MS" w:hAnsi="Trebuchet MS"/>
                                <w:b/>
                                <w:bCs/>
                                <w:color w:val="000000" w:themeColor="text1"/>
                                <w:sz w:val="28"/>
                                <w:szCs w:val="28"/>
                              </w:rPr>
                              <w:t>AKHIR – QQXXXXXX</w:t>
                            </w:r>
                          </w:p>
                          <w:p w14:paraId="4ECFD8BB" w14:textId="77777777" w:rsidR="00376F5C" w:rsidRPr="00AA17BF" w:rsidRDefault="00376F5C" w:rsidP="003C7B0E">
                            <w:pPr>
                              <w:ind w:left="1701" w:firstLine="0"/>
                              <w:rPr>
                                <w:rFonts w:ascii="Trebuchet MS" w:hAnsi="Trebuchet MS"/>
                                <w:b/>
                                <w:bCs/>
                                <w:color w:val="000000" w:themeColor="text1"/>
                                <w:sz w:val="28"/>
                                <w:szCs w:val="28"/>
                              </w:rPr>
                            </w:pPr>
                          </w:p>
                          <w:p w14:paraId="16BA5AEC" w14:textId="77777777" w:rsidR="00376F5C" w:rsidRPr="00AA17BF" w:rsidRDefault="00376F5C" w:rsidP="003C7B0E">
                            <w:pPr>
                              <w:ind w:left="1701" w:firstLine="0"/>
                              <w:rPr>
                                <w:rFonts w:ascii="Trebuchet MS" w:hAnsi="Trebuchet MS"/>
                                <w:b/>
                                <w:bCs/>
                                <w:color w:val="000000" w:themeColor="text1"/>
                                <w:sz w:val="28"/>
                                <w:szCs w:val="28"/>
                              </w:rPr>
                            </w:pPr>
                          </w:p>
                          <w:p w14:paraId="52D2F7D8" w14:textId="1911B3B1" w:rsidR="00D265B1" w:rsidRPr="00AA17BF" w:rsidRDefault="00D265B1" w:rsidP="00D265B1">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36"/>
                                <w:szCs w:val="36"/>
                              </w:rPr>
                              <w:t>SISTEM REKOMENDASI PROPERTI BERBASIS HYBRID FILTERING DAN PROFILE MATCHING</w:t>
                            </w:r>
                          </w:p>
                          <w:p w14:paraId="071ACAFD" w14:textId="77777777" w:rsidR="00376F5C" w:rsidRPr="00AA17BF" w:rsidRDefault="00376F5C" w:rsidP="00294C41">
                            <w:pPr>
                              <w:ind w:right="1494" w:firstLine="0"/>
                              <w:rPr>
                                <w:rFonts w:ascii="Trebuchet MS" w:hAnsi="Trebuchet MS"/>
                                <w:b/>
                                <w:bCs/>
                                <w:color w:val="000000" w:themeColor="text1"/>
                                <w:sz w:val="28"/>
                                <w:szCs w:val="28"/>
                              </w:rPr>
                            </w:pPr>
                          </w:p>
                          <w:p w14:paraId="29E9F6D9" w14:textId="77777777" w:rsidR="00376F5C" w:rsidRPr="00AA17BF" w:rsidRDefault="00376F5C" w:rsidP="003C7B0E">
                            <w:pPr>
                              <w:ind w:left="1701" w:right="1494" w:firstLine="0"/>
                              <w:rPr>
                                <w:rFonts w:ascii="Trebuchet MS" w:hAnsi="Trebuchet MS"/>
                                <w:b/>
                                <w:bCs/>
                                <w:color w:val="000000" w:themeColor="text1"/>
                                <w:sz w:val="28"/>
                                <w:szCs w:val="28"/>
                              </w:rPr>
                            </w:pPr>
                          </w:p>
                          <w:p w14:paraId="0FAF9962" w14:textId="3A04AFDC" w:rsidR="00376F5C" w:rsidRPr="00AA17BF" w:rsidRDefault="005C38B6" w:rsidP="003C7B0E">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I GUSTI MADE ARISUDANA</w:t>
                            </w:r>
                          </w:p>
                          <w:p w14:paraId="7D4A4C52" w14:textId="2B00AD4F" w:rsidR="00376F5C" w:rsidRPr="00AA17BF" w:rsidRDefault="00376F5C" w:rsidP="005C38B6">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 xml:space="preserve">NRP </w:t>
                            </w:r>
                            <w:r w:rsidR="005C38B6" w:rsidRPr="00AA17BF">
                              <w:rPr>
                                <w:rFonts w:ascii="Trebuchet MS" w:hAnsi="Trebuchet MS"/>
                                <w:color w:val="000000" w:themeColor="text1"/>
                                <w:sz w:val="28"/>
                                <w:szCs w:val="28"/>
                              </w:rPr>
                              <w:t>5026211188</w:t>
                            </w:r>
                          </w:p>
                          <w:p w14:paraId="6F59E454" w14:textId="77777777" w:rsidR="005C38B6" w:rsidRPr="00AA17BF" w:rsidRDefault="005C38B6" w:rsidP="005C38B6">
                            <w:pPr>
                              <w:ind w:left="1701" w:right="1494" w:firstLine="0"/>
                              <w:rPr>
                                <w:rFonts w:ascii="Trebuchet MS" w:hAnsi="Trebuchet MS"/>
                                <w:color w:val="000000" w:themeColor="text1"/>
                                <w:sz w:val="28"/>
                                <w:szCs w:val="28"/>
                              </w:rPr>
                            </w:pPr>
                          </w:p>
                          <w:p w14:paraId="422100CC" w14:textId="77777777" w:rsidR="00965818" w:rsidRPr="00AA17BF" w:rsidRDefault="00965818" w:rsidP="00965818">
                            <w:pPr>
                              <w:ind w:left="1701" w:right="1494" w:firstLine="0"/>
                              <w:rPr>
                                <w:color w:val="000000" w:themeColor="text1"/>
                              </w:rPr>
                            </w:pPr>
                            <w:r w:rsidRPr="00AA17BF">
                              <w:rPr>
                                <w:rFonts w:ascii="Trebuchet MS" w:hAnsi="Trebuchet MS"/>
                                <w:color w:val="000000" w:themeColor="text1"/>
                                <w:sz w:val="28"/>
                                <w:szCs w:val="28"/>
                              </w:rPr>
                              <w:t>Dosen Pembimbing</w:t>
                            </w:r>
                            <w:r w:rsidRPr="00AA17BF">
                              <w:rPr>
                                <w:color w:val="000000" w:themeColor="text1"/>
                              </w:rPr>
                              <w:t xml:space="preserve"> I</w:t>
                            </w:r>
                          </w:p>
                          <w:p w14:paraId="072858FF" w14:textId="77777777" w:rsidR="00965818" w:rsidRPr="00AA17BF" w:rsidRDefault="00965818" w:rsidP="00965818">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Retno Aulia Vinarti, S.Kom., M.Kom., Ph.D.</w:t>
                            </w:r>
                          </w:p>
                          <w:p w14:paraId="26BF749B" w14:textId="31EADBAB" w:rsidR="00376F5C" w:rsidRPr="00AA17BF" w:rsidRDefault="00965818" w:rsidP="00965818">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NIP 1988201812010</w:t>
                            </w:r>
                            <w:r w:rsidR="00376F5C" w:rsidRPr="00AA17BF">
                              <w:rPr>
                                <w:rFonts w:ascii="Trebuchet MS" w:hAnsi="Trebuchet MS"/>
                                <w:color w:val="000000" w:themeColor="text1"/>
                                <w:sz w:val="28"/>
                                <w:szCs w:val="28"/>
                              </w:rPr>
                              <w:t xml:space="preserve"> </w:t>
                            </w:r>
                          </w:p>
                          <w:p w14:paraId="266F08DE" w14:textId="77777777" w:rsidR="005C38B6" w:rsidRPr="00AA17BF" w:rsidRDefault="005C38B6" w:rsidP="003C7B0E">
                            <w:pPr>
                              <w:ind w:left="1701" w:right="1494" w:firstLine="0"/>
                              <w:rPr>
                                <w:rFonts w:ascii="Trebuchet MS" w:hAnsi="Trebuchet MS"/>
                                <w:color w:val="000000" w:themeColor="text1"/>
                                <w:sz w:val="28"/>
                                <w:szCs w:val="28"/>
                              </w:rPr>
                            </w:pPr>
                          </w:p>
                          <w:p w14:paraId="4C44F598" w14:textId="77777777" w:rsidR="00F65786" w:rsidRPr="00AA17BF" w:rsidRDefault="00F65786" w:rsidP="00F65786">
                            <w:pPr>
                              <w:ind w:left="1701" w:right="1494" w:firstLine="0"/>
                              <w:rPr>
                                <w:color w:val="000000" w:themeColor="text1"/>
                              </w:rPr>
                            </w:pPr>
                            <w:r w:rsidRPr="00AA17BF">
                              <w:rPr>
                                <w:rFonts w:ascii="Trebuchet MS" w:hAnsi="Trebuchet MS"/>
                                <w:color w:val="000000" w:themeColor="text1"/>
                                <w:sz w:val="28"/>
                                <w:szCs w:val="28"/>
                              </w:rPr>
                              <w:t>Dosen Pembimbing</w:t>
                            </w:r>
                            <w:r w:rsidRPr="00AA17BF">
                              <w:rPr>
                                <w:color w:val="000000" w:themeColor="text1"/>
                              </w:rPr>
                              <w:t xml:space="preserve"> II</w:t>
                            </w:r>
                          </w:p>
                          <w:p w14:paraId="0C8EA1B0" w14:textId="77777777" w:rsidR="00F65786" w:rsidRPr="00AA17BF" w:rsidRDefault="00F65786" w:rsidP="00F65786">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Izzat Aulia Akbar, S.Kom., M.Eng., Ph.D.</w:t>
                            </w:r>
                          </w:p>
                          <w:p w14:paraId="4D87B767" w14:textId="56DD8BC4" w:rsidR="005C38B6" w:rsidRPr="00AA17BF" w:rsidRDefault="00F65786" w:rsidP="00F65786">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NIP 1991202011006</w:t>
                            </w:r>
                            <w:r w:rsidR="005C38B6" w:rsidRPr="00AA17BF">
                              <w:rPr>
                                <w:rFonts w:ascii="Trebuchet MS" w:hAnsi="Trebuchet MS"/>
                                <w:color w:val="000000" w:themeColor="text1"/>
                                <w:sz w:val="28"/>
                                <w:szCs w:val="28"/>
                              </w:rPr>
                              <w:t xml:space="preserve"> </w:t>
                            </w:r>
                          </w:p>
                          <w:p w14:paraId="213EB0F2" w14:textId="77777777" w:rsidR="00376F5C" w:rsidRPr="00AA17BF" w:rsidRDefault="00376F5C" w:rsidP="003C7B0E">
                            <w:pPr>
                              <w:ind w:left="1701" w:right="1494" w:firstLine="0"/>
                              <w:rPr>
                                <w:rFonts w:ascii="Trebuchet MS" w:hAnsi="Trebuchet MS"/>
                                <w:b/>
                                <w:bCs/>
                                <w:color w:val="000000" w:themeColor="text1"/>
                                <w:sz w:val="28"/>
                                <w:szCs w:val="28"/>
                              </w:rPr>
                            </w:pPr>
                          </w:p>
                          <w:p w14:paraId="5201F6D6" w14:textId="77777777" w:rsidR="001A1CEB" w:rsidRPr="00AA17BF" w:rsidRDefault="001A1CEB" w:rsidP="001A1CEB">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 xml:space="preserve">Program Studi Sistem Informasi </w:t>
                            </w:r>
                          </w:p>
                          <w:p w14:paraId="30674815" w14:textId="77777777" w:rsidR="001A1CEB" w:rsidRPr="00AA17BF" w:rsidRDefault="001A1CEB" w:rsidP="001A1CEB">
                            <w:pPr>
                              <w:ind w:left="1701" w:right="1494" w:firstLine="0"/>
                              <w:rPr>
                                <w:rFonts w:ascii="Trebuchet MS" w:hAnsi="Trebuchet MS"/>
                                <w:color w:val="000000" w:themeColor="text1"/>
                                <w:szCs w:val="24"/>
                              </w:rPr>
                            </w:pPr>
                            <w:r w:rsidRPr="00AA17BF">
                              <w:rPr>
                                <w:rFonts w:ascii="Trebuchet MS" w:hAnsi="Trebuchet MS"/>
                                <w:color w:val="000000" w:themeColor="text1"/>
                                <w:szCs w:val="24"/>
                              </w:rPr>
                              <w:t xml:space="preserve">Departemen Sistem Informasi </w:t>
                            </w:r>
                          </w:p>
                          <w:p w14:paraId="05452D64" w14:textId="77777777" w:rsidR="001A1CEB" w:rsidRPr="00AA17BF" w:rsidRDefault="001A1CEB" w:rsidP="001A1CEB">
                            <w:pPr>
                              <w:ind w:left="1701" w:right="1494" w:firstLine="0"/>
                              <w:rPr>
                                <w:rFonts w:ascii="Trebuchet MS" w:hAnsi="Trebuchet MS"/>
                                <w:color w:val="000000" w:themeColor="text1"/>
                                <w:szCs w:val="24"/>
                              </w:rPr>
                            </w:pPr>
                            <w:r w:rsidRPr="00AA17BF">
                              <w:rPr>
                                <w:rFonts w:ascii="Trebuchet MS" w:hAnsi="Trebuchet MS"/>
                                <w:color w:val="000000" w:themeColor="text1"/>
                                <w:szCs w:val="24"/>
                              </w:rPr>
                              <w:t xml:space="preserve">Fakultas Teknologi Elektro dan Informatika Cerdas </w:t>
                            </w:r>
                          </w:p>
                          <w:p w14:paraId="49EB0E0C" w14:textId="77777777" w:rsidR="001A1CEB" w:rsidRPr="00AA17BF" w:rsidRDefault="001A1CEB" w:rsidP="001A1CEB">
                            <w:pPr>
                              <w:ind w:left="1701" w:right="1494" w:firstLine="0"/>
                              <w:rPr>
                                <w:rFonts w:ascii="Trebuchet MS" w:hAnsi="Trebuchet MS"/>
                                <w:color w:val="000000" w:themeColor="text1"/>
                                <w:szCs w:val="24"/>
                              </w:rPr>
                            </w:pPr>
                            <w:r w:rsidRPr="00AA17BF">
                              <w:rPr>
                                <w:rFonts w:ascii="Trebuchet MS" w:hAnsi="Trebuchet MS"/>
                                <w:color w:val="000000" w:themeColor="text1"/>
                                <w:szCs w:val="24"/>
                              </w:rPr>
                              <w:t>Institut Teknologi Sepuluh Nopember</w:t>
                            </w:r>
                          </w:p>
                          <w:p w14:paraId="32117E0B" w14:textId="5986CF74" w:rsidR="00376F5C" w:rsidRPr="00AA17BF" w:rsidRDefault="001A1CEB" w:rsidP="001A1CEB">
                            <w:pPr>
                              <w:ind w:left="1701" w:right="1494" w:firstLine="0"/>
                              <w:rPr>
                                <w:rFonts w:ascii="Trebuchet MS" w:hAnsi="Trebuchet MS"/>
                                <w:color w:val="000000" w:themeColor="text1"/>
                                <w:szCs w:val="24"/>
                              </w:rPr>
                            </w:pPr>
                            <w:r w:rsidRPr="00AA17BF">
                              <w:rPr>
                                <w:rFonts w:ascii="Trebuchet MS" w:hAnsi="Trebuchet MS"/>
                                <w:color w:val="000000" w:themeColor="text1"/>
                                <w:szCs w:val="24"/>
                              </w:rPr>
                              <w:t>Surabaya</w:t>
                            </w:r>
                          </w:p>
                          <w:p w14:paraId="641D4B87" w14:textId="2A855C47" w:rsidR="00376F5C" w:rsidRPr="00AA17BF" w:rsidRDefault="001A1CEB" w:rsidP="003C7B0E">
                            <w:pPr>
                              <w:ind w:left="1701" w:right="1494" w:firstLine="0"/>
                              <w:rPr>
                                <w:rFonts w:ascii="Trebuchet MS" w:hAnsi="Trebuchet MS"/>
                                <w:b/>
                                <w:bCs/>
                                <w:color w:val="000000" w:themeColor="text1"/>
                                <w:sz w:val="28"/>
                                <w:szCs w:val="28"/>
                              </w:rPr>
                            </w:pPr>
                            <w:r w:rsidRPr="00AA17BF">
                              <w:rPr>
                                <w:rFonts w:ascii="Trebuchet MS" w:hAnsi="Trebuchet MS"/>
                                <w:color w:val="000000" w:themeColor="text1"/>
                                <w:szCs w:val="24"/>
                              </w:rPr>
                              <w:t>2025</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D35C74" id="Rectangle 4" o:spid="_x0000_s1027" style="position:absolute;left:0;text-align:left;margin-left:-58.85pt;margin-top:129.5pt;width:600.85pt;height:6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" fillcolor="white [3212]" stroked="f" strokeweight="1pt">
                <v:textbox inset="0,10mm,0,0">
                  <w:txbxContent>
                    <w:p w14:paraId="0FC9E12B" w14:textId="77777777" w:rsidR="00376F5C" w:rsidRPr="00AA17BF" w:rsidRDefault="00376F5C" w:rsidP="003C7B0E">
                      <w:pPr>
                        <w:ind w:left="1701"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 xml:space="preserve">TUGAS </w:t>
                      </w:r>
                      <w:r w:rsidRPr="00AA17BF">
                        <w:rPr>
                          <w:rFonts w:ascii="Trebuchet MS" w:hAnsi="Trebuchet MS"/>
                          <w:b/>
                          <w:bCs/>
                          <w:color w:val="000000" w:themeColor="text1"/>
                          <w:sz w:val="28"/>
                          <w:szCs w:val="28"/>
                        </w:rPr>
                        <w:t>AKHIR – QQXXXXXX</w:t>
                      </w:r>
                    </w:p>
                    <w:p w14:paraId="4ECFD8BB" w14:textId="77777777" w:rsidR="00376F5C" w:rsidRPr="00AA17BF" w:rsidRDefault="00376F5C" w:rsidP="003C7B0E">
                      <w:pPr>
                        <w:ind w:left="1701" w:firstLine="0"/>
                        <w:rPr>
                          <w:rFonts w:ascii="Trebuchet MS" w:hAnsi="Trebuchet MS"/>
                          <w:b/>
                          <w:bCs/>
                          <w:color w:val="000000" w:themeColor="text1"/>
                          <w:sz w:val="28"/>
                          <w:szCs w:val="28"/>
                        </w:rPr>
                      </w:pPr>
                    </w:p>
                    <w:p w14:paraId="16BA5AEC" w14:textId="77777777" w:rsidR="00376F5C" w:rsidRPr="00AA17BF" w:rsidRDefault="00376F5C" w:rsidP="003C7B0E">
                      <w:pPr>
                        <w:ind w:left="1701" w:firstLine="0"/>
                        <w:rPr>
                          <w:rFonts w:ascii="Trebuchet MS" w:hAnsi="Trebuchet MS"/>
                          <w:b/>
                          <w:bCs/>
                          <w:color w:val="000000" w:themeColor="text1"/>
                          <w:sz w:val="28"/>
                          <w:szCs w:val="28"/>
                        </w:rPr>
                      </w:pPr>
                    </w:p>
                    <w:p w14:paraId="52D2F7D8" w14:textId="1911B3B1" w:rsidR="00D265B1" w:rsidRPr="00AA17BF" w:rsidRDefault="00D265B1" w:rsidP="00D265B1">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36"/>
                          <w:szCs w:val="36"/>
                        </w:rPr>
                        <w:t>SISTEM REKOMENDASI PROPERTI BERBASIS HYBRID FILTERING DAN PROFILE MATCHING</w:t>
                      </w:r>
                    </w:p>
                    <w:p w14:paraId="071ACAFD" w14:textId="77777777" w:rsidR="00376F5C" w:rsidRPr="00AA17BF" w:rsidRDefault="00376F5C" w:rsidP="00294C41">
                      <w:pPr>
                        <w:ind w:right="1494" w:firstLine="0"/>
                        <w:rPr>
                          <w:rFonts w:ascii="Trebuchet MS" w:hAnsi="Trebuchet MS"/>
                          <w:b/>
                          <w:bCs/>
                          <w:color w:val="000000" w:themeColor="text1"/>
                          <w:sz w:val="28"/>
                          <w:szCs w:val="28"/>
                        </w:rPr>
                      </w:pPr>
                    </w:p>
                    <w:p w14:paraId="29E9F6D9" w14:textId="77777777" w:rsidR="00376F5C" w:rsidRPr="00AA17BF" w:rsidRDefault="00376F5C" w:rsidP="003C7B0E">
                      <w:pPr>
                        <w:ind w:left="1701" w:right="1494" w:firstLine="0"/>
                        <w:rPr>
                          <w:rFonts w:ascii="Trebuchet MS" w:hAnsi="Trebuchet MS"/>
                          <w:b/>
                          <w:bCs/>
                          <w:color w:val="000000" w:themeColor="text1"/>
                          <w:sz w:val="28"/>
                          <w:szCs w:val="28"/>
                        </w:rPr>
                      </w:pPr>
                    </w:p>
                    <w:p w14:paraId="0FAF9962" w14:textId="3A04AFDC" w:rsidR="00376F5C" w:rsidRPr="00AA17BF" w:rsidRDefault="005C38B6" w:rsidP="003C7B0E">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I GUSTI MADE ARISUDANA</w:t>
                      </w:r>
                    </w:p>
                    <w:p w14:paraId="7D4A4C52" w14:textId="2B00AD4F" w:rsidR="00376F5C" w:rsidRPr="00AA17BF" w:rsidRDefault="00376F5C" w:rsidP="005C38B6">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 xml:space="preserve">NRP </w:t>
                      </w:r>
                      <w:r w:rsidR="005C38B6" w:rsidRPr="00AA17BF">
                        <w:rPr>
                          <w:rFonts w:ascii="Trebuchet MS" w:hAnsi="Trebuchet MS"/>
                          <w:color w:val="000000" w:themeColor="text1"/>
                          <w:sz w:val="28"/>
                          <w:szCs w:val="28"/>
                        </w:rPr>
                        <w:t>5026211188</w:t>
                      </w:r>
                    </w:p>
                    <w:p w14:paraId="6F59E454" w14:textId="77777777" w:rsidR="005C38B6" w:rsidRPr="00AA17BF" w:rsidRDefault="005C38B6" w:rsidP="005C38B6">
                      <w:pPr>
                        <w:ind w:left="1701" w:right="1494" w:firstLine="0"/>
                        <w:rPr>
                          <w:rFonts w:ascii="Trebuchet MS" w:hAnsi="Trebuchet MS"/>
                          <w:color w:val="000000" w:themeColor="text1"/>
                          <w:sz w:val="28"/>
                          <w:szCs w:val="28"/>
                        </w:rPr>
                      </w:pPr>
                    </w:p>
                    <w:p w14:paraId="422100CC" w14:textId="77777777" w:rsidR="00965818" w:rsidRPr="00AA17BF" w:rsidRDefault="00965818" w:rsidP="00965818">
                      <w:pPr>
                        <w:ind w:left="1701" w:right="1494" w:firstLine="0"/>
                        <w:rPr>
                          <w:color w:val="000000" w:themeColor="text1"/>
                        </w:rPr>
                      </w:pPr>
                      <w:r w:rsidRPr="00AA17BF">
                        <w:rPr>
                          <w:rFonts w:ascii="Trebuchet MS" w:hAnsi="Trebuchet MS"/>
                          <w:color w:val="000000" w:themeColor="text1"/>
                          <w:sz w:val="28"/>
                          <w:szCs w:val="28"/>
                        </w:rPr>
                        <w:t>Dosen Pembimbing</w:t>
                      </w:r>
                      <w:r w:rsidRPr="00AA17BF">
                        <w:rPr>
                          <w:color w:val="000000" w:themeColor="text1"/>
                        </w:rPr>
                        <w:t xml:space="preserve"> I</w:t>
                      </w:r>
                    </w:p>
                    <w:p w14:paraId="072858FF" w14:textId="77777777" w:rsidR="00965818" w:rsidRPr="00AA17BF" w:rsidRDefault="00965818" w:rsidP="00965818">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Retno Aulia Vinarti, S.Kom., M.Kom., Ph.D.</w:t>
                      </w:r>
                    </w:p>
                    <w:p w14:paraId="26BF749B" w14:textId="31EADBAB" w:rsidR="00376F5C" w:rsidRPr="00AA17BF" w:rsidRDefault="00965818" w:rsidP="00965818">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NIP 1988201812010</w:t>
                      </w:r>
                      <w:r w:rsidR="00376F5C" w:rsidRPr="00AA17BF">
                        <w:rPr>
                          <w:rFonts w:ascii="Trebuchet MS" w:hAnsi="Trebuchet MS"/>
                          <w:color w:val="000000" w:themeColor="text1"/>
                          <w:sz w:val="28"/>
                          <w:szCs w:val="28"/>
                        </w:rPr>
                        <w:t xml:space="preserve"> </w:t>
                      </w:r>
                    </w:p>
                    <w:p w14:paraId="266F08DE" w14:textId="77777777" w:rsidR="005C38B6" w:rsidRPr="00AA17BF" w:rsidRDefault="005C38B6" w:rsidP="003C7B0E">
                      <w:pPr>
                        <w:ind w:left="1701" w:right="1494" w:firstLine="0"/>
                        <w:rPr>
                          <w:rFonts w:ascii="Trebuchet MS" w:hAnsi="Trebuchet MS"/>
                          <w:color w:val="000000" w:themeColor="text1"/>
                          <w:sz w:val="28"/>
                          <w:szCs w:val="28"/>
                        </w:rPr>
                      </w:pPr>
                    </w:p>
                    <w:p w14:paraId="4C44F598" w14:textId="77777777" w:rsidR="00F65786" w:rsidRPr="00AA17BF" w:rsidRDefault="00F65786" w:rsidP="00F65786">
                      <w:pPr>
                        <w:ind w:left="1701" w:right="1494" w:firstLine="0"/>
                        <w:rPr>
                          <w:color w:val="000000" w:themeColor="text1"/>
                        </w:rPr>
                      </w:pPr>
                      <w:r w:rsidRPr="00AA17BF">
                        <w:rPr>
                          <w:rFonts w:ascii="Trebuchet MS" w:hAnsi="Trebuchet MS"/>
                          <w:color w:val="000000" w:themeColor="text1"/>
                          <w:sz w:val="28"/>
                          <w:szCs w:val="28"/>
                        </w:rPr>
                        <w:t>Dosen Pembimbing</w:t>
                      </w:r>
                      <w:r w:rsidRPr="00AA17BF">
                        <w:rPr>
                          <w:color w:val="000000" w:themeColor="text1"/>
                        </w:rPr>
                        <w:t xml:space="preserve"> II</w:t>
                      </w:r>
                    </w:p>
                    <w:p w14:paraId="0C8EA1B0" w14:textId="77777777" w:rsidR="00F65786" w:rsidRPr="00AA17BF" w:rsidRDefault="00F65786" w:rsidP="00F65786">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Izzat Aulia Akbar, S.Kom., M.Eng., Ph.D.</w:t>
                      </w:r>
                    </w:p>
                    <w:p w14:paraId="4D87B767" w14:textId="56DD8BC4" w:rsidR="005C38B6" w:rsidRPr="00AA17BF" w:rsidRDefault="00F65786" w:rsidP="00F65786">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NIP 1991202011006</w:t>
                      </w:r>
                      <w:r w:rsidR="005C38B6" w:rsidRPr="00AA17BF">
                        <w:rPr>
                          <w:rFonts w:ascii="Trebuchet MS" w:hAnsi="Trebuchet MS"/>
                          <w:color w:val="000000" w:themeColor="text1"/>
                          <w:sz w:val="28"/>
                          <w:szCs w:val="28"/>
                        </w:rPr>
                        <w:t xml:space="preserve"> </w:t>
                      </w:r>
                    </w:p>
                    <w:p w14:paraId="213EB0F2" w14:textId="77777777" w:rsidR="00376F5C" w:rsidRPr="00AA17BF" w:rsidRDefault="00376F5C" w:rsidP="003C7B0E">
                      <w:pPr>
                        <w:ind w:left="1701" w:right="1494" w:firstLine="0"/>
                        <w:rPr>
                          <w:rFonts w:ascii="Trebuchet MS" w:hAnsi="Trebuchet MS"/>
                          <w:b/>
                          <w:bCs/>
                          <w:color w:val="000000" w:themeColor="text1"/>
                          <w:sz w:val="28"/>
                          <w:szCs w:val="28"/>
                        </w:rPr>
                      </w:pPr>
                    </w:p>
                    <w:p w14:paraId="5201F6D6" w14:textId="77777777" w:rsidR="001A1CEB" w:rsidRPr="00AA17BF" w:rsidRDefault="001A1CEB" w:rsidP="001A1CEB">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 xml:space="preserve">Program Studi Sistem Informasi </w:t>
                      </w:r>
                    </w:p>
                    <w:p w14:paraId="30674815" w14:textId="77777777" w:rsidR="001A1CEB" w:rsidRPr="00AA17BF" w:rsidRDefault="001A1CEB" w:rsidP="001A1CEB">
                      <w:pPr>
                        <w:ind w:left="1701" w:right="1494" w:firstLine="0"/>
                        <w:rPr>
                          <w:rFonts w:ascii="Trebuchet MS" w:hAnsi="Trebuchet MS"/>
                          <w:color w:val="000000" w:themeColor="text1"/>
                          <w:szCs w:val="24"/>
                        </w:rPr>
                      </w:pPr>
                      <w:r w:rsidRPr="00AA17BF">
                        <w:rPr>
                          <w:rFonts w:ascii="Trebuchet MS" w:hAnsi="Trebuchet MS"/>
                          <w:color w:val="000000" w:themeColor="text1"/>
                          <w:szCs w:val="24"/>
                        </w:rPr>
                        <w:t xml:space="preserve">Departemen Sistem Informasi </w:t>
                      </w:r>
                    </w:p>
                    <w:p w14:paraId="05452D64" w14:textId="77777777" w:rsidR="001A1CEB" w:rsidRPr="00AA17BF" w:rsidRDefault="001A1CEB" w:rsidP="001A1CEB">
                      <w:pPr>
                        <w:ind w:left="1701" w:right="1494" w:firstLine="0"/>
                        <w:rPr>
                          <w:rFonts w:ascii="Trebuchet MS" w:hAnsi="Trebuchet MS"/>
                          <w:color w:val="000000" w:themeColor="text1"/>
                          <w:szCs w:val="24"/>
                        </w:rPr>
                      </w:pPr>
                      <w:r w:rsidRPr="00AA17BF">
                        <w:rPr>
                          <w:rFonts w:ascii="Trebuchet MS" w:hAnsi="Trebuchet MS"/>
                          <w:color w:val="000000" w:themeColor="text1"/>
                          <w:szCs w:val="24"/>
                        </w:rPr>
                        <w:t xml:space="preserve">Fakultas Teknologi Elektro dan Informatika Cerdas </w:t>
                      </w:r>
                    </w:p>
                    <w:p w14:paraId="49EB0E0C" w14:textId="77777777" w:rsidR="001A1CEB" w:rsidRPr="00AA17BF" w:rsidRDefault="001A1CEB" w:rsidP="001A1CEB">
                      <w:pPr>
                        <w:ind w:left="1701" w:right="1494" w:firstLine="0"/>
                        <w:rPr>
                          <w:rFonts w:ascii="Trebuchet MS" w:hAnsi="Trebuchet MS"/>
                          <w:color w:val="000000" w:themeColor="text1"/>
                          <w:szCs w:val="24"/>
                        </w:rPr>
                      </w:pPr>
                      <w:r w:rsidRPr="00AA17BF">
                        <w:rPr>
                          <w:rFonts w:ascii="Trebuchet MS" w:hAnsi="Trebuchet MS"/>
                          <w:color w:val="000000" w:themeColor="text1"/>
                          <w:szCs w:val="24"/>
                        </w:rPr>
                        <w:t>Institut Teknologi Sepuluh Nopember</w:t>
                      </w:r>
                    </w:p>
                    <w:p w14:paraId="32117E0B" w14:textId="5986CF74" w:rsidR="00376F5C" w:rsidRPr="00AA17BF" w:rsidRDefault="001A1CEB" w:rsidP="001A1CEB">
                      <w:pPr>
                        <w:ind w:left="1701" w:right="1494" w:firstLine="0"/>
                        <w:rPr>
                          <w:rFonts w:ascii="Trebuchet MS" w:hAnsi="Trebuchet MS"/>
                          <w:color w:val="000000" w:themeColor="text1"/>
                          <w:szCs w:val="24"/>
                        </w:rPr>
                      </w:pPr>
                      <w:r w:rsidRPr="00AA17BF">
                        <w:rPr>
                          <w:rFonts w:ascii="Trebuchet MS" w:hAnsi="Trebuchet MS"/>
                          <w:color w:val="000000" w:themeColor="text1"/>
                          <w:szCs w:val="24"/>
                        </w:rPr>
                        <w:t>Surabaya</w:t>
                      </w:r>
                    </w:p>
                    <w:p w14:paraId="641D4B87" w14:textId="2A855C47" w:rsidR="00376F5C" w:rsidRPr="00AA17BF" w:rsidRDefault="001A1CEB" w:rsidP="003C7B0E">
                      <w:pPr>
                        <w:ind w:left="1701" w:right="1494" w:firstLine="0"/>
                        <w:rPr>
                          <w:rFonts w:ascii="Trebuchet MS" w:hAnsi="Trebuchet MS"/>
                          <w:b/>
                          <w:bCs/>
                          <w:color w:val="000000" w:themeColor="text1"/>
                          <w:sz w:val="28"/>
                          <w:szCs w:val="28"/>
                        </w:rPr>
                      </w:pPr>
                      <w:r w:rsidRPr="00AA17BF">
                        <w:rPr>
                          <w:rFonts w:ascii="Trebuchet MS" w:hAnsi="Trebuchet MS"/>
                          <w:color w:val="000000" w:themeColor="text1"/>
                          <w:szCs w:val="24"/>
                        </w:rPr>
                        <w:t>2025</w:t>
                      </w:r>
                    </w:p>
                  </w:txbxContent>
                </v:textbox>
              </v:rect>
            </w:pict>
          </mc:Fallback>
        </mc:AlternateContent>
      </w:r>
      <w:r w:rsidRPr="00AA17BF">
        <w:drawing>
          <wp:inline distT="0" distB="0" distL="0" distR="0" wp14:anchorId="15C3C5E3" wp14:editId="128B481F">
            <wp:extent cx="900854" cy="900854"/>
            <wp:effectExtent l="0" t="0" r="0" b="0"/>
            <wp:docPr id="204" name="Picture 20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0BC6D6B8" w14:textId="6DF381DB" w:rsidR="00232C20" w:rsidRPr="00AA17BF" w:rsidRDefault="00232C20"/>
    <w:p w14:paraId="31C98FE4" w14:textId="1CA1F5DF" w:rsidR="00927F61" w:rsidRPr="00AA17BF" w:rsidRDefault="00927F61"/>
    <w:p w14:paraId="0C622FE6" w14:textId="2DD453C3" w:rsidR="00927F61" w:rsidRPr="00AA17BF" w:rsidRDefault="00927F61"/>
    <w:p w14:paraId="459E2513" w14:textId="5F011D72" w:rsidR="00927F61" w:rsidRPr="00AA17BF" w:rsidRDefault="00927F61"/>
    <w:p w14:paraId="48D38C8F" w14:textId="76C4243C" w:rsidR="00927F61" w:rsidRPr="00AA17BF" w:rsidRDefault="00927F61"/>
    <w:p w14:paraId="5DAF0D47" w14:textId="1F9D43D2" w:rsidR="00927F61" w:rsidRPr="00AA17BF" w:rsidRDefault="00927F61"/>
    <w:p w14:paraId="6F3F9FC2" w14:textId="76E0D8D3" w:rsidR="00927F61" w:rsidRPr="00AA17BF" w:rsidRDefault="00927F61"/>
    <w:p w14:paraId="2AEB0087" w14:textId="148007D9" w:rsidR="00927F61" w:rsidRPr="00AA17BF" w:rsidRDefault="00927F61"/>
    <w:p w14:paraId="0EB9CA48" w14:textId="0891D359" w:rsidR="00927F61" w:rsidRPr="00AA17BF" w:rsidRDefault="00927F61"/>
    <w:p w14:paraId="5D65B0BB" w14:textId="2139E701" w:rsidR="00927F61" w:rsidRPr="00AA17BF" w:rsidRDefault="00927F61"/>
    <w:p w14:paraId="455FC883" w14:textId="069C1772" w:rsidR="00927F61" w:rsidRPr="00AA17BF" w:rsidRDefault="00927F61"/>
    <w:p w14:paraId="2D3C1954" w14:textId="75A465BB" w:rsidR="00927F61" w:rsidRPr="00AA17BF" w:rsidRDefault="00927F61"/>
    <w:p w14:paraId="3EDFBC4E" w14:textId="2847E277" w:rsidR="00927F61" w:rsidRPr="00AA17BF" w:rsidRDefault="00927F61"/>
    <w:p w14:paraId="68C7B8CF" w14:textId="5109C546" w:rsidR="00927F61" w:rsidRPr="00AA17BF" w:rsidRDefault="00927F61"/>
    <w:p w14:paraId="7EE1F3BB" w14:textId="3D503CF4" w:rsidR="00927F61" w:rsidRPr="00AA17BF" w:rsidRDefault="00927F61"/>
    <w:p w14:paraId="4A3F2565" w14:textId="738A7BD7" w:rsidR="00927F61" w:rsidRPr="00AA17BF" w:rsidRDefault="00927F61"/>
    <w:p w14:paraId="22BDD361" w14:textId="6762F5D8" w:rsidR="00927F61" w:rsidRPr="00AA17BF" w:rsidRDefault="00927F61"/>
    <w:p w14:paraId="5A7E55DB" w14:textId="3BB08C19" w:rsidR="00927F61" w:rsidRPr="00AA17BF" w:rsidRDefault="00927F61"/>
    <w:p w14:paraId="7EFB773E" w14:textId="101A6F66" w:rsidR="00927F61" w:rsidRPr="00AA17BF" w:rsidRDefault="00927F61"/>
    <w:p w14:paraId="613068DB" w14:textId="19337A5E" w:rsidR="00927F61" w:rsidRPr="00AA17BF" w:rsidRDefault="00927F61"/>
    <w:p w14:paraId="66EA35B2" w14:textId="421AEDCB" w:rsidR="00927F61" w:rsidRPr="00AA17BF" w:rsidRDefault="00927F61"/>
    <w:p w14:paraId="1E214F74" w14:textId="7EF1CC49" w:rsidR="00927F61" w:rsidRPr="00AA17BF" w:rsidRDefault="00927F61"/>
    <w:p w14:paraId="1D3700BC" w14:textId="6223FBA5" w:rsidR="00927F61" w:rsidRPr="00AA17BF" w:rsidRDefault="00927F61"/>
    <w:p w14:paraId="1979D07F" w14:textId="71404CA9" w:rsidR="00927F61" w:rsidRPr="00AA17BF" w:rsidRDefault="00927F61"/>
    <w:p w14:paraId="4AC9D5E5" w14:textId="3C1F9E9D" w:rsidR="00927F61" w:rsidRPr="00AA17BF" w:rsidRDefault="00927F61"/>
    <w:p w14:paraId="2414C082" w14:textId="4B29FC0A" w:rsidR="00927F61" w:rsidRPr="00AA17BF" w:rsidRDefault="00927F61"/>
    <w:p w14:paraId="24B6EA0B" w14:textId="183D7CBE" w:rsidR="00927F61" w:rsidRPr="00AA17BF" w:rsidRDefault="00927F61"/>
    <w:p w14:paraId="09E74936" w14:textId="08F05B56" w:rsidR="00927F61" w:rsidRPr="00AA17BF" w:rsidRDefault="00927F61"/>
    <w:p w14:paraId="07ECA6FF" w14:textId="1CCF3352" w:rsidR="00927F61" w:rsidRPr="00AA17BF" w:rsidRDefault="00927F61"/>
    <w:p w14:paraId="26E63BA3" w14:textId="77777777" w:rsidR="001A7A47" w:rsidRPr="00AA17BF" w:rsidRDefault="001A7A47" w:rsidP="001A7A47">
      <w:r w:rsidRPr="00AA17BF">
        <w:lastRenderedPageBreak/>
        <mc:AlternateContent>
          <mc:Choice Requires="wps">
            <w:drawing>
              <wp:anchor distT="0" distB="0" distL="114300" distR="114300" simplePos="0" relativeHeight="251664384" behindDoc="0" locked="0" layoutInCell="1" allowOverlap="1" wp14:anchorId="698A929C" wp14:editId="042765EF">
                <wp:simplePos x="0" y="0"/>
                <wp:positionH relativeFrom="column">
                  <wp:posOffset>-743585</wp:posOffset>
                </wp:positionH>
                <wp:positionV relativeFrom="paragraph">
                  <wp:posOffset>1279262</wp:posOffset>
                </wp:positionV>
                <wp:extent cx="7591096" cy="359410"/>
                <wp:effectExtent l="0" t="0" r="0" b="2540"/>
                <wp:wrapNone/>
                <wp:docPr id="5" name="Rectangle 5"/>
                <wp:cNvGraphicFramePr/>
                <a:graphic xmlns:a="http://schemas.openxmlformats.org/drawingml/2006/main">
                  <a:graphicData uri="http://schemas.microsoft.com/office/word/2010/wordprocessingShape">
                    <wps:wsp>
                      <wps:cNvSpPr/>
                      <wps:spPr>
                        <a:xfrm>
                          <a:off x="0" y="0"/>
                          <a:ext cx="7591096"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6387F" id="Rectangle 5" o:spid="_x0000_s1026" style="position:absolute;margin-left:-58.55pt;margin-top:100.75pt;width:597.7pt;height:28.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" fillcolor="#0067ac" stroked="f" strokeweight="1pt"/>
            </w:pict>
          </mc:Fallback>
        </mc:AlternateContent>
      </w:r>
      <w:r w:rsidRPr="00AA17BF">
        <mc:AlternateContent>
          <mc:Choice Requires="wps">
            <w:drawing>
              <wp:anchor distT="0" distB="0" distL="114300" distR="114300" simplePos="0" relativeHeight="251665408" behindDoc="0" locked="0" layoutInCell="1" allowOverlap="1" wp14:anchorId="767E2D94" wp14:editId="61A789F7">
                <wp:simplePos x="0" y="0"/>
                <wp:positionH relativeFrom="column">
                  <wp:posOffset>-747183</wp:posOffset>
                </wp:positionH>
                <wp:positionV relativeFrom="paragraph">
                  <wp:posOffset>1644862</wp:posOffset>
                </wp:positionV>
                <wp:extent cx="7630795" cy="8705850"/>
                <wp:effectExtent l="0" t="0" r="8255" b="0"/>
                <wp:wrapNone/>
                <wp:docPr id="6" name="Rectangle 6"/>
                <wp:cNvGraphicFramePr/>
                <a:graphic xmlns:a="http://schemas.openxmlformats.org/drawingml/2006/main">
                  <a:graphicData uri="http://schemas.microsoft.com/office/word/2010/wordprocessingShape">
                    <wps:wsp>
                      <wps:cNvSpPr/>
                      <wps:spPr>
                        <a:xfrm>
                          <a:off x="0" y="0"/>
                          <a:ext cx="7630795" cy="8705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51B50A" w14:textId="77777777" w:rsidR="001A7A47" w:rsidRPr="00AA17BF" w:rsidRDefault="001A7A47" w:rsidP="003C7B0E">
                            <w:pPr>
                              <w:ind w:left="1701"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 xml:space="preserve">FINAL </w:t>
                            </w:r>
                            <w:r w:rsidRPr="00AA17BF">
                              <w:rPr>
                                <w:rFonts w:ascii="Trebuchet MS" w:hAnsi="Trebuchet MS"/>
                                <w:b/>
                                <w:bCs/>
                                <w:color w:val="000000" w:themeColor="text1"/>
                                <w:sz w:val="28"/>
                                <w:szCs w:val="28"/>
                              </w:rPr>
                              <w:t>PROJECT – QQXXXXXX</w:t>
                            </w:r>
                          </w:p>
                          <w:p w14:paraId="429B3871" w14:textId="77777777" w:rsidR="001A7A47" w:rsidRPr="00AA17BF" w:rsidRDefault="001A7A47" w:rsidP="003C7B0E">
                            <w:pPr>
                              <w:ind w:left="1701" w:firstLine="0"/>
                              <w:rPr>
                                <w:rFonts w:ascii="Trebuchet MS" w:hAnsi="Trebuchet MS"/>
                                <w:b/>
                                <w:bCs/>
                                <w:color w:val="000000" w:themeColor="text1"/>
                                <w:sz w:val="28"/>
                                <w:szCs w:val="28"/>
                              </w:rPr>
                            </w:pPr>
                          </w:p>
                          <w:p w14:paraId="57D131F9" w14:textId="77777777" w:rsidR="001A7A47" w:rsidRPr="00AA17BF" w:rsidRDefault="001A7A47" w:rsidP="003C7B0E">
                            <w:pPr>
                              <w:ind w:left="1701" w:firstLine="0"/>
                              <w:rPr>
                                <w:rFonts w:ascii="Trebuchet MS" w:hAnsi="Trebuchet MS"/>
                                <w:b/>
                                <w:bCs/>
                                <w:color w:val="000000" w:themeColor="text1"/>
                                <w:sz w:val="28"/>
                                <w:szCs w:val="28"/>
                              </w:rPr>
                            </w:pPr>
                          </w:p>
                          <w:p w14:paraId="0F76FF04" w14:textId="10121150" w:rsidR="001A7A47" w:rsidRPr="00AA17BF" w:rsidRDefault="00DA4E82" w:rsidP="003C7B0E">
                            <w:pPr>
                              <w:ind w:left="1701" w:right="1777" w:firstLine="0"/>
                              <w:rPr>
                                <w:rFonts w:ascii="Trebuchet MS" w:hAnsi="Trebuchet MS"/>
                                <w:b/>
                                <w:bCs/>
                                <w:color w:val="000000" w:themeColor="text1"/>
                                <w:sz w:val="36"/>
                                <w:szCs w:val="36"/>
                              </w:rPr>
                            </w:pPr>
                            <w:r w:rsidRPr="00AA17BF">
                              <w:rPr>
                                <w:rFonts w:ascii="Trebuchet MS" w:hAnsi="Trebuchet MS"/>
                                <w:b/>
                                <w:bCs/>
                                <w:color w:val="000000" w:themeColor="text1"/>
                                <w:sz w:val="36"/>
                                <w:szCs w:val="36"/>
                              </w:rPr>
                              <w:t>PROPERTY RECOMMENDATION SYSTEMS BASED ON HYBRID FILTERING AND PROFILE MATCHING</w:t>
                            </w:r>
                          </w:p>
                          <w:p w14:paraId="2AD86E49" w14:textId="77777777" w:rsidR="001A7A47" w:rsidRPr="00AA17BF" w:rsidRDefault="001A7A47" w:rsidP="00DA4E82">
                            <w:pPr>
                              <w:ind w:right="1494" w:firstLine="0"/>
                              <w:rPr>
                                <w:rFonts w:ascii="Trebuchet MS" w:hAnsi="Trebuchet MS"/>
                                <w:b/>
                                <w:bCs/>
                                <w:color w:val="000000" w:themeColor="text1"/>
                                <w:sz w:val="28"/>
                                <w:szCs w:val="28"/>
                              </w:rPr>
                            </w:pPr>
                          </w:p>
                          <w:p w14:paraId="4C0BB4F8" w14:textId="77777777" w:rsidR="001A7A47" w:rsidRPr="00AA17BF" w:rsidRDefault="001A7A47" w:rsidP="003C7B0E">
                            <w:pPr>
                              <w:ind w:left="1701" w:right="1494" w:firstLine="0"/>
                              <w:rPr>
                                <w:rFonts w:ascii="Trebuchet MS" w:hAnsi="Trebuchet MS"/>
                                <w:b/>
                                <w:bCs/>
                                <w:color w:val="000000" w:themeColor="text1"/>
                                <w:sz w:val="28"/>
                                <w:szCs w:val="28"/>
                              </w:rPr>
                            </w:pPr>
                          </w:p>
                          <w:p w14:paraId="33894F7E" w14:textId="77777777" w:rsidR="00662BAD" w:rsidRPr="00AA17BF" w:rsidRDefault="00662BAD" w:rsidP="00662BAD">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I GUSTI MADE ARISUDANA</w:t>
                            </w:r>
                          </w:p>
                          <w:p w14:paraId="35BB58F6" w14:textId="77777777" w:rsidR="00662BAD" w:rsidRPr="00AA17BF" w:rsidRDefault="00662BAD" w:rsidP="00662BAD">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NRP 5026211188</w:t>
                            </w:r>
                          </w:p>
                          <w:p w14:paraId="6F509414" w14:textId="77777777" w:rsidR="00662BAD" w:rsidRPr="00AA17BF" w:rsidRDefault="00662BAD" w:rsidP="00662BAD">
                            <w:pPr>
                              <w:ind w:left="1701" w:right="1494" w:firstLine="0"/>
                              <w:rPr>
                                <w:rFonts w:ascii="Trebuchet MS" w:hAnsi="Trebuchet MS"/>
                                <w:color w:val="000000" w:themeColor="text1"/>
                                <w:sz w:val="28"/>
                                <w:szCs w:val="28"/>
                              </w:rPr>
                            </w:pPr>
                          </w:p>
                          <w:p w14:paraId="014DC4BF" w14:textId="3A166368" w:rsidR="00662BAD" w:rsidRPr="00AA17BF" w:rsidRDefault="00662BAD" w:rsidP="00662BAD">
                            <w:pPr>
                              <w:ind w:left="1701" w:right="1494" w:firstLine="0"/>
                              <w:rPr>
                                <w:color w:val="000000" w:themeColor="text1"/>
                              </w:rPr>
                            </w:pPr>
                            <w:r w:rsidRPr="00AA17BF">
                              <w:rPr>
                                <w:rFonts w:ascii="Trebuchet MS" w:hAnsi="Trebuchet MS"/>
                                <w:color w:val="000000" w:themeColor="text1"/>
                                <w:sz w:val="28"/>
                                <w:szCs w:val="28"/>
                              </w:rPr>
                              <w:t xml:space="preserve">Advisor </w:t>
                            </w:r>
                            <w:r w:rsidRPr="00AA17BF">
                              <w:rPr>
                                <w:color w:val="000000" w:themeColor="text1"/>
                              </w:rPr>
                              <w:t xml:space="preserve"> I</w:t>
                            </w:r>
                          </w:p>
                          <w:p w14:paraId="1F818212" w14:textId="77777777" w:rsidR="00662BAD" w:rsidRPr="00AA17BF" w:rsidRDefault="00662BAD" w:rsidP="00662BAD">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Retno Aulia Vinarti, S.Kom., M.Kom., Ph.D.</w:t>
                            </w:r>
                          </w:p>
                          <w:p w14:paraId="4667A63C" w14:textId="77777777" w:rsidR="00662BAD" w:rsidRPr="00AA17BF" w:rsidRDefault="00662BAD" w:rsidP="00662BAD">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 xml:space="preserve">NIP 1988201812010 </w:t>
                            </w:r>
                          </w:p>
                          <w:p w14:paraId="11612BE5" w14:textId="77777777" w:rsidR="00662BAD" w:rsidRPr="00AA17BF" w:rsidRDefault="00662BAD" w:rsidP="00662BAD">
                            <w:pPr>
                              <w:ind w:left="1701" w:right="1494" w:firstLine="0"/>
                              <w:rPr>
                                <w:rFonts w:ascii="Trebuchet MS" w:hAnsi="Trebuchet MS"/>
                                <w:color w:val="000000" w:themeColor="text1"/>
                                <w:sz w:val="28"/>
                                <w:szCs w:val="28"/>
                              </w:rPr>
                            </w:pPr>
                          </w:p>
                          <w:p w14:paraId="57DDB520" w14:textId="6C804A11" w:rsidR="00662BAD" w:rsidRPr="00AA17BF" w:rsidRDefault="00662BAD" w:rsidP="00662BAD">
                            <w:pPr>
                              <w:ind w:left="1701" w:right="1494" w:firstLine="0"/>
                              <w:rPr>
                                <w:color w:val="000000" w:themeColor="text1"/>
                              </w:rPr>
                            </w:pPr>
                            <w:r w:rsidRPr="00AA17BF">
                              <w:rPr>
                                <w:rFonts w:ascii="Trebuchet MS" w:hAnsi="Trebuchet MS"/>
                                <w:color w:val="000000" w:themeColor="text1"/>
                                <w:sz w:val="28"/>
                                <w:szCs w:val="28"/>
                              </w:rPr>
                              <w:t>Advisor</w:t>
                            </w:r>
                            <w:r w:rsidRPr="00AA17BF">
                              <w:rPr>
                                <w:color w:val="000000" w:themeColor="text1"/>
                              </w:rPr>
                              <w:t xml:space="preserve"> II</w:t>
                            </w:r>
                          </w:p>
                          <w:p w14:paraId="6F7A6AA8" w14:textId="77777777" w:rsidR="00662BAD" w:rsidRPr="00AA17BF" w:rsidRDefault="00662BAD" w:rsidP="00662BAD">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Izzat Aulia Akbar, S.Kom., M.Eng., Ph.D.</w:t>
                            </w:r>
                          </w:p>
                          <w:p w14:paraId="00FBEFAA" w14:textId="7CC48D27" w:rsidR="001A7A47" w:rsidRPr="00AA17BF" w:rsidRDefault="00662BAD" w:rsidP="00662BAD">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 xml:space="preserve">NIP 1991202011006 </w:t>
                            </w:r>
                          </w:p>
                          <w:p w14:paraId="5C260D45" w14:textId="77777777" w:rsidR="001A7A47" w:rsidRPr="00AA17BF" w:rsidRDefault="001A7A47" w:rsidP="003C7B0E">
                            <w:pPr>
                              <w:ind w:left="1701" w:right="1494" w:firstLine="0"/>
                              <w:rPr>
                                <w:rFonts w:ascii="Trebuchet MS" w:hAnsi="Trebuchet MS"/>
                                <w:b/>
                                <w:bCs/>
                                <w:color w:val="000000" w:themeColor="text1"/>
                                <w:sz w:val="28"/>
                                <w:szCs w:val="28"/>
                              </w:rPr>
                            </w:pPr>
                          </w:p>
                          <w:p w14:paraId="3AD7F8F8" w14:textId="37918364" w:rsidR="001A7A47" w:rsidRPr="00AA17BF" w:rsidRDefault="001A7A47" w:rsidP="003C7B0E">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 xml:space="preserve">Study Program </w:t>
                            </w:r>
                            <w:r w:rsidR="00CA3EF6" w:rsidRPr="00AA17BF">
                              <w:rPr>
                                <w:rFonts w:ascii="Trebuchet MS" w:hAnsi="Trebuchet MS"/>
                                <w:b/>
                                <w:bCs/>
                                <w:color w:val="000000" w:themeColor="text1"/>
                                <w:sz w:val="28"/>
                                <w:szCs w:val="28"/>
                              </w:rPr>
                              <w:t>I</w:t>
                            </w:r>
                            <w:r w:rsidR="00AD72FC" w:rsidRPr="00AA17BF">
                              <w:rPr>
                                <w:rFonts w:ascii="Trebuchet MS" w:hAnsi="Trebuchet MS"/>
                                <w:b/>
                                <w:bCs/>
                                <w:color w:val="000000" w:themeColor="text1"/>
                                <w:sz w:val="28"/>
                                <w:szCs w:val="28"/>
                              </w:rPr>
                              <w:t>nformation Systems</w:t>
                            </w:r>
                          </w:p>
                          <w:p w14:paraId="0A770C6D" w14:textId="69F6CDBF" w:rsidR="001A7A47" w:rsidRPr="00AA17BF" w:rsidRDefault="001A7A47" w:rsidP="003C7B0E">
                            <w:pPr>
                              <w:ind w:left="1701" w:right="1494" w:firstLine="0"/>
                              <w:rPr>
                                <w:rFonts w:ascii="Trebuchet MS" w:hAnsi="Trebuchet MS"/>
                                <w:color w:val="000000" w:themeColor="text1"/>
                                <w:szCs w:val="24"/>
                              </w:rPr>
                            </w:pPr>
                            <w:r w:rsidRPr="00AA17BF">
                              <w:rPr>
                                <w:rFonts w:ascii="Trebuchet MS" w:hAnsi="Trebuchet MS"/>
                                <w:color w:val="000000" w:themeColor="text1"/>
                                <w:szCs w:val="24"/>
                              </w:rPr>
                              <w:t xml:space="preserve">Department of </w:t>
                            </w:r>
                            <w:r w:rsidR="00AD72FC" w:rsidRPr="00AA17BF">
                              <w:rPr>
                                <w:rFonts w:ascii="Trebuchet MS" w:hAnsi="Trebuchet MS"/>
                                <w:color w:val="000000" w:themeColor="text1"/>
                                <w:szCs w:val="24"/>
                              </w:rPr>
                              <w:t>Information Systems</w:t>
                            </w:r>
                            <w:r w:rsidRPr="00AA17BF">
                              <w:rPr>
                                <w:rFonts w:ascii="Trebuchet MS" w:hAnsi="Trebuchet MS"/>
                                <w:color w:val="000000" w:themeColor="text1"/>
                                <w:szCs w:val="24"/>
                              </w:rPr>
                              <w:t xml:space="preserve"> </w:t>
                            </w:r>
                          </w:p>
                          <w:p w14:paraId="14246C45" w14:textId="3A93A674" w:rsidR="001A7A47" w:rsidRPr="00AA17BF" w:rsidRDefault="001A7A47" w:rsidP="003C7B0E">
                            <w:pPr>
                              <w:ind w:left="1701" w:right="1494" w:firstLine="0"/>
                              <w:rPr>
                                <w:rFonts w:ascii="Trebuchet MS" w:hAnsi="Trebuchet MS"/>
                                <w:color w:val="000000" w:themeColor="text1"/>
                                <w:szCs w:val="24"/>
                              </w:rPr>
                            </w:pPr>
                            <w:r w:rsidRPr="00AA17BF">
                              <w:rPr>
                                <w:rFonts w:ascii="Trebuchet MS" w:hAnsi="Trebuchet MS"/>
                                <w:color w:val="000000" w:themeColor="text1"/>
                                <w:szCs w:val="24"/>
                              </w:rPr>
                              <w:t>Faculty of</w:t>
                            </w:r>
                            <w:r w:rsidR="00AD72FC" w:rsidRPr="00AA17BF">
                              <w:rPr>
                                <w:rFonts w:ascii="Trebuchet MS" w:hAnsi="Trebuchet MS"/>
                                <w:color w:val="000000" w:themeColor="text1"/>
                                <w:szCs w:val="24"/>
                              </w:rPr>
                              <w:t xml:space="preserve"> </w:t>
                            </w:r>
                            <w:r w:rsidR="00ED08EE" w:rsidRPr="00AA17BF">
                              <w:rPr>
                                <w:rFonts w:ascii="Trebuchet MS" w:hAnsi="Trebuchet MS"/>
                                <w:color w:val="000000" w:themeColor="text1"/>
                                <w:szCs w:val="24"/>
                              </w:rPr>
                              <w:t>Intelligent Electrical and Informatics Technology</w:t>
                            </w:r>
                            <w:r w:rsidRPr="00AA17BF">
                              <w:rPr>
                                <w:rFonts w:ascii="Trebuchet MS" w:hAnsi="Trebuchet MS"/>
                                <w:color w:val="000000" w:themeColor="text1"/>
                                <w:szCs w:val="24"/>
                              </w:rPr>
                              <w:t xml:space="preserve"> </w:t>
                            </w:r>
                          </w:p>
                          <w:p w14:paraId="545A4F28" w14:textId="77777777" w:rsidR="001A7A47" w:rsidRPr="00AA17BF" w:rsidRDefault="001A7A47" w:rsidP="003C7B0E">
                            <w:pPr>
                              <w:ind w:left="1701" w:right="1494" w:firstLine="0"/>
                              <w:rPr>
                                <w:rFonts w:ascii="Trebuchet MS" w:hAnsi="Trebuchet MS"/>
                                <w:color w:val="000000" w:themeColor="text1"/>
                                <w:szCs w:val="24"/>
                              </w:rPr>
                            </w:pPr>
                            <w:r w:rsidRPr="00AA17BF">
                              <w:rPr>
                                <w:rFonts w:ascii="Trebuchet MS" w:hAnsi="Trebuchet MS"/>
                                <w:color w:val="000000" w:themeColor="text1"/>
                                <w:szCs w:val="24"/>
                              </w:rPr>
                              <w:t>Institut Teknologi Sepuluh Nopember</w:t>
                            </w:r>
                          </w:p>
                          <w:p w14:paraId="279BA54C" w14:textId="77777777" w:rsidR="001A7A47" w:rsidRPr="00AA17BF" w:rsidRDefault="001A7A47" w:rsidP="003C7B0E">
                            <w:pPr>
                              <w:ind w:left="1701" w:right="1494" w:firstLine="0"/>
                              <w:rPr>
                                <w:rFonts w:ascii="Trebuchet MS" w:hAnsi="Trebuchet MS"/>
                                <w:color w:val="000000" w:themeColor="text1"/>
                                <w:szCs w:val="24"/>
                              </w:rPr>
                            </w:pPr>
                            <w:r w:rsidRPr="00AA17BF">
                              <w:rPr>
                                <w:rFonts w:ascii="Trebuchet MS" w:hAnsi="Trebuchet MS"/>
                                <w:color w:val="000000" w:themeColor="text1"/>
                                <w:szCs w:val="24"/>
                              </w:rPr>
                              <w:t>Surabaya</w:t>
                            </w:r>
                          </w:p>
                          <w:p w14:paraId="19212071" w14:textId="54E6DEDD" w:rsidR="001A7A47" w:rsidRPr="00AA17BF" w:rsidRDefault="00ED08EE" w:rsidP="003C7B0E">
                            <w:pPr>
                              <w:ind w:left="1701" w:right="1494" w:firstLine="0"/>
                              <w:rPr>
                                <w:rFonts w:ascii="Trebuchet MS" w:hAnsi="Trebuchet MS"/>
                                <w:b/>
                                <w:bCs/>
                                <w:color w:val="000000" w:themeColor="text1"/>
                                <w:sz w:val="28"/>
                                <w:szCs w:val="28"/>
                              </w:rPr>
                            </w:pPr>
                            <w:r w:rsidRPr="00AA17BF">
                              <w:rPr>
                                <w:rFonts w:ascii="Trebuchet MS" w:hAnsi="Trebuchet MS"/>
                                <w:color w:val="000000" w:themeColor="text1"/>
                                <w:szCs w:val="24"/>
                              </w:rPr>
                              <w:t>2025</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7E2D94" id="Rectangle 6" o:spid="_x0000_s1028" style="position:absolute;left:0;text-align:left;margin-left:-58.85pt;margin-top:129.5pt;width:600.85pt;height:68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" fillcolor="white [3212]" stroked="f" strokeweight="1pt">
                <v:textbox inset="0,10mm,0,0">
                  <w:txbxContent>
                    <w:p w14:paraId="7D51B50A" w14:textId="77777777" w:rsidR="001A7A47" w:rsidRPr="00AA17BF" w:rsidRDefault="001A7A47" w:rsidP="003C7B0E">
                      <w:pPr>
                        <w:ind w:left="1701"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 xml:space="preserve">FINAL </w:t>
                      </w:r>
                      <w:r w:rsidRPr="00AA17BF">
                        <w:rPr>
                          <w:rFonts w:ascii="Trebuchet MS" w:hAnsi="Trebuchet MS"/>
                          <w:b/>
                          <w:bCs/>
                          <w:color w:val="000000" w:themeColor="text1"/>
                          <w:sz w:val="28"/>
                          <w:szCs w:val="28"/>
                        </w:rPr>
                        <w:t>PROJECT – QQXXXXXX</w:t>
                      </w:r>
                    </w:p>
                    <w:p w14:paraId="429B3871" w14:textId="77777777" w:rsidR="001A7A47" w:rsidRPr="00AA17BF" w:rsidRDefault="001A7A47" w:rsidP="003C7B0E">
                      <w:pPr>
                        <w:ind w:left="1701" w:firstLine="0"/>
                        <w:rPr>
                          <w:rFonts w:ascii="Trebuchet MS" w:hAnsi="Trebuchet MS"/>
                          <w:b/>
                          <w:bCs/>
                          <w:color w:val="000000" w:themeColor="text1"/>
                          <w:sz w:val="28"/>
                          <w:szCs w:val="28"/>
                        </w:rPr>
                      </w:pPr>
                    </w:p>
                    <w:p w14:paraId="57D131F9" w14:textId="77777777" w:rsidR="001A7A47" w:rsidRPr="00AA17BF" w:rsidRDefault="001A7A47" w:rsidP="003C7B0E">
                      <w:pPr>
                        <w:ind w:left="1701" w:firstLine="0"/>
                        <w:rPr>
                          <w:rFonts w:ascii="Trebuchet MS" w:hAnsi="Trebuchet MS"/>
                          <w:b/>
                          <w:bCs/>
                          <w:color w:val="000000" w:themeColor="text1"/>
                          <w:sz w:val="28"/>
                          <w:szCs w:val="28"/>
                        </w:rPr>
                      </w:pPr>
                    </w:p>
                    <w:p w14:paraId="0F76FF04" w14:textId="10121150" w:rsidR="001A7A47" w:rsidRPr="00AA17BF" w:rsidRDefault="00DA4E82" w:rsidP="003C7B0E">
                      <w:pPr>
                        <w:ind w:left="1701" w:right="1777" w:firstLine="0"/>
                        <w:rPr>
                          <w:rFonts w:ascii="Trebuchet MS" w:hAnsi="Trebuchet MS"/>
                          <w:b/>
                          <w:bCs/>
                          <w:color w:val="000000" w:themeColor="text1"/>
                          <w:sz w:val="36"/>
                          <w:szCs w:val="36"/>
                        </w:rPr>
                      </w:pPr>
                      <w:r w:rsidRPr="00AA17BF">
                        <w:rPr>
                          <w:rFonts w:ascii="Trebuchet MS" w:hAnsi="Trebuchet MS"/>
                          <w:b/>
                          <w:bCs/>
                          <w:color w:val="000000" w:themeColor="text1"/>
                          <w:sz w:val="36"/>
                          <w:szCs w:val="36"/>
                        </w:rPr>
                        <w:t>PROPERTY RECOMMENDATION SYSTEMS BASED ON HYBRID FILTERING AND PROFILE MATCHING</w:t>
                      </w:r>
                    </w:p>
                    <w:p w14:paraId="2AD86E49" w14:textId="77777777" w:rsidR="001A7A47" w:rsidRPr="00AA17BF" w:rsidRDefault="001A7A47" w:rsidP="00DA4E82">
                      <w:pPr>
                        <w:ind w:right="1494" w:firstLine="0"/>
                        <w:rPr>
                          <w:rFonts w:ascii="Trebuchet MS" w:hAnsi="Trebuchet MS"/>
                          <w:b/>
                          <w:bCs/>
                          <w:color w:val="000000" w:themeColor="text1"/>
                          <w:sz w:val="28"/>
                          <w:szCs w:val="28"/>
                        </w:rPr>
                      </w:pPr>
                    </w:p>
                    <w:p w14:paraId="4C0BB4F8" w14:textId="77777777" w:rsidR="001A7A47" w:rsidRPr="00AA17BF" w:rsidRDefault="001A7A47" w:rsidP="003C7B0E">
                      <w:pPr>
                        <w:ind w:left="1701" w:right="1494" w:firstLine="0"/>
                        <w:rPr>
                          <w:rFonts w:ascii="Trebuchet MS" w:hAnsi="Trebuchet MS"/>
                          <w:b/>
                          <w:bCs/>
                          <w:color w:val="000000" w:themeColor="text1"/>
                          <w:sz w:val="28"/>
                          <w:szCs w:val="28"/>
                        </w:rPr>
                      </w:pPr>
                    </w:p>
                    <w:p w14:paraId="33894F7E" w14:textId="77777777" w:rsidR="00662BAD" w:rsidRPr="00AA17BF" w:rsidRDefault="00662BAD" w:rsidP="00662BAD">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I GUSTI MADE ARISUDANA</w:t>
                      </w:r>
                    </w:p>
                    <w:p w14:paraId="35BB58F6" w14:textId="77777777" w:rsidR="00662BAD" w:rsidRPr="00AA17BF" w:rsidRDefault="00662BAD" w:rsidP="00662BAD">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NRP 5026211188</w:t>
                      </w:r>
                    </w:p>
                    <w:p w14:paraId="6F509414" w14:textId="77777777" w:rsidR="00662BAD" w:rsidRPr="00AA17BF" w:rsidRDefault="00662BAD" w:rsidP="00662BAD">
                      <w:pPr>
                        <w:ind w:left="1701" w:right="1494" w:firstLine="0"/>
                        <w:rPr>
                          <w:rFonts w:ascii="Trebuchet MS" w:hAnsi="Trebuchet MS"/>
                          <w:color w:val="000000" w:themeColor="text1"/>
                          <w:sz w:val="28"/>
                          <w:szCs w:val="28"/>
                        </w:rPr>
                      </w:pPr>
                    </w:p>
                    <w:p w14:paraId="014DC4BF" w14:textId="3A166368" w:rsidR="00662BAD" w:rsidRPr="00AA17BF" w:rsidRDefault="00662BAD" w:rsidP="00662BAD">
                      <w:pPr>
                        <w:ind w:left="1701" w:right="1494" w:firstLine="0"/>
                        <w:rPr>
                          <w:color w:val="000000" w:themeColor="text1"/>
                        </w:rPr>
                      </w:pPr>
                      <w:r w:rsidRPr="00AA17BF">
                        <w:rPr>
                          <w:rFonts w:ascii="Trebuchet MS" w:hAnsi="Trebuchet MS"/>
                          <w:color w:val="000000" w:themeColor="text1"/>
                          <w:sz w:val="28"/>
                          <w:szCs w:val="28"/>
                        </w:rPr>
                        <w:t xml:space="preserve">Advisor </w:t>
                      </w:r>
                      <w:r w:rsidRPr="00AA17BF">
                        <w:rPr>
                          <w:color w:val="000000" w:themeColor="text1"/>
                        </w:rPr>
                        <w:t xml:space="preserve"> I</w:t>
                      </w:r>
                    </w:p>
                    <w:p w14:paraId="1F818212" w14:textId="77777777" w:rsidR="00662BAD" w:rsidRPr="00AA17BF" w:rsidRDefault="00662BAD" w:rsidP="00662BAD">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Retno Aulia Vinarti, S.Kom., M.Kom., Ph.D.</w:t>
                      </w:r>
                    </w:p>
                    <w:p w14:paraId="4667A63C" w14:textId="77777777" w:rsidR="00662BAD" w:rsidRPr="00AA17BF" w:rsidRDefault="00662BAD" w:rsidP="00662BAD">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 xml:space="preserve">NIP 1988201812010 </w:t>
                      </w:r>
                    </w:p>
                    <w:p w14:paraId="11612BE5" w14:textId="77777777" w:rsidR="00662BAD" w:rsidRPr="00AA17BF" w:rsidRDefault="00662BAD" w:rsidP="00662BAD">
                      <w:pPr>
                        <w:ind w:left="1701" w:right="1494" w:firstLine="0"/>
                        <w:rPr>
                          <w:rFonts w:ascii="Trebuchet MS" w:hAnsi="Trebuchet MS"/>
                          <w:color w:val="000000" w:themeColor="text1"/>
                          <w:sz w:val="28"/>
                          <w:szCs w:val="28"/>
                        </w:rPr>
                      </w:pPr>
                    </w:p>
                    <w:p w14:paraId="57DDB520" w14:textId="6C804A11" w:rsidR="00662BAD" w:rsidRPr="00AA17BF" w:rsidRDefault="00662BAD" w:rsidP="00662BAD">
                      <w:pPr>
                        <w:ind w:left="1701" w:right="1494" w:firstLine="0"/>
                        <w:rPr>
                          <w:color w:val="000000" w:themeColor="text1"/>
                        </w:rPr>
                      </w:pPr>
                      <w:r w:rsidRPr="00AA17BF">
                        <w:rPr>
                          <w:rFonts w:ascii="Trebuchet MS" w:hAnsi="Trebuchet MS"/>
                          <w:color w:val="000000" w:themeColor="text1"/>
                          <w:sz w:val="28"/>
                          <w:szCs w:val="28"/>
                        </w:rPr>
                        <w:t>Advisor</w:t>
                      </w:r>
                      <w:r w:rsidRPr="00AA17BF">
                        <w:rPr>
                          <w:color w:val="000000" w:themeColor="text1"/>
                        </w:rPr>
                        <w:t xml:space="preserve"> II</w:t>
                      </w:r>
                    </w:p>
                    <w:p w14:paraId="6F7A6AA8" w14:textId="77777777" w:rsidR="00662BAD" w:rsidRPr="00AA17BF" w:rsidRDefault="00662BAD" w:rsidP="00662BAD">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Izzat Aulia Akbar, S.Kom., M.Eng., Ph.D.</w:t>
                      </w:r>
                    </w:p>
                    <w:p w14:paraId="00FBEFAA" w14:textId="7CC48D27" w:rsidR="001A7A47" w:rsidRPr="00AA17BF" w:rsidRDefault="00662BAD" w:rsidP="00662BAD">
                      <w:pPr>
                        <w:ind w:left="1701" w:right="1494" w:firstLine="0"/>
                        <w:rPr>
                          <w:rFonts w:ascii="Trebuchet MS" w:hAnsi="Trebuchet MS"/>
                          <w:color w:val="000000" w:themeColor="text1"/>
                          <w:sz w:val="28"/>
                          <w:szCs w:val="28"/>
                        </w:rPr>
                      </w:pPr>
                      <w:r w:rsidRPr="00AA17BF">
                        <w:rPr>
                          <w:rFonts w:ascii="Trebuchet MS" w:hAnsi="Trebuchet MS"/>
                          <w:color w:val="000000" w:themeColor="text1"/>
                          <w:sz w:val="28"/>
                          <w:szCs w:val="28"/>
                        </w:rPr>
                        <w:t xml:space="preserve">NIP 1991202011006 </w:t>
                      </w:r>
                    </w:p>
                    <w:p w14:paraId="5C260D45" w14:textId="77777777" w:rsidR="001A7A47" w:rsidRPr="00AA17BF" w:rsidRDefault="001A7A47" w:rsidP="003C7B0E">
                      <w:pPr>
                        <w:ind w:left="1701" w:right="1494" w:firstLine="0"/>
                        <w:rPr>
                          <w:rFonts w:ascii="Trebuchet MS" w:hAnsi="Trebuchet MS"/>
                          <w:b/>
                          <w:bCs/>
                          <w:color w:val="000000" w:themeColor="text1"/>
                          <w:sz w:val="28"/>
                          <w:szCs w:val="28"/>
                        </w:rPr>
                      </w:pPr>
                    </w:p>
                    <w:p w14:paraId="3AD7F8F8" w14:textId="37918364" w:rsidR="001A7A47" w:rsidRPr="00AA17BF" w:rsidRDefault="001A7A47" w:rsidP="003C7B0E">
                      <w:pPr>
                        <w:ind w:left="1701" w:right="1494" w:firstLine="0"/>
                        <w:rPr>
                          <w:rFonts w:ascii="Trebuchet MS" w:hAnsi="Trebuchet MS"/>
                          <w:b/>
                          <w:bCs/>
                          <w:color w:val="000000" w:themeColor="text1"/>
                          <w:sz w:val="28"/>
                          <w:szCs w:val="28"/>
                        </w:rPr>
                      </w:pPr>
                      <w:r w:rsidRPr="00AA17BF">
                        <w:rPr>
                          <w:rFonts w:ascii="Trebuchet MS" w:hAnsi="Trebuchet MS"/>
                          <w:b/>
                          <w:bCs/>
                          <w:color w:val="000000" w:themeColor="text1"/>
                          <w:sz w:val="28"/>
                          <w:szCs w:val="28"/>
                        </w:rPr>
                        <w:t xml:space="preserve">Study Program </w:t>
                      </w:r>
                      <w:r w:rsidR="00CA3EF6" w:rsidRPr="00AA17BF">
                        <w:rPr>
                          <w:rFonts w:ascii="Trebuchet MS" w:hAnsi="Trebuchet MS"/>
                          <w:b/>
                          <w:bCs/>
                          <w:color w:val="000000" w:themeColor="text1"/>
                          <w:sz w:val="28"/>
                          <w:szCs w:val="28"/>
                        </w:rPr>
                        <w:t>I</w:t>
                      </w:r>
                      <w:r w:rsidR="00AD72FC" w:rsidRPr="00AA17BF">
                        <w:rPr>
                          <w:rFonts w:ascii="Trebuchet MS" w:hAnsi="Trebuchet MS"/>
                          <w:b/>
                          <w:bCs/>
                          <w:color w:val="000000" w:themeColor="text1"/>
                          <w:sz w:val="28"/>
                          <w:szCs w:val="28"/>
                        </w:rPr>
                        <w:t>nformation Systems</w:t>
                      </w:r>
                    </w:p>
                    <w:p w14:paraId="0A770C6D" w14:textId="69F6CDBF" w:rsidR="001A7A47" w:rsidRPr="00AA17BF" w:rsidRDefault="001A7A47" w:rsidP="003C7B0E">
                      <w:pPr>
                        <w:ind w:left="1701" w:right="1494" w:firstLine="0"/>
                        <w:rPr>
                          <w:rFonts w:ascii="Trebuchet MS" w:hAnsi="Trebuchet MS"/>
                          <w:color w:val="000000" w:themeColor="text1"/>
                          <w:szCs w:val="24"/>
                        </w:rPr>
                      </w:pPr>
                      <w:r w:rsidRPr="00AA17BF">
                        <w:rPr>
                          <w:rFonts w:ascii="Trebuchet MS" w:hAnsi="Trebuchet MS"/>
                          <w:color w:val="000000" w:themeColor="text1"/>
                          <w:szCs w:val="24"/>
                        </w:rPr>
                        <w:t xml:space="preserve">Department of </w:t>
                      </w:r>
                      <w:r w:rsidR="00AD72FC" w:rsidRPr="00AA17BF">
                        <w:rPr>
                          <w:rFonts w:ascii="Trebuchet MS" w:hAnsi="Trebuchet MS"/>
                          <w:color w:val="000000" w:themeColor="text1"/>
                          <w:szCs w:val="24"/>
                        </w:rPr>
                        <w:t>Information Systems</w:t>
                      </w:r>
                      <w:r w:rsidRPr="00AA17BF">
                        <w:rPr>
                          <w:rFonts w:ascii="Trebuchet MS" w:hAnsi="Trebuchet MS"/>
                          <w:color w:val="000000" w:themeColor="text1"/>
                          <w:szCs w:val="24"/>
                        </w:rPr>
                        <w:t xml:space="preserve"> </w:t>
                      </w:r>
                    </w:p>
                    <w:p w14:paraId="14246C45" w14:textId="3A93A674" w:rsidR="001A7A47" w:rsidRPr="00AA17BF" w:rsidRDefault="001A7A47" w:rsidP="003C7B0E">
                      <w:pPr>
                        <w:ind w:left="1701" w:right="1494" w:firstLine="0"/>
                        <w:rPr>
                          <w:rFonts w:ascii="Trebuchet MS" w:hAnsi="Trebuchet MS"/>
                          <w:color w:val="000000" w:themeColor="text1"/>
                          <w:szCs w:val="24"/>
                        </w:rPr>
                      </w:pPr>
                      <w:r w:rsidRPr="00AA17BF">
                        <w:rPr>
                          <w:rFonts w:ascii="Trebuchet MS" w:hAnsi="Trebuchet MS"/>
                          <w:color w:val="000000" w:themeColor="text1"/>
                          <w:szCs w:val="24"/>
                        </w:rPr>
                        <w:t>Faculty of</w:t>
                      </w:r>
                      <w:r w:rsidR="00AD72FC" w:rsidRPr="00AA17BF">
                        <w:rPr>
                          <w:rFonts w:ascii="Trebuchet MS" w:hAnsi="Trebuchet MS"/>
                          <w:color w:val="000000" w:themeColor="text1"/>
                          <w:szCs w:val="24"/>
                        </w:rPr>
                        <w:t xml:space="preserve"> </w:t>
                      </w:r>
                      <w:r w:rsidR="00ED08EE" w:rsidRPr="00AA17BF">
                        <w:rPr>
                          <w:rFonts w:ascii="Trebuchet MS" w:hAnsi="Trebuchet MS"/>
                          <w:color w:val="000000" w:themeColor="text1"/>
                          <w:szCs w:val="24"/>
                        </w:rPr>
                        <w:t>Intelligent Electrical and Informatics Technology</w:t>
                      </w:r>
                      <w:r w:rsidRPr="00AA17BF">
                        <w:rPr>
                          <w:rFonts w:ascii="Trebuchet MS" w:hAnsi="Trebuchet MS"/>
                          <w:color w:val="000000" w:themeColor="text1"/>
                          <w:szCs w:val="24"/>
                        </w:rPr>
                        <w:t xml:space="preserve"> </w:t>
                      </w:r>
                    </w:p>
                    <w:p w14:paraId="545A4F28" w14:textId="77777777" w:rsidR="001A7A47" w:rsidRPr="00AA17BF" w:rsidRDefault="001A7A47" w:rsidP="003C7B0E">
                      <w:pPr>
                        <w:ind w:left="1701" w:right="1494" w:firstLine="0"/>
                        <w:rPr>
                          <w:rFonts w:ascii="Trebuchet MS" w:hAnsi="Trebuchet MS"/>
                          <w:color w:val="000000" w:themeColor="text1"/>
                          <w:szCs w:val="24"/>
                        </w:rPr>
                      </w:pPr>
                      <w:r w:rsidRPr="00AA17BF">
                        <w:rPr>
                          <w:rFonts w:ascii="Trebuchet MS" w:hAnsi="Trebuchet MS"/>
                          <w:color w:val="000000" w:themeColor="text1"/>
                          <w:szCs w:val="24"/>
                        </w:rPr>
                        <w:t>Institut Teknologi Sepuluh Nopember</w:t>
                      </w:r>
                    </w:p>
                    <w:p w14:paraId="279BA54C" w14:textId="77777777" w:rsidR="001A7A47" w:rsidRPr="00AA17BF" w:rsidRDefault="001A7A47" w:rsidP="003C7B0E">
                      <w:pPr>
                        <w:ind w:left="1701" w:right="1494" w:firstLine="0"/>
                        <w:rPr>
                          <w:rFonts w:ascii="Trebuchet MS" w:hAnsi="Trebuchet MS"/>
                          <w:color w:val="000000" w:themeColor="text1"/>
                          <w:szCs w:val="24"/>
                        </w:rPr>
                      </w:pPr>
                      <w:r w:rsidRPr="00AA17BF">
                        <w:rPr>
                          <w:rFonts w:ascii="Trebuchet MS" w:hAnsi="Trebuchet MS"/>
                          <w:color w:val="000000" w:themeColor="text1"/>
                          <w:szCs w:val="24"/>
                        </w:rPr>
                        <w:t>Surabaya</w:t>
                      </w:r>
                    </w:p>
                    <w:p w14:paraId="19212071" w14:textId="54E6DEDD" w:rsidR="001A7A47" w:rsidRPr="00AA17BF" w:rsidRDefault="00ED08EE" w:rsidP="003C7B0E">
                      <w:pPr>
                        <w:ind w:left="1701" w:right="1494" w:firstLine="0"/>
                        <w:rPr>
                          <w:rFonts w:ascii="Trebuchet MS" w:hAnsi="Trebuchet MS"/>
                          <w:b/>
                          <w:bCs/>
                          <w:color w:val="000000" w:themeColor="text1"/>
                          <w:sz w:val="28"/>
                          <w:szCs w:val="28"/>
                        </w:rPr>
                      </w:pPr>
                      <w:r w:rsidRPr="00AA17BF">
                        <w:rPr>
                          <w:rFonts w:ascii="Trebuchet MS" w:hAnsi="Trebuchet MS"/>
                          <w:color w:val="000000" w:themeColor="text1"/>
                          <w:szCs w:val="24"/>
                        </w:rPr>
                        <w:t>2025</w:t>
                      </w:r>
                    </w:p>
                  </w:txbxContent>
                </v:textbox>
              </v:rect>
            </w:pict>
          </mc:Fallback>
        </mc:AlternateContent>
      </w:r>
      <w:r w:rsidRPr="00AA17BF">
        <w:drawing>
          <wp:inline distT="0" distB="0" distL="0" distR="0" wp14:anchorId="7364A4AA" wp14:editId="770E0916">
            <wp:extent cx="900854" cy="900854"/>
            <wp:effectExtent l="0" t="0" r="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5C668390" w14:textId="63D21915" w:rsidR="003677B0" w:rsidRPr="00AA17BF" w:rsidRDefault="003677B0"/>
    <w:p w14:paraId="0E191871" w14:textId="73CB6A69" w:rsidR="003677B0" w:rsidRPr="00AA17BF" w:rsidRDefault="003677B0"/>
    <w:p w14:paraId="5DBE234C" w14:textId="625CFCD7" w:rsidR="003677B0" w:rsidRPr="00AA17BF" w:rsidRDefault="003677B0"/>
    <w:p w14:paraId="245CA2F7" w14:textId="10E4B5ED" w:rsidR="003677B0" w:rsidRPr="00AA17BF" w:rsidRDefault="003677B0"/>
    <w:p w14:paraId="3123F08F" w14:textId="4AD05EE9" w:rsidR="003677B0" w:rsidRPr="00AA17BF" w:rsidRDefault="003677B0"/>
    <w:p w14:paraId="36D5FCFE" w14:textId="4A5768C6" w:rsidR="003677B0" w:rsidRPr="00AA17BF" w:rsidRDefault="003677B0"/>
    <w:p w14:paraId="165B5F3B" w14:textId="4A61121B" w:rsidR="003677B0" w:rsidRPr="00AA17BF" w:rsidRDefault="003677B0"/>
    <w:p w14:paraId="09006E14" w14:textId="708BA7B1" w:rsidR="003677B0" w:rsidRPr="00AA17BF" w:rsidRDefault="003677B0"/>
    <w:p w14:paraId="38AD1482" w14:textId="62F88595" w:rsidR="003677B0" w:rsidRPr="00AA17BF" w:rsidRDefault="003677B0"/>
    <w:p w14:paraId="73299478" w14:textId="1D31BCA7" w:rsidR="003677B0" w:rsidRPr="00AA17BF" w:rsidRDefault="003677B0"/>
    <w:p w14:paraId="181F0C4A" w14:textId="7A274081" w:rsidR="003677B0" w:rsidRPr="00AA17BF" w:rsidRDefault="003677B0"/>
    <w:p w14:paraId="4EE29BF5" w14:textId="6685F306" w:rsidR="003677B0" w:rsidRPr="00AA17BF" w:rsidRDefault="003677B0"/>
    <w:p w14:paraId="3BC91209" w14:textId="2BC5A97B" w:rsidR="003677B0" w:rsidRPr="00AA17BF" w:rsidRDefault="003677B0"/>
    <w:p w14:paraId="59038EBA" w14:textId="78875480" w:rsidR="003677B0" w:rsidRPr="00AA17BF" w:rsidRDefault="003677B0"/>
    <w:p w14:paraId="7AC1B805" w14:textId="74BD8C07" w:rsidR="003677B0" w:rsidRPr="00AA17BF" w:rsidRDefault="003677B0"/>
    <w:p w14:paraId="26B1DE42" w14:textId="10A84B3E" w:rsidR="003677B0" w:rsidRPr="00AA17BF" w:rsidRDefault="003677B0"/>
    <w:p w14:paraId="235B4505" w14:textId="7F738CD5" w:rsidR="003677B0" w:rsidRPr="00AA17BF" w:rsidRDefault="003677B0"/>
    <w:p w14:paraId="0EEEB42E" w14:textId="7682F24B" w:rsidR="003677B0" w:rsidRPr="00AA17BF" w:rsidRDefault="003677B0"/>
    <w:p w14:paraId="1896202F" w14:textId="525D6525" w:rsidR="003677B0" w:rsidRPr="00AA17BF" w:rsidRDefault="003677B0"/>
    <w:p w14:paraId="63FE0D83" w14:textId="245948F6" w:rsidR="003677B0" w:rsidRPr="00AA17BF" w:rsidRDefault="003677B0"/>
    <w:p w14:paraId="1050CE33" w14:textId="07034349" w:rsidR="003677B0" w:rsidRPr="00AA17BF" w:rsidRDefault="003677B0"/>
    <w:p w14:paraId="2339094F" w14:textId="5E26E19B" w:rsidR="003677B0" w:rsidRPr="00AA17BF" w:rsidRDefault="003677B0"/>
    <w:p w14:paraId="14A9E335" w14:textId="547E314F" w:rsidR="003677B0" w:rsidRPr="00AA17BF" w:rsidRDefault="003677B0"/>
    <w:p w14:paraId="0836815D" w14:textId="2E0D8236" w:rsidR="003677B0" w:rsidRPr="00AA17BF" w:rsidRDefault="003677B0"/>
    <w:p w14:paraId="574918A6" w14:textId="2A4379A3" w:rsidR="003677B0" w:rsidRPr="00AA17BF" w:rsidRDefault="003677B0"/>
    <w:p w14:paraId="799E3A2D" w14:textId="462AD9FE" w:rsidR="003677B0" w:rsidRPr="00AA17BF" w:rsidRDefault="003677B0"/>
    <w:p w14:paraId="74F9B2AC" w14:textId="2A4862AD" w:rsidR="003677B0" w:rsidRPr="00AA17BF" w:rsidRDefault="003677B0"/>
    <w:p w14:paraId="5FEF6E90" w14:textId="77777777" w:rsidR="003677B0" w:rsidRPr="00AA17BF" w:rsidRDefault="003677B0">
      <w:pPr>
        <w:sectPr w:rsidR="003677B0" w:rsidRPr="00AA17BF" w:rsidSect="00F02319">
          <w:pgSz w:w="11907" w:h="16840" w:code="9"/>
          <w:pgMar w:top="567" w:right="1134" w:bottom="1134" w:left="1134" w:header="720" w:footer="720" w:gutter="0"/>
          <w:cols w:space="720"/>
          <w:docGrid w:linePitch="360"/>
        </w:sectPr>
      </w:pPr>
    </w:p>
    <w:p w14:paraId="78407399" w14:textId="77777777" w:rsidR="0059117A" w:rsidRPr="00AA17BF" w:rsidRDefault="0059117A" w:rsidP="004E7A84">
      <w:pPr>
        <w:pStyle w:val="Heading0"/>
      </w:pPr>
      <w:bookmarkStart w:id="0" w:name="_Toc95924952"/>
      <w:r w:rsidRPr="00AA17BF">
        <w:lastRenderedPageBreak/>
        <w:t>LEMBAR PENGESAHAN</w:t>
      </w:r>
      <w:bookmarkEnd w:id="0"/>
    </w:p>
    <w:p w14:paraId="5B9FB0A9" w14:textId="77777777" w:rsidR="0059117A" w:rsidRPr="00AA17BF" w:rsidRDefault="0059117A" w:rsidP="0059117A">
      <w:pPr>
        <w:ind w:firstLine="0"/>
        <w:jc w:val="center"/>
        <w:rPr>
          <w:bCs/>
          <w:spacing w:val="-3"/>
        </w:rPr>
      </w:pPr>
    </w:p>
    <w:p w14:paraId="18493BCF" w14:textId="58961D97" w:rsidR="0059117A" w:rsidRPr="00AA17BF" w:rsidRDefault="008512AA" w:rsidP="0059117A">
      <w:pPr>
        <w:ind w:firstLine="0"/>
        <w:jc w:val="center"/>
      </w:pPr>
      <w:r w:rsidRPr="00AA17BF">
        <w:rPr>
          <w:b/>
          <w:spacing w:val="-3"/>
        </w:rPr>
        <w:t>SISTEM REKOMENDASI PROPERTI BERBASIS HYBRID FILTERING DAN PROFILE MATCHING</w:t>
      </w:r>
    </w:p>
    <w:p w14:paraId="4C8823B4" w14:textId="77777777" w:rsidR="0059117A" w:rsidRPr="00AA17BF" w:rsidRDefault="0059117A" w:rsidP="0059117A">
      <w:pPr>
        <w:jc w:val="center"/>
      </w:pPr>
    </w:p>
    <w:p w14:paraId="1DCE9060" w14:textId="207481AE" w:rsidR="0059117A" w:rsidRPr="00AA17BF" w:rsidRDefault="0059117A" w:rsidP="0059117A">
      <w:pPr>
        <w:ind w:firstLine="0"/>
        <w:jc w:val="center"/>
      </w:pPr>
      <w:r w:rsidRPr="00AA17BF">
        <w:rPr>
          <w:b/>
          <w:spacing w:val="1"/>
        </w:rPr>
        <w:t>T</w:t>
      </w:r>
      <w:r w:rsidRPr="00AA17BF">
        <w:rPr>
          <w:b/>
        </w:rPr>
        <w:t>U</w:t>
      </w:r>
      <w:r w:rsidRPr="00AA17BF">
        <w:rPr>
          <w:b/>
          <w:spacing w:val="-2"/>
        </w:rPr>
        <w:t>G</w:t>
      </w:r>
      <w:r w:rsidRPr="00AA17BF">
        <w:rPr>
          <w:b/>
        </w:rPr>
        <w:t>AS</w:t>
      </w:r>
      <w:r w:rsidRPr="00AA17BF">
        <w:rPr>
          <w:b/>
          <w:spacing w:val="-4"/>
        </w:rPr>
        <w:t xml:space="preserve"> </w:t>
      </w:r>
      <w:r w:rsidRPr="00AA17BF">
        <w:rPr>
          <w:b/>
          <w:spacing w:val="2"/>
          <w:w w:val="99"/>
        </w:rPr>
        <w:t>A</w:t>
      </w:r>
      <w:r w:rsidRPr="00AA17BF">
        <w:rPr>
          <w:b/>
          <w:spacing w:val="-2"/>
        </w:rPr>
        <w:t>K</w:t>
      </w:r>
      <w:r w:rsidRPr="00AA17BF">
        <w:rPr>
          <w:b/>
          <w:spacing w:val="1"/>
        </w:rPr>
        <w:t>H</w:t>
      </w:r>
      <w:r w:rsidRPr="00AA17BF">
        <w:rPr>
          <w:b/>
          <w:w w:val="99"/>
        </w:rPr>
        <w:t>IR</w:t>
      </w:r>
    </w:p>
    <w:p w14:paraId="18858081" w14:textId="77777777" w:rsidR="0059117A" w:rsidRPr="00AA17BF" w:rsidRDefault="0059117A" w:rsidP="0059117A">
      <w:pPr>
        <w:ind w:firstLine="0"/>
        <w:jc w:val="center"/>
      </w:pPr>
      <w:r w:rsidRPr="00AA17BF">
        <w:t>D</w:t>
      </w:r>
      <w:r w:rsidRPr="00AA17BF">
        <w:rPr>
          <w:spacing w:val="1"/>
        </w:rPr>
        <w:t>i</w:t>
      </w:r>
      <w:r w:rsidRPr="00AA17BF">
        <w:rPr>
          <w:spacing w:val="-1"/>
        </w:rPr>
        <w:t>a</w:t>
      </w:r>
      <w:r w:rsidRPr="00AA17BF">
        <w:rPr>
          <w:spacing w:val="1"/>
        </w:rPr>
        <w:t>j</w:t>
      </w:r>
      <w:r w:rsidRPr="00AA17BF">
        <w:t>uk</w:t>
      </w:r>
      <w:r w:rsidRPr="00AA17BF">
        <w:rPr>
          <w:spacing w:val="-1"/>
        </w:rPr>
        <w:t>a</w:t>
      </w:r>
      <w:r w:rsidRPr="00AA17BF">
        <w:t>n</w:t>
      </w:r>
      <w:r w:rsidRPr="00AA17BF">
        <w:rPr>
          <w:spacing w:val="-5"/>
        </w:rPr>
        <w:t xml:space="preserve"> </w:t>
      </w:r>
      <w:r w:rsidRPr="00AA17BF">
        <w:t>un</w:t>
      </w:r>
      <w:r w:rsidRPr="00AA17BF">
        <w:rPr>
          <w:spacing w:val="1"/>
        </w:rPr>
        <w:t>t</w:t>
      </w:r>
      <w:r w:rsidRPr="00AA17BF">
        <w:t>uk</w:t>
      </w:r>
      <w:r w:rsidRPr="00AA17BF">
        <w:rPr>
          <w:spacing w:val="-5"/>
        </w:rPr>
        <w:t xml:space="preserve"> </w:t>
      </w:r>
      <w:r w:rsidRPr="00AA17BF">
        <w:t>m</w:t>
      </w:r>
      <w:r w:rsidRPr="00AA17BF">
        <w:rPr>
          <w:spacing w:val="-1"/>
        </w:rPr>
        <w:t>e</w:t>
      </w:r>
      <w:r w:rsidRPr="00AA17BF">
        <w:rPr>
          <w:spacing w:val="1"/>
        </w:rPr>
        <w:t>m</w:t>
      </w:r>
      <w:r w:rsidRPr="00AA17BF">
        <w:rPr>
          <w:spacing w:val="-1"/>
        </w:rPr>
        <w:t>e</w:t>
      </w:r>
      <w:r w:rsidRPr="00AA17BF">
        <w:t>n</w:t>
      </w:r>
      <w:r w:rsidRPr="00AA17BF">
        <w:rPr>
          <w:spacing w:val="2"/>
        </w:rPr>
        <w:t>u</w:t>
      </w:r>
      <w:r w:rsidRPr="00AA17BF">
        <w:t>hi</w:t>
      </w:r>
      <w:r w:rsidRPr="00AA17BF">
        <w:rPr>
          <w:spacing w:val="-6"/>
        </w:rPr>
        <w:t xml:space="preserve"> </w:t>
      </w:r>
      <w:r w:rsidRPr="00AA17BF">
        <w:rPr>
          <w:spacing w:val="1"/>
        </w:rPr>
        <w:t>s</w:t>
      </w:r>
      <w:r w:rsidRPr="00AA17BF">
        <w:rPr>
          <w:spacing w:val="-1"/>
        </w:rPr>
        <w:t>a</w:t>
      </w:r>
      <w:r w:rsidRPr="00AA17BF">
        <w:rPr>
          <w:spacing w:val="1"/>
        </w:rPr>
        <w:t>l</w:t>
      </w:r>
      <w:r w:rsidRPr="00AA17BF">
        <w:rPr>
          <w:spacing w:val="-1"/>
        </w:rPr>
        <w:t>a</w:t>
      </w:r>
      <w:r w:rsidRPr="00AA17BF">
        <w:t>h</w:t>
      </w:r>
      <w:r w:rsidRPr="00AA17BF">
        <w:rPr>
          <w:spacing w:val="-3"/>
        </w:rPr>
        <w:t xml:space="preserve"> </w:t>
      </w:r>
      <w:r w:rsidRPr="00AA17BF">
        <w:rPr>
          <w:spacing w:val="1"/>
        </w:rPr>
        <w:t>s</w:t>
      </w:r>
      <w:r w:rsidRPr="00AA17BF">
        <w:rPr>
          <w:spacing w:val="-1"/>
        </w:rPr>
        <w:t>a</w:t>
      </w:r>
      <w:r w:rsidRPr="00AA17BF">
        <w:rPr>
          <w:spacing w:val="1"/>
        </w:rPr>
        <w:t>t</w:t>
      </w:r>
      <w:r w:rsidRPr="00AA17BF">
        <w:t>u</w:t>
      </w:r>
      <w:r w:rsidRPr="00AA17BF">
        <w:rPr>
          <w:spacing w:val="-3"/>
        </w:rPr>
        <w:t xml:space="preserve"> </w:t>
      </w:r>
      <w:r w:rsidRPr="00AA17BF">
        <w:rPr>
          <w:spacing w:val="3"/>
          <w:w w:val="99"/>
        </w:rPr>
        <w:t>s</w:t>
      </w:r>
      <w:r w:rsidRPr="00AA17BF">
        <w:rPr>
          <w:spacing w:val="-5"/>
          <w:w w:val="99"/>
        </w:rPr>
        <w:t>y</w:t>
      </w:r>
      <w:r w:rsidRPr="00AA17BF">
        <w:rPr>
          <w:spacing w:val="-1"/>
        </w:rPr>
        <w:t>a</w:t>
      </w:r>
      <w:r w:rsidRPr="00AA17BF">
        <w:rPr>
          <w:spacing w:val="-1"/>
          <w:w w:val="99"/>
        </w:rPr>
        <w:t>r</w:t>
      </w:r>
      <w:r w:rsidRPr="00AA17BF">
        <w:rPr>
          <w:spacing w:val="-1"/>
        </w:rPr>
        <w:t>a</w:t>
      </w:r>
      <w:r w:rsidRPr="00AA17BF">
        <w:t>t</w:t>
      </w:r>
    </w:p>
    <w:p w14:paraId="549F8F3B" w14:textId="3CBE2489" w:rsidR="0059117A" w:rsidRPr="00AA17BF" w:rsidRDefault="0059117A" w:rsidP="0059117A">
      <w:pPr>
        <w:ind w:firstLine="0"/>
        <w:jc w:val="center"/>
      </w:pPr>
      <w:r w:rsidRPr="00AA17BF">
        <w:t>m</w:t>
      </w:r>
      <w:r w:rsidRPr="00AA17BF">
        <w:rPr>
          <w:spacing w:val="-1"/>
        </w:rPr>
        <w:t>e</w:t>
      </w:r>
      <w:r w:rsidRPr="00AA17BF">
        <w:rPr>
          <w:spacing w:val="1"/>
        </w:rPr>
        <w:t>m</w:t>
      </w:r>
      <w:r w:rsidRPr="00AA17BF">
        <w:t>p</w:t>
      </w:r>
      <w:r w:rsidRPr="00AA17BF">
        <w:rPr>
          <w:spacing w:val="-1"/>
        </w:rPr>
        <w:t>er</w:t>
      </w:r>
      <w:r w:rsidRPr="00AA17BF">
        <w:t>o</w:t>
      </w:r>
      <w:r w:rsidRPr="00AA17BF">
        <w:rPr>
          <w:spacing w:val="1"/>
        </w:rPr>
        <w:t>l</w:t>
      </w:r>
      <w:r w:rsidRPr="00AA17BF">
        <w:rPr>
          <w:spacing w:val="-1"/>
        </w:rPr>
        <w:t>e</w:t>
      </w:r>
      <w:r w:rsidRPr="00AA17BF">
        <w:t>h</w:t>
      </w:r>
      <w:r w:rsidRPr="00AA17BF">
        <w:rPr>
          <w:spacing w:val="-7"/>
        </w:rPr>
        <w:t xml:space="preserve"> </w:t>
      </w:r>
      <w:r w:rsidRPr="00AA17BF">
        <w:rPr>
          <w:spacing w:val="2"/>
        </w:rPr>
        <w:t>g</w:t>
      </w:r>
      <w:r w:rsidRPr="00AA17BF">
        <w:rPr>
          <w:spacing w:val="-1"/>
        </w:rPr>
        <w:t>e</w:t>
      </w:r>
      <w:r w:rsidRPr="00AA17BF">
        <w:rPr>
          <w:spacing w:val="1"/>
        </w:rPr>
        <w:t>l</w:t>
      </w:r>
      <w:r w:rsidRPr="00AA17BF">
        <w:rPr>
          <w:spacing w:val="-1"/>
        </w:rPr>
        <w:t>a</w:t>
      </w:r>
      <w:r w:rsidRPr="00AA17BF">
        <w:t>r</w:t>
      </w:r>
      <w:r w:rsidRPr="00AA17BF">
        <w:rPr>
          <w:spacing w:val="-4"/>
        </w:rPr>
        <w:t xml:space="preserve"> </w:t>
      </w:r>
      <w:r w:rsidR="00172EE7" w:rsidRPr="00AA17BF">
        <w:rPr>
          <w:spacing w:val="1"/>
        </w:rPr>
        <w:t>Sarjana</w:t>
      </w:r>
      <w:r w:rsidRPr="00AA17BF">
        <w:rPr>
          <w:w w:val="99"/>
        </w:rPr>
        <w:t xml:space="preserve"> p</w:t>
      </w:r>
      <w:r w:rsidRPr="00AA17BF">
        <w:rPr>
          <w:spacing w:val="-1"/>
        </w:rPr>
        <w:t>a</w:t>
      </w:r>
      <w:r w:rsidRPr="00AA17BF">
        <w:rPr>
          <w:w w:val="99"/>
        </w:rPr>
        <w:t>d</w:t>
      </w:r>
      <w:r w:rsidRPr="00AA17BF">
        <w:t>a</w:t>
      </w:r>
    </w:p>
    <w:p w14:paraId="0846B762" w14:textId="31BD9C1F" w:rsidR="0059117A" w:rsidRPr="00AA17BF" w:rsidRDefault="0059117A" w:rsidP="0059117A">
      <w:pPr>
        <w:ind w:firstLine="0"/>
        <w:jc w:val="center"/>
        <w:rPr>
          <w:spacing w:val="1"/>
        </w:rPr>
      </w:pPr>
      <w:r w:rsidRPr="00AA17BF">
        <w:rPr>
          <w:spacing w:val="1"/>
        </w:rPr>
        <w:t>P</w:t>
      </w:r>
      <w:r w:rsidRPr="00AA17BF">
        <w:rPr>
          <w:spacing w:val="-1"/>
        </w:rPr>
        <w:t>r</w:t>
      </w:r>
      <w:r w:rsidRPr="00AA17BF">
        <w:t>o</w:t>
      </w:r>
      <w:r w:rsidRPr="00AA17BF">
        <w:rPr>
          <w:spacing w:val="-2"/>
        </w:rPr>
        <w:t>g</w:t>
      </w:r>
      <w:r w:rsidRPr="00AA17BF">
        <w:rPr>
          <w:spacing w:val="2"/>
        </w:rPr>
        <w:t>r</w:t>
      </w:r>
      <w:r w:rsidRPr="00AA17BF">
        <w:rPr>
          <w:spacing w:val="-1"/>
        </w:rPr>
        <w:t>a</w:t>
      </w:r>
      <w:r w:rsidRPr="00AA17BF">
        <w:t>m</w:t>
      </w:r>
      <w:r w:rsidRPr="00AA17BF">
        <w:rPr>
          <w:spacing w:val="-5"/>
        </w:rPr>
        <w:t xml:space="preserve"> </w:t>
      </w:r>
      <w:r w:rsidRPr="00AA17BF">
        <w:rPr>
          <w:spacing w:val="1"/>
        </w:rPr>
        <w:t>St</w:t>
      </w:r>
      <w:r w:rsidRPr="00AA17BF">
        <w:t>udi</w:t>
      </w:r>
      <w:r w:rsidRPr="00AA17BF">
        <w:rPr>
          <w:spacing w:val="-4"/>
        </w:rPr>
        <w:t xml:space="preserve"> </w:t>
      </w:r>
      <w:r w:rsidRPr="00AA17BF">
        <w:rPr>
          <w:spacing w:val="1"/>
        </w:rPr>
        <w:t>S</w:t>
      </w:r>
      <w:r w:rsidRPr="00AA17BF">
        <w:rPr>
          <w:spacing w:val="-1"/>
        </w:rPr>
        <w:t>-</w:t>
      </w:r>
      <w:r w:rsidRPr="00AA17BF">
        <w:t>1</w:t>
      </w:r>
      <w:r w:rsidRPr="00AA17BF">
        <w:rPr>
          <w:spacing w:val="-5"/>
        </w:rPr>
        <w:t xml:space="preserve"> </w:t>
      </w:r>
      <w:r w:rsidR="002804D9" w:rsidRPr="00AA17BF">
        <w:rPr>
          <w:spacing w:val="1"/>
        </w:rPr>
        <w:t>Sistem Informasi</w:t>
      </w:r>
    </w:p>
    <w:p w14:paraId="1BF5E220" w14:textId="6EA4DFFC" w:rsidR="0059117A" w:rsidRPr="00AA17BF" w:rsidRDefault="0059117A" w:rsidP="0059117A">
      <w:pPr>
        <w:ind w:firstLine="0"/>
        <w:jc w:val="center"/>
      </w:pPr>
      <w:r w:rsidRPr="00AA17BF">
        <w:rPr>
          <w:spacing w:val="1"/>
        </w:rPr>
        <w:t xml:space="preserve">Departemen </w:t>
      </w:r>
      <w:r w:rsidR="002804D9" w:rsidRPr="00AA17BF">
        <w:rPr>
          <w:spacing w:val="1"/>
        </w:rPr>
        <w:t>Sistem Informasi</w:t>
      </w:r>
    </w:p>
    <w:p w14:paraId="42F0AFF4" w14:textId="01489183" w:rsidR="0059117A" w:rsidRPr="00AA17BF" w:rsidRDefault="0059117A" w:rsidP="0059117A">
      <w:pPr>
        <w:ind w:firstLine="0"/>
        <w:jc w:val="center"/>
      </w:pPr>
      <w:r w:rsidRPr="00AA17BF">
        <w:rPr>
          <w:spacing w:val="-1"/>
        </w:rPr>
        <w:t>Fa</w:t>
      </w:r>
      <w:r w:rsidRPr="00AA17BF">
        <w:t>ku</w:t>
      </w:r>
      <w:r w:rsidRPr="00AA17BF">
        <w:rPr>
          <w:spacing w:val="1"/>
        </w:rPr>
        <w:t>lt</w:t>
      </w:r>
      <w:r w:rsidRPr="00AA17BF">
        <w:rPr>
          <w:spacing w:val="-1"/>
        </w:rPr>
        <w:t>a</w:t>
      </w:r>
      <w:r w:rsidRPr="00AA17BF">
        <w:t>s</w:t>
      </w:r>
      <w:r w:rsidRPr="00AA17BF">
        <w:rPr>
          <w:spacing w:val="-5"/>
        </w:rPr>
        <w:t xml:space="preserve"> </w:t>
      </w:r>
      <w:r w:rsidR="00A65FAA" w:rsidRPr="00AA17BF">
        <w:rPr>
          <w:spacing w:val="1"/>
        </w:rPr>
        <w:t>Teknologi Elektro dan Informatika Cerdas</w:t>
      </w:r>
    </w:p>
    <w:p w14:paraId="269B04AD" w14:textId="77777777" w:rsidR="0059117A" w:rsidRPr="00AA17BF" w:rsidRDefault="0059117A" w:rsidP="0059117A">
      <w:pPr>
        <w:ind w:firstLine="0"/>
        <w:jc w:val="center"/>
      </w:pPr>
      <w:r w:rsidRPr="00AA17BF">
        <w:rPr>
          <w:spacing w:val="-3"/>
        </w:rPr>
        <w:t>I</w:t>
      </w:r>
      <w:r w:rsidRPr="00AA17BF">
        <w:t>ns</w:t>
      </w:r>
      <w:r w:rsidRPr="00AA17BF">
        <w:rPr>
          <w:spacing w:val="1"/>
        </w:rPr>
        <w:t>tit</w:t>
      </w:r>
      <w:r w:rsidRPr="00AA17BF">
        <w:t>ut</w:t>
      </w:r>
      <w:r w:rsidRPr="00AA17BF">
        <w:rPr>
          <w:spacing w:val="-4"/>
        </w:rPr>
        <w:t xml:space="preserve"> </w:t>
      </w:r>
      <w:r w:rsidRPr="00AA17BF">
        <w:t>T</w:t>
      </w:r>
      <w:r w:rsidRPr="00AA17BF">
        <w:rPr>
          <w:spacing w:val="-1"/>
        </w:rPr>
        <w:t>e</w:t>
      </w:r>
      <w:r w:rsidRPr="00AA17BF">
        <w:t>kno</w:t>
      </w:r>
      <w:r w:rsidRPr="00AA17BF">
        <w:rPr>
          <w:spacing w:val="1"/>
        </w:rPr>
        <w:t>l</w:t>
      </w:r>
      <w:r w:rsidRPr="00AA17BF">
        <w:rPr>
          <w:spacing w:val="2"/>
        </w:rPr>
        <w:t>o</w:t>
      </w:r>
      <w:r w:rsidRPr="00AA17BF">
        <w:rPr>
          <w:spacing w:val="-2"/>
        </w:rPr>
        <w:t>g</w:t>
      </w:r>
      <w:r w:rsidRPr="00AA17BF">
        <w:t>i</w:t>
      </w:r>
      <w:r w:rsidRPr="00AA17BF">
        <w:rPr>
          <w:spacing w:val="-6"/>
        </w:rPr>
        <w:t xml:space="preserve"> </w:t>
      </w:r>
      <w:r w:rsidRPr="00AA17BF">
        <w:rPr>
          <w:spacing w:val="1"/>
        </w:rPr>
        <w:t>S</w:t>
      </w:r>
      <w:r w:rsidRPr="00AA17BF">
        <w:rPr>
          <w:spacing w:val="-1"/>
        </w:rPr>
        <w:t>e</w:t>
      </w:r>
      <w:r w:rsidRPr="00AA17BF">
        <w:t>pu</w:t>
      </w:r>
      <w:r w:rsidRPr="00AA17BF">
        <w:rPr>
          <w:spacing w:val="1"/>
        </w:rPr>
        <w:t>l</w:t>
      </w:r>
      <w:r w:rsidRPr="00AA17BF">
        <w:t>uh</w:t>
      </w:r>
      <w:r w:rsidRPr="00AA17BF">
        <w:rPr>
          <w:spacing w:val="-6"/>
        </w:rPr>
        <w:t xml:space="preserve"> </w:t>
      </w:r>
      <w:r w:rsidRPr="00AA17BF">
        <w:rPr>
          <w:w w:val="99"/>
        </w:rPr>
        <w:t>Nop</w:t>
      </w:r>
      <w:r w:rsidRPr="00AA17BF">
        <w:rPr>
          <w:spacing w:val="-1"/>
        </w:rPr>
        <w:t>e</w:t>
      </w:r>
      <w:r w:rsidRPr="00AA17BF">
        <w:rPr>
          <w:spacing w:val="1"/>
        </w:rPr>
        <w:t>m</w:t>
      </w:r>
      <w:r w:rsidRPr="00AA17BF">
        <w:rPr>
          <w:w w:val="99"/>
        </w:rPr>
        <w:t>b</w:t>
      </w:r>
      <w:r w:rsidRPr="00AA17BF">
        <w:rPr>
          <w:spacing w:val="-1"/>
        </w:rPr>
        <w:t>e</w:t>
      </w:r>
      <w:r w:rsidRPr="00AA17BF">
        <w:rPr>
          <w:w w:val="99"/>
        </w:rPr>
        <w:t>r</w:t>
      </w:r>
    </w:p>
    <w:p w14:paraId="72D616F3" w14:textId="77777777" w:rsidR="0059117A" w:rsidRPr="00AA17BF" w:rsidRDefault="0059117A" w:rsidP="0059117A">
      <w:pPr>
        <w:jc w:val="center"/>
        <w:rPr>
          <w:sz w:val="22"/>
        </w:rPr>
      </w:pPr>
    </w:p>
    <w:p w14:paraId="1A3B5A78" w14:textId="28AF7FD5" w:rsidR="0059117A" w:rsidRPr="00AA17BF" w:rsidRDefault="0059117A" w:rsidP="0059117A">
      <w:pPr>
        <w:ind w:firstLine="0"/>
        <w:jc w:val="center"/>
        <w:rPr>
          <w:w w:val="99"/>
        </w:rPr>
      </w:pPr>
      <w:r w:rsidRPr="00AA17BF">
        <w:t>O</w:t>
      </w:r>
      <w:r w:rsidRPr="00AA17BF">
        <w:rPr>
          <w:spacing w:val="1"/>
        </w:rPr>
        <w:t>l</w:t>
      </w:r>
      <w:r w:rsidRPr="00AA17BF">
        <w:rPr>
          <w:spacing w:val="-1"/>
        </w:rPr>
        <w:t>e</w:t>
      </w:r>
      <w:r w:rsidRPr="00AA17BF">
        <w:t>h</w:t>
      </w:r>
      <w:r w:rsidRPr="00AA17BF">
        <w:rPr>
          <w:spacing w:val="-3"/>
        </w:rPr>
        <w:t xml:space="preserve"> </w:t>
      </w:r>
      <w:r w:rsidRPr="00AA17BF">
        <w:t xml:space="preserve">: </w:t>
      </w:r>
      <w:r w:rsidR="00517BC8" w:rsidRPr="00AA17BF">
        <w:rPr>
          <w:b/>
          <w:bCs/>
        </w:rPr>
        <w:t>I Gusti Made Arisudana</w:t>
      </w:r>
      <w:r w:rsidRPr="00AA17BF">
        <w:rPr>
          <w:b/>
          <w:spacing w:val="-4"/>
        </w:rPr>
        <w:t xml:space="preserve"> </w:t>
      </w:r>
    </w:p>
    <w:p w14:paraId="720A8089" w14:textId="05B53588" w:rsidR="0059117A" w:rsidRPr="00AA17BF" w:rsidRDefault="0059117A" w:rsidP="0059117A">
      <w:pPr>
        <w:ind w:firstLine="0"/>
        <w:jc w:val="center"/>
      </w:pPr>
      <w:r w:rsidRPr="00AA17BF">
        <w:rPr>
          <w:w w:val="99"/>
        </w:rPr>
        <w:t xml:space="preserve">NRP. </w:t>
      </w:r>
      <w:r w:rsidR="00A23DD6" w:rsidRPr="00AA17BF">
        <w:rPr>
          <w:w w:val="99"/>
        </w:rPr>
        <w:t>5026211188</w:t>
      </w:r>
    </w:p>
    <w:p w14:paraId="3B98C83C" w14:textId="77777777" w:rsidR="0059117A" w:rsidRPr="00AA17BF" w:rsidRDefault="0059117A" w:rsidP="0059117A">
      <w:pPr>
        <w:jc w:val="center"/>
      </w:pPr>
    </w:p>
    <w:p w14:paraId="6F4685DA" w14:textId="309FB60C" w:rsidR="0059117A" w:rsidRPr="00AA17BF" w:rsidRDefault="0059117A" w:rsidP="0059117A">
      <w:pPr>
        <w:ind w:firstLine="0"/>
        <w:jc w:val="center"/>
      </w:pPr>
      <w:r w:rsidRPr="00AA17BF">
        <w:t>D</w:t>
      </w:r>
      <w:r w:rsidRPr="00AA17BF">
        <w:rPr>
          <w:spacing w:val="1"/>
        </w:rPr>
        <w:t>i</w:t>
      </w:r>
      <w:r w:rsidRPr="00AA17BF">
        <w:t>s</w:t>
      </w:r>
      <w:r w:rsidRPr="00AA17BF">
        <w:rPr>
          <w:spacing w:val="-1"/>
        </w:rPr>
        <w:t>e</w:t>
      </w:r>
      <w:r w:rsidRPr="00AA17BF">
        <w:rPr>
          <w:spacing w:val="1"/>
        </w:rPr>
        <w:t>t</w:t>
      </w:r>
      <w:r w:rsidRPr="00AA17BF">
        <w:t>u</w:t>
      </w:r>
      <w:r w:rsidRPr="00AA17BF">
        <w:rPr>
          <w:spacing w:val="1"/>
        </w:rPr>
        <w:t>j</w:t>
      </w:r>
      <w:r w:rsidRPr="00AA17BF">
        <w:t>ui</w:t>
      </w:r>
      <w:r w:rsidRPr="00AA17BF">
        <w:rPr>
          <w:spacing w:val="-5"/>
        </w:rPr>
        <w:t xml:space="preserve"> </w:t>
      </w:r>
      <w:r w:rsidRPr="00AA17BF">
        <w:t>o</w:t>
      </w:r>
      <w:r w:rsidRPr="00AA17BF">
        <w:rPr>
          <w:spacing w:val="1"/>
        </w:rPr>
        <w:t>l</w:t>
      </w:r>
      <w:r w:rsidRPr="00AA17BF">
        <w:rPr>
          <w:spacing w:val="-1"/>
        </w:rPr>
        <w:t>e</w:t>
      </w:r>
      <w:r w:rsidRPr="00AA17BF">
        <w:t>h</w:t>
      </w:r>
      <w:r w:rsidRPr="00AA17BF">
        <w:rPr>
          <w:spacing w:val="-2"/>
        </w:rPr>
        <w:t xml:space="preserve"> </w:t>
      </w:r>
      <w:r w:rsidRPr="00AA17BF">
        <w:t>T</w:t>
      </w:r>
      <w:r w:rsidRPr="00AA17BF">
        <w:rPr>
          <w:spacing w:val="1"/>
        </w:rPr>
        <w:t>i</w:t>
      </w:r>
      <w:r w:rsidRPr="00AA17BF">
        <w:t xml:space="preserve">m </w:t>
      </w:r>
      <w:r w:rsidRPr="00AA17BF">
        <w:rPr>
          <w:spacing w:val="1"/>
        </w:rPr>
        <w:t>P</w:t>
      </w:r>
      <w:r w:rsidRPr="00AA17BF">
        <w:rPr>
          <w:spacing w:val="-1"/>
        </w:rPr>
        <w:t>e</w:t>
      </w:r>
      <w:r w:rsidRPr="00AA17BF">
        <w:t>ngu</w:t>
      </w:r>
      <w:r w:rsidRPr="00AA17BF">
        <w:rPr>
          <w:spacing w:val="1"/>
        </w:rPr>
        <w:t>j</w:t>
      </w:r>
      <w:r w:rsidRPr="00AA17BF">
        <w:t>i</w:t>
      </w:r>
      <w:r w:rsidRPr="00AA17BF">
        <w:rPr>
          <w:spacing w:val="-5"/>
        </w:rPr>
        <w:t xml:space="preserve"> </w:t>
      </w:r>
      <w:r w:rsidRPr="00AA17BF">
        <w:t>Tu</w:t>
      </w:r>
      <w:r w:rsidRPr="00AA17BF">
        <w:rPr>
          <w:spacing w:val="-2"/>
        </w:rPr>
        <w:t>g</w:t>
      </w:r>
      <w:r w:rsidRPr="00AA17BF">
        <w:rPr>
          <w:spacing w:val="-1"/>
        </w:rPr>
        <w:t>a</w:t>
      </w:r>
      <w:r w:rsidRPr="00AA17BF">
        <w:t>s</w:t>
      </w:r>
      <w:r w:rsidRPr="00AA17BF">
        <w:rPr>
          <w:spacing w:val="-3"/>
        </w:rPr>
        <w:t xml:space="preserve"> </w:t>
      </w:r>
      <w:r w:rsidRPr="00AA17BF">
        <w:t>Akh</w:t>
      </w:r>
      <w:r w:rsidRPr="00AA17BF">
        <w:rPr>
          <w:spacing w:val="1"/>
        </w:rPr>
        <w:t>i</w:t>
      </w:r>
      <w:r w:rsidRPr="00AA17BF">
        <w:t>r</w:t>
      </w:r>
      <w:r w:rsidRPr="00AA17BF">
        <w:rPr>
          <w:spacing w:val="-6"/>
        </w:rPr>
        <w:t xml:space="preserve"> </w:t>
      </w:r>
      <w:r w:rsidRPr="00AA17BF">
        <w:t>:</w:t>
      </w:r>
    </w:p>
    <w:p w14:paraId="7F89F726" w14:textId="77777777" w:rsidR="0059117A" w:rsidRPr="00AA17BF" w:rsidRDefault="0059117A" w:rsidP="0059117A">
      <w:pPr>
        <w:ind w:firstLine="0"/>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615"/>
        <w:gridCol w:w="3018"/>
      </w:tblGrid>
      <w:tr w:rsidR="0059117A" w:rsidRPr="00AA17BF" w14:paraId="6509AD64" w14:textId="77777777" w:rsidTr="00FF7941">
        <w:tc>
          <w:tcPr>
            <w:tcW w:w="421" w:type="dxa"/>
          </w:tcPr>
          <w:p w14:paraId="6ADB6FDA" w14:textId="77777777" w:rsidR="0059117A" w:rsidRPr="00AA17BF" w:rsidRDefault="0059117A" w:rsidP="00FF7941">
            <w:pPr>
              <w:ind w:firstLine="0"/>
              <w:rPr>
                <w:sz w:val="26"/>
                <w:szCs w:val="26"/>
              </w:rPr>
            </w:pPr>
            <w:r w:rsidRPr="00AA17BF">
              <w:rPr>
                <w:sz w:val="26"/>
                <w:szCs w:val="26"/>
              </w:rPr>
              <w:t>1.</w:t>
            </w:r>
          </w:p>
        </w:tc>
        <w:tc>
          <w:tcPr>
            <w:tcW w:w="5615" w:type="dxa"/>
          </w:tcPr>
          <w:p w14:paraId="7F5EF28E" w14:textId="604DFA6A" w:rsidR="0059117A" w:rsidRPr="00AA17BF" w:rsidRDefault="00A23DD6" w:rsidP="00FF7941">
            <w:pPr>
              <w:ind w:firstLine="0"/>
              <w:rPr>
                <w:sz w:val="26"/>
                <w:szCs w:val="26"/>
              </w:rPr>
            </w:pPr>
            <w:r w:rsidRPr="00AA17BF">
              <w:rPr>
                <w:sz w:val="26"/>
                <w:szCs w:val="26"/>
              </w:rPr>
              <w:t>Retno Aulia Vinarti, S.Kom., M.Kom., Ph.D.</w:t>
            </w:r>
            <w:r w:rsidR="0059117A" w:rsidRPr="00AA17BF">
              <w:rPr>
                <w:sz w:val="26"/>
                <w:szCs w:val="26"/>
              </w:rPr>
              <w:t xml:space="preserve"> </w:t>
            </w:r>
          </w:p>
          <w:p w14:paraId="6712B757" w14:textId="77777777" w:rsidR="0059117A" w:rsidRPr="00AA17BF" w:rsidRDefault="0059117A" w:rsidP="00FF7941">
            <w:pPr>
              <w:rPr>
                <w:sz w:val="26"/>
                <w:szCs w:val="26"/>
              </w:rPr>
            </w:pPr>
          </w:p>
          <w:p w14:paraId="788C353B" w14:textId="6C6E85DF" w:rsidR="00515E1B" w:rsidRPr="00AA17BF" w:rsidRDefault="00515E1B" w:rsidP="00FF7941">
            <w:pPr>
              <w:ind w:firstLine="0"/>
              <w:rPr>
                <w:sz w:val="26"/>
                <w:szCs w:val="26"/>
              </w:rPr>
            </w:pPr>
          </w:p>
        </w:tc>
        <w:tc>
          <w:tcPr>
            <w:tcW w:w="3018" w:type="dxa"/>
          </w:tcPr>
          <w:p w14:paraId="35E31E2E" w14:textId="77777777" w:rsidR="0059117A" w:rsidRPr="00AA17BF" w:rsidRDefault="0059117A" w:rsidP="00FF7941">
            <w:pPr>
              <w:ind w:firstLine="0"/>
              <w:rPr>
                <w:sz w:val="26"/>
                <w:szCs w:val="26"/>
              </w:rPr>
            </w:pPr>
            <w:r w:rsidRPr="00AA17BF">
              <w:rPr>
                <w:sz w:val="26"/>
                <w:szCs w:val="26"/>
              </w:rPr>
              <w:t xml:space="preserve">Pembimbing </w:t>
            </w:r>
          </w:p>
        </w:tc>
      </w:tr>
      <w:tr w:rsidR="0059117A" w:rsidRPr="00AA17BF" w14:paraId="0019AE81" w14:textId="77777777" w:rsidTr="00FF7941">
        <w:tc>
          <w:tcPr>
            <w:tcW w:w="421" w:type="dxa"/>
          </w:tcPr>
          <w:p w14:paraId="3F4DB7A2" w14:textId="77777777" w:rsidR="0059117A" w:rsidRPr="00AA17BF" w:rsidRDefault="0059117A" w:rsidP="00FF7941">
            <w:pPr>
              <w:ind w:firstLine="0"/>
              <w:rPr>
                <w:sz w:val="26"/>
                <w:szCs w:val="26"/>
              </w:rPr>
            </w:pPr>
            <w:r w:rsidRPr="00AA17BF">
              <w:rPr>
                <w:sz w:val="26"/>
                <w:szCs w:val="26"/>
              </w:rPr>
              <w:t>2.</w:t>
            </w:r>
          </w:p>
        </w:tc>
        <w:tc>
          <w:tcPr>
            <w:tcW w:w="5615" w:type="dxa"/>
          </w:tcPr>
          <w:p w14:paraId="238AA7AE" w14:textId="66CC167E" w:rsidR="0059117A" w:rsidRPr="00AA17BF" w:rsidRDefault="00A23DD6" w:rsidP="00FF7941">
            <w:pPr>
              <w:ind w:firstLine="0"/>
              <w:rPr>
                <w:sz w:val="26"/>
                <w:szCs w:val="26"/>
              </w:rPr>
            </w:pPr>
            <w:r w:rsidRPr="00AA17BF">
              <w:rPr>
                <w:sz w:val="26"/>
                <w:szCs w:val="26"/>
              </w:rPr>
              <w:t>Izzat Aulia Akbar, S.Kom., M.Eng., Ph.D.</w:t>
            </w:r>
          </w:p>
          <w:p w14:paraId="18ACCBE9" w14:textId="77777777" w:rsidR="0059117A" w:rsidRPr="00AA17BF" w:rsidRDefault="0059117A" w:rsidP="00FF7941">
            <w:pPr>
              <w:rPr>
                <w:sz w:val="26"/>
                <w:szCs w:val="26"/>
              </w:rPr>
            </w:pPr>
          </w:p>
          <w:p w14:paraId="194F9248" w14:textId="54108435" w:rsidR="00515E1B" w:rsidRPr="00AA17BF" w:rsidRDefault="00515E1B" w:rsidP="00FF7941">
            <w:pPr>
              <w:ind w:firstLine="0"/>
              <w:rPr>
                <w:sz w:val="26"/>
                <w:szCs w:val="26"/>
              </w:rPr>
            </w:pPr>
          </w:p>
        </w:tc>
        <w:tc>
          <w:tcPr>
            <w:tcW w:w="3018" w:type="dxa"/>
          </w:tcPr>
          <w:p w14:paraId="1CABA65B" w14:textId="77777777" w:rsidR="0059117A" w:rsidRPr="00AA17BF" w:rsidRDefault="0059117A" w:rsidP="00FF7941">
            <w:pPr>
              <w:ind w:firstLine="0"/>
              <w:rPr>
                <w:sz w:val="26"/>
                <w:szCs w:val="26"/>
              </w:rPr>
            </w:pPr>
            <w:r w:rsidRPr="00AA17BF">
              <w:rPr>
                <w:sz w:val="26"/>
                <w:szCs w:val="26"/>
              </w:rPr>
              <w:t>Ko-pembimbing</w:t>
            </w:r>
          </w:p>
        </w:tc>
      </w:tr>
      <w:tr w:rsidR="0059117A" w:rsidRPr="00AA17BF" w14:paraId="47C8C246" w14:textId="77777777" w:rsidTr="00FF7941">
        <w:tc>
          <w:tcPr>
            <w:tcW w:w="421" w:type="dxa"/>
          </w:tcPr>
          <w:p w14:paraId="74483C3D" w14:textId="77777777" w:rsidR="0059117A" w:rsidRPr="00AA17BF" w:rsidRDefault="0059117A" w:rsidP="00FF7941">
            <w:pPr>
              <w:ind w:firstLine="0"/>
              <w:rPr>
                <w:sz w:val="26"/>
                <w:szCs w:val="26"/>
              </w:rPr>
            </w:pPr>
            <w:r w:rsidRPr="00AA17BF">
              <w:rPr>
                <w:sz w:val="26"/>
                <w:szCs w:val="26"/>
              </w:rPr>
              <w:t>3.</w:t>
            </w:r>
          </w:p>
        </w:tc>
        <w:tc>
          <w:tcPr>
            <w:tcW w:w="5615" w:type="dxa"/>
          </w:tcPr>
          <w:p w14:paraId="123BE4E7" w14:textId="5A416E42" w:rsidR="0059117A" w:rsidRPr="00AA17BF" w:rsidRDefault="003E3AE1" w:rsidP="00FF7941">
            <w:pPr>
              <w:ind w:firstLine="0"/>
              <w:rPr>
                <w:sz w:val="26"/>
                <w:szCs w:val="26"/>
              </w:rPr>
            </w:pPr>
            <w:r w:rsidRPr="00AA17BF">
              <w:rPr>
                <w:sz w:val="26"/>
                <w:szCs w:val="26"/>
              </w:rPr>
              <w:t>Amalia Utamima, S.Kom., MBA., Ph.D.</w:t>
            </w:r>
          </w:p>
          <w:p w14:paraId="727C0A05" w14:textId="77777777" w:rsidR="0059117A" w:rsidRPr="00AA17BF" w:rsidRDefault="0059117A" w:rsidP="00FF7941">
            <w:pPr>
              <w:rPr>
                <w:sz w:val="26"/>
                <w:szCs w:val="26"/>
              </w:rPr>
            </w:pPr>
          </w:p>
          <w:p w14:paraId="1EC93308" w14:textId="38175747" w:rsidR="00515E1B" w:rsidRPr="00AA17BF" w:rsidRDefault="00515E1B" w:rsidP="00FF7941">
            <w:pPr>
              <w:ind w:firstLine="0"/>
              <w:rPr>
                <w:sz w:val="26"/>
                <w:szCs w:val="26"/>
              </w:rPr>
            </w:pPr>
          </w:p>
        </w:tc>
        <w:tc>
          <w:tcPr>
            <w:tcW w:w="3018" w:type="dxa"/>
          </w:tcPr>
          <w:p w14:paraId="27B78DD4" w14:textId="77777777" w:rsidR="0059117A" w:rsidRPr="00AA17BF" w:rsidRDefault="0059117A" w:rsidP="00FF7941">
            <w:pPr>
              <w:ind w:firstLine="0"/>
              <w:rPr>
                <w:sz w:val="26"/>
                <w:szCs w:val="26"/>
              </w:rPr>
            </w:pPr>
            <w:r w:rsidRPr="00AA17BF">
              <w:rPr>
                <w:sz w:val="26"/>
                <w:szCs w:val="26"/>
              </w:rPr>
              <w:t>Penguji</w:t>
            </w:r>
          </w:p>
        </w:tc>
      </w:tr>
      <w:tr w:rsidR="0059117A" w:rsidRPr="00AA17BF" w14:paraId="1DE5C397" w14:textId="77777777" w:rsidTr="00FF7941">
        <w:tc>
          <w:tcPr>
            <w:tcW w:w="421" w:type="dxa"/>
          </w:tcPr>
          <w:p w14:paraId="7BD1E379" w14:textId="77777777" w:rsidR="0059117A" w:rsidRPr="00AA17BF" w:rsidRDefault="0059117A" w:rsidP="00FF7941">
            <w:pPr>
              <w:ind w:firstLine="0"/>
              <w:rPr>
                <w:sz w:val="26"/>
                <w:szCs w:val="26"/>
              </w:rPr>
            </w:pPr>
            <w:r w:rsidRPr="00AA17BF">
              <w:rPr>
                <w:sz w:val="26"/>
                <w:szCs w:val="26"/>
              </w:rPr>
              <w:t>4.</w:t>
            </w:r>
          </w:p>
        </w:tc>
        <w:tc>
          <w:tcPr>
            <w:tcW w:w="5615" w:type="dxa"/>
          </w:tcPr>
          <w:p w14:paraId="3E109650" w14:textId="677767CF" w:rsidR="0059117A" w:rsidRPr="00AA17BF" w:rsidRDefault="009B20E3" w:rsidP="00FF7941">
            <w:pPr>
              <w:ind w:firstLine="0"/>
              <w:rPr>
                <w:sz w:val="26"/>
                <w:szCs w:val="26"/>
              </w:rPr>
            </w:pPr>
            <w:r w:rsidRPr="00AA17BF">
              <w:rPr>
                <w:sz w:val="26"/>
                <w:szCs w:val="26"/>
              </w:rPr>
              <w:t>Renny Pradina Kusumawardani, S.T., M.T.</w:t>
            </w:r>
          </w:p>
          <w:p w14:paraId="62AED577" w14:textId="77777777" w:rsidR="0059117A" w:rsidRPr="00AA17BF" w:rsidRDefault="0059117A" w:rsidP="00FF7941">
            <w:pPr>
              <w:rPr>
                <w:sz w:val="26"/>
                <w:szCs w:val="26"/>
              </w:rPr>
            </w:pPr>
          </w:p>
          <w:p w14:paraId="1D63508F" w14:textId="1B9949BF" w:rsidR="00515E1B" w:rsidRPr="00AA17BF" w:rsidRDefault="00515E1B" w:rsidP="00FF7941">
            <w:pPr>
              <w:ind w:firstLine="0"/>
              <w:rPr>
                <w:sz w:val="26"/>
                <w:szCs w:val="26"/>
              </w:rPr>
            </w:pPr>
          </w:p>
        </w:tc>
        <w:tc>
          <w:tcPr>
            <w:tcW w:w="3018" w:type="dxa"/>
          </w:tcPr>
          <w:p w14:paraId="06163B18" w14:textId="77777777" w:rsidR="0059117A" w:rsidRPr="00AA17BF" w:rsidRDefault="0059117A" w:rsidP="00FF7941">
            <w:pPr>
              <w:ind w:firstLine="0"/>
              <w:rPr>
                <w:sz w:val="26"/>
                <w:szCs w:val="26"/>
              </w:rPr>
            </w:pPr>
            <w:r w:rsidRPr="00AA17BF">
              <w:rPr>
                <w:sz w:val="26"/>
                <w:szCs w:val="26"/>
              </w:rPr>
              <w:t>Penguji</w:t>
            </w:r>
          </w:p>
        </w:tc>
      </w:tr>
    </w:tbl>
    <w:p w14:paraId="5B3C3FE3" w14:textId="77777777" w:rsidR="0059117A" w:rsidRPr="00AA17BF" w:rsidRDefault="0059117A" w:rsidP="0059117A">
      <w:pPr>
        <w:ind w:firstLine="0"/>
        <w:rPr>
          <w:szCs w:val="24"/>
        </w:rPr>
      </w:pPr>
    </w:p>
    <w:p w14:paraId="45E0E84A" w14:textId="77777777" w:rsidR="009B20E3" w:rsidRPr="00AA17BF" w:rsidRDefault="009B20E3" w:rsidP="0059117A">
      <w:pPr>
        <w:ind w:firstLine="0"/>
        <w:rPr>
          <w:szCs w:val="24"/>
        </w:rPr>
      </w:pPr>
    </w:p>
    <w:p w14:paraId="316BE14D" w14:textId="77777777" w:rsidR="0059117A" w:rsidRPr="00AA17BF" w:rsidRDefault="0059117A" w:rsidP="0059117A">
      <w:pPr>
        <w:ind w:firstLine="0"/>
        <w:jc w:val="center"/>
        <w:rPr>
          <w:b/>
          <w:bCs/>
          <w:szCs w:val="24"/>
        </w:rPr>
      </w:pPr>
      <w:r w:rsidRPr="00AA17BF">
        <w:rPr>
          <w:b/>
          <w:bCs/>
          <w:szCs w:val="24"/>
        </w:rPr>
        <w:t>SURABAYA</w:t>
      </w:r>
    </w:p>
    <w:p w14:paraId="1D8D79D8" w14:textId="734E710E" w:rsidR="00927F61" w:rsidRPr="00AA17BF" w:rsidRDefault="009B20E3" w:rsidP="002B1689">
      <w:pPr>
        <w:ind w:firstLine="0"/>
        <w:jc w:val="center"/>
      </w:pPr>
      <w:r w:rsidRPr="00AA17BF">
        <w:rPr>
          <w:b/>
          <w:bCs/>
          <w:szCs w:val="24"/>
        </w:rPr>
        <w:t>Juni</w:t>
      </w:r>
      <w:r w:rsidR="0059117A" w:rsidRPr="00AA17BF">
        <w:rPr>
          <w:b/>
          <w:bCs/>
          <w:szCs w:val="24"/>
        </w:rPr>
        <w:t xml:space="preserve">, </w:t>
      </w:r>
      <w:r w:rsidRPr="00AA17BF">
        <w:rPr>
          <w:b/>
          <w:bCs/>
          <w:szCs w:val="24"/>
        </w:rPr>
        <w:t>2025</w:t>
      </w:r>
      <w:r w:rsidR="0059117A" w:rsidRPr="00AA17BF">
        <w:rPr>
          <w:szCs w:val="24"/>
        </w:rPr>
        <w:br w:type="page"/>
      </w:r>
    </w:p>
    <w:p w14:paraId="763CE946" w14:textId="77777777" w:rsidR="004F5A59" w:rsidRPr="00AA17BF" w:rsidRDefault="004F5A59" w:rsidP="004E7A84">
      <w:pPr>
        <w:pStyle w:val="Heading0"/>
      </w:pPr>
      <w:bookmarkStart w:id="1" w:name="_Toc95924953"/>
      <w:r w:rsidRPr="00AA17BF">
        <w:rPr>
          <w:rFonts w:hint="eastAsia"/>
        </w:rPr>
        <w:lastRenderedPageBreak/>
        <w:t>P</w:t>
      </w:r>
      <w:r w:rsidRPr="00AA17BF">
        <w:t>ERNYATAAN ORISINALITAS</w:t>
      </w:r>
      <w:bookmarkEnd w:id="1"/>
    </w:p>
    <w:p w14:paraId="19CE2149" w14:textId="77777777" w:rsidR="004F5A59" w:rsidRPr="00AA17BF" w:rsidRDefault="004F5A59" w:rsidP="004F5A59">
      <w:pPr>
        <w:jc w:val="center"/>
        <w:rPr>
          <w:b/>
          <w:bCs/>
        </w:rPr>
      </w:pPr>
    </w:p>
    <w:p w14:paraId="13DFB4EE" w14:textId="77777777" w:rsidR="004F5A59" w:rsidRPr="00AA17BF" w:rsidRDefault="004F5A59" w:rsidP="004F5A59">
      <w:pPr>
        <w:ind w:firstLine="0"/>
      </w:pPr>
      <w:r w:rsidRPr="00AA17BF">
        <w:t>Yang bertanda tangan di bawah ini</w:t>
      </w:r>
      <w:r w:rsidRPr="00AA17BF">
        <w:rPr>
          <w:rFonts w:hint="eastAsia"/>
        </w:rPr>
        <w:t>:</w:t>
      </w:r>
    </w:p>
    <w:p w14:paraId="54745137" w14:textId="14012647" w:rsidR="005A1667" w:rsidRPr="00AA17BF" w:rsidRDefault="005A1667" w:rsidP="005A1667">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9"/>
        <w:gridCol w:w="283"/>
        <w:gridCol w:w="5780"/>
      </w:tblGrid>
      <w:tr w:rsidR="005A1667" w:rsidRPr="00AA17BF" w14:paraId="37CC26DC" w14:textId="77777777" w:rsidTr="00533120">
        <w:tc>
          <w:tcPr>
            <w:tcW w:w="3020" w:type="dxa"/>
          </w:tcPr>
          <w:p w14:paraId="7B6FCE5F" w14:textId="6CD65ED6" w:rsidR="005A1667" w:rsidRPr="00AA17BF" w:rsidRDefault="005A1667" w:rsidP="00533120">
            <w:pPr>
              <w:spacing w:line="360" w:lineRule="auto"/>
              <w:ind w:firstLine="0"/>
            </w:pPr>
            <w:r w:rsidRPr="00AA17BF">
              <w:rPr>
                <w:rFonts w:hint="eastAsia"/>
              </w:rPr>
              <w:t>N</w:t>
            </w:r>
            <w:r w:rsidRPr="00AA17BF">
              <w:t>ama mahasiswa / NRP</w:t>
            </w:r>
          </w:p>
        </w:tc>
        <w:tc>
          <w:tcPr>
            <w:tcW w:w="236" w:type="dxa"/>
          </w:tcPr>
          <w:p w14:paraId="0B4D0408" w14:textId="66ADFA2A" w:rsidR="005A1667" w:rsidRPr="00AA17BF" w:rsidRDefault="00533120" w:rsidP="00533120">
            <w:pPr>
              <w:spacing w:line="360" w:lineRule="auto"/>
              <w:ind w:firstLine="0"/>
            </w:pPr>
            <w:r w:rsidRPr="00AA17BF">
              <w:t>:</w:t>
            </w:r>
          </w:p>
        </w:tc>
        <w:tc>
          <w:tcPr>
            <w:tcW w:w="5806" w:type="dxa"/>
          </w:tcPr>
          <w:p w14:paraId="24A06194" w14:textId="2BED4C11" w:rsidR="005A1667" w:rsidRPr="00AA17BF" w:rsidRDefault="002B1689" w:rsidP="00533120">
            <w:pPr>
              <w:spacing w:line="360" w:lineRule="auto"/>
              <w:ind w:firstLine="0"/>
            </w:pPr>
            <w:r w:rsidRPr="00AA17BF">
              <w:t>I Gusti Made Arisudana / 5026211188</w:t>
            </w:r>
          </w:p>
        </w:tc>
      </w:tr>
      <w:tr w:rsidR="005A1667" w:rsidRPr="00AA17BF" w14:paraId="7F24B0BF" w14:textId="77777777" w:rsidTr="00533120">
        <w:tc>
          <w:tcPr>
            <w:tcW w:w="3020" w:type="dxa"/>
          </w:tcPr>
          <w:p w14:paraId="2DFB9353" w14:textId="3DF84F6B" w:rsidR="005A1667" w:rsidRPr="00AA17BF" w:rsidRDefault="00533120" w:rsidP="00533120">
            <w:pPr>
              <w:spacing w:line="360" w:lineRule="auto"/>
              <w:ind w:firstLine="0"/>
            </w:pPr>
            <w:r w:rsidRPr="00AA17BF">
              <w:t>Program studi</w:t>
            </w:r>
          </w:p>
        </w:tc>
        <w:tc>
          <w:tcPr>
            <w:tcW w:w="236" w:type="dxa"/>
          </w:tcPr>
          <w:p w14:paraId="274FA2FB" w14:textId="3B6305DC" w:rsidR="005A1667" w:rsidRPr="00AA17BF" w:rsidRDefault="00533120" w:rsidP="00533120">
            <w:pPr>
              <w:spacing w:line="360" w:lineRule="auto"/>
              <w:ind w:firstLine="0"/>
            </w:pPr>
            <w:r w:rsidRPr="00AA17BF">
              <w:t>:</w:t>
            </w:r>
          </w:p>
        </w:tc>
        <w:tc>
          <w:tcPr>
            <w:tcW w:w="5806" w:type="dxa"/>
          </w:tcPr>
          <w:p w14:paraId="352C4A21" w14:textId="07299407" w:rsidR="005A1667" w:rsidRPr="00AA17BF" w:rsidRDefault="002B1689" w:rsidP="00533120">
            <w:pPr>
              <w:spacing w:line="360" w:lineRule="auto"/>
              <w:ind w:firstLine="0"/>
            </w:pPr>
            <w:r w:rsidRPr="00AA17BF">
              <w:t>Sistem Informasi</w:t>
            </w:r>
          </w:p>
        </w:tc>
      </w:tr>
      <w:tr w:rsidR="005A1667" w:rsidRPr="00AA17BF" w14:paraId="247DBE0F" w14:textId="77777777" w:rsidTr="00533120">
        <w:tc>
          <w:tcPr>
            <w:tcW w:w="3020" w:type="dxa"/>
          </w:tcPr>
          <w:p w14:paraId="3D9D8AA5" w14:textId="6CF99ABC" w:rsidR="005A1667" w:rsidRPr="00AA17BF" w:rsidRDefault="00AC0D06" w:rsidP="00533120">
            <w:pPr>
              <w:spacing w:line="360" w:lineRule="auto"/>
              <w:ind w:firstLine="0"/>
            </w:pPr>
            <w:r w:rsidRPr="00AA17BF">
              <w:rPr>
                <w:rFonts w:hint="eastAsia"/>
              </w:rPr>
              <w:t>D</w:t>
            </w:r>
            <w:r w:rsidRPr="00AA17BF">
              <w:t>osen Pembimbing / NIP</w:t>
            </w:r>
          </w:p>
        </w:tc>
        <w:tc>
          <w:tcPr>
            <w:tcW w:w="236" w:type="dxa"/>
          </w:tcPr>
          <w:p w14:paraId="5FDCAE23" w14:textId="60E49246" w:rsidR="005A1667" w:rsidRPr="00AA17BF" w:rsidRDefault="00533120" w:rsidP="00533120">
            <w:pPr>
              <w:spacing w:line="360" w:lineRule="auto"/>
              <w:ind w:firstLine="0"/>
            </w:pPr>
            <w:r w:rsidRPr="00AA17BF">
              <w:t>:</w:t>
            </w:r>
          </w:p>
        </w:tc>
        <w:tc>
          <w:tcPr>
            <w:tcW w:w="5806" w:type="dxa"/>
          </w:tcPr>
          <w:p w14:paraId="30115885" w14:textId="32F3D80B" w:rsidR="005A1667" w:rsidRPr="00AA17BF" w:rsidRDefault="00534250" w:rsidP="00533120">
            <w:pPr>
              <w:spacing w:line="360" w:lineRule="auto"/>
              <w:ind w:firstLine="0"/>
            </w:pPr>
            <w:r w:rsidRPr="00AA17BF">
              <w:rPr>
                <w:sz w:val="26"/>
                <w:szCs w:val="26"/>
              </w:rPr>
              <w:t>Retno Aulia Vinarti, S.Kom., M.Kom., Ph.D.</w:t>
            </w:r>
            <w:r w:rsidRPr="00AA17BF">
              <w:rPr>
                <w:sz w:val="26"/>
                <w:szCs w:val="26"/>
              </w:rPr>
              <w:t xml:space="preserve"> / </w:t>
            </w:r>
            <w:r w:rsidR="00593DB4" w:rsidRPr="00AA17BF">
              <w:rPr>
                <w:sz w:val="26"/>
                <w:szCs w:val="26"/>
              </w:rPr>
              <w:t>1988201812010</w:t>
            </w:r>
          </w:p>
        </w:tc>
      </w:tr>
    </w:tbl>
    <w:p w14:paraId="6432CA31" w14:textId="77777777" w:rsidR="004F5A59" w:rsidRPr="00AA17BF" w:rsidRDefault="004F5A59" w:rsidP="004F5A59">
      <w:pPr>
        <w:tabs>
          <w:tab w:val="left" w:pos="2552"/>
        </w:tabs>
      </w:pPr>
    </w:p>
    <w:p w14:paraId="0B83B13D" w14:textId="3801DBA3" w:rsidR="004F5A59" w:rsidRPr="00AA17BF" w:rsidRDefault="004F5A59" w:rsidP="004F5A59">
      <w:pPr>
        <w:tabs>
          <w:tab w:val="left" w:pos="2552"/>
        </w:tabs>
        <w:ind w:firstLine="0"/>
      </w:pPr>
      <w:r w:rsidRPr="00AA17BF">
        <w:t>dengan ini menyatakan bahwa Tugas Akhir dengan judul “</w:t>
      </w:r>
      <w:r w:rsidR="00593DB4" w:rsidRPr="00AA17BF">
        <w:t>Sistem Rekomendasi Properti Berbasis Hybrid Filtering Dan Profile Matching</w:t>
      </w:r>
      <w:r w:rsidRPr="00AA17BF">
        <w:t>” adalah hasil karya sendiri, bersifat orisinal, dan ditulis dengan mengikuti kaidah penulisan ilmiah.</w:t>
      </w:r>
    </w:p>
    <w:p w14:paraId="5633392A" w14:textId="77777777" w:rsidR="004F5A59" w:rsidRPr="00AA17BF" w:rsidRDefault="004F5A59" w:rsidP="004F5A59">
      <w:pPr>
        <w:tabs>
          <w:tab w:val="left" w:pos="2552"/>
        </w:tabs>
        <w:ind w:firstLine="0"/>
      </w:pPr>
      <w:r w:rsidRPr="00AA17BF">
        <w:t>Bilamana di kemudian hari ditemukan ketidaksesuaian dengan pernyataan ini, maka saya bersedia menerima sanksi sesuai dengan ketentuan yang berlaku di Institut Teknologi Sepuluh Nopember.</w:t>
      </w:r>
    </w:p>
    <w:p w14:paraId="0624EF75" w14:textId="77777777" w:rsidR="004F5A59" w:rsidRPr="00AA17BF" w:rsidRDefault="004F5A59" w:rsidP="004F5A59">
      <w:pPr>
        <w:tabs>
          <w:tab w:val="left" w:pos="2552"/>
        </w:tabs>
      </w:pPr>
    </w:p>
    <w:p w14:paraId="5202FDE5" w14:textId="77777777" w:rsidR="004F5A59" w:rsidRPr="00AA17BF" w:rsidRDefault="004F5A59" w:rsidP="004F5A59">
      <w:pPr>
        <w:tabs>
          <w:tab w:val="left" w:pos="2552"/>
        </w:tabs>
      </w:pPr>
    </w:p>
    <w:p w14:paraId="57D32257" w14:textId="2DBDD9B4" w:rsidR="004F5A59" w:rsidRPr="00AA17BF" w:rsidRDefault="004F5A59" w:rsidP="00EE540E">
      <w:pPr>
        <w:jc w:val="right"/>
      </w:pPr>
      <w:r w:rsidRPr="00AA17BF">
        <w:t>Surabaya, __________________</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B1303" w:rsidRPr="00AA17BF" w14:paraId="617C0B01" w14:textId="77777777" w:rsidTr="009A0F81">
        <w:tc>
          <w:tcPr>
            <w:tcW w:w="4531" w:type="dxa"/>
            <w:vAlign w:val="center"/>
          </w:tcPr>
          <w:p w14:paraId="483F3C64" w14:textId="77777777" w:rsidR="000B1303" w:rsidRPr="00AA17BF" w:rsidRDefault="00836BE9" w:rsidP="00836BE9">
            <w:pPr>
              <w:ind w:firstLine="0"/>
              <w:jc w:val="center"/>
            </w:pPr>
            <w:r w:rsidRPr="00AA17BF">
              <w:t>Mengetahui</w:t>
            </w:r>
          </w:p>
          <w:p w14:paraId="27E5F612" w14:textId="46358320" w:rsidR="00836BE9" w:rsidRPr="00AA17BF" w:rsidRDefault="00836BE9" w:rsidP="00836BE9">
            <w:pPr>
              <w:ind w:firstLine="0"/>
              <w:jc w:val="center"/>
            </w:pPr>
            <w:r w:rsidRPr="00AA17BF">
              <w:t>Dosen Pembimbing</w:t>
            </w:r>
          </w:p>
        </w:tc>
        <w:tc>
          <w:tcPr>
            <w:tcW w:w="4531" w:type="dxa"/>
            <w:vAlign w:val="center"/>
          </w:tcPr>
          <w:p w14:paraId="3C1DE236" w14:textId="37E43C26" w:rsidR="000B1303" w:rsidRPr="00AA17BF" w:rsidRDefault="00836BE9" w:rsidP="00836BE9">
            <w:pPr>
              <w:ind w:firstLine="0"/>
              <w:jc w:val="center"/>
            </w:pPr>
            <w:r w:rsidRPr="00AA17BF">
              <w:t>Mahasiswa</w:t>
            </w:r>
          </w:p>
        </w:tc>
      </w:tr>
      <w:tr w:rsidR="000B1303" w:rsidRPr="00AA17BF" w14:paraId="0031FBBF" w14:textId="77777777" w:rsidTr="009A0F81">
        <w:tc>
          <w:tcPr>
            <w:tcW w:w="4531" w:type="dxa"/>
            <w:vAlign w:val="center"/>
          </w:tcPr>
          <w:p w14:paraId="70109842" w14:textId="526DC969" w:rsidR="000B1303" w:rsidRPr="00AA17BF" w:rsidRDefault="000B1303" w:rsidP="00836BE9">
            <w:pPr>
              <w:ind w:firstLine="0"/>
              <w:jc w:val="center"/>
            </w:pPr>
          </w:p>
          <w:p w14:paraId="58D4AB77" w14:textId="77777777" w:rsidR="009A0F81" w:rsidRPr="00AA17BF" w:rsidRDefault="009A0F81" w:rsidP="00836BE9">
            <w:pPr>
              <w:ind w:firstLine="0"/>
              <w:jc w:val="center"/>
            </w:pPr>
          </w:p>
          <w:p w14:paraId="7CACEBC4" w14:textId="77777777" w:rsidR="00836BE9" w:rsidRPr="00AA17BF" w:rsidRDefault="00836BE9" w:rsidP="00836BE9">
            <w:pPr>
              <w:ind w:firstLine="0"/>
              <w:jc w:val="center"/>
            </w:pPr>
          </w:p>
          <w:p w14:paraId="6EBF19F3" w14:textId="47AE16C9" w:rsidR="00836BE9" w:rsidRPr="00AA17BF" w:rsidRDefault="00836BE9" w:rsidP="00836BE9">
            <w:pPr>
              <w:ind w:firstLine="0"/>
              <w:jc w:val="center"/>
            </w:pPr>
          </w:p>
        </w:tc>
        <w:tc>
          <w:tcPr>
            <w:tcW w:w="4531" w:type="dxa"/>
            <w:vAlign w:val="center"/>
          </w:tcPr>
          <w:p w14:paraId="34537165" w14:textId="77777777" w:rsidR="000B1303" w:rsidRPr="00AA17BF" w:rsidRDefault="000B1303" w:rsidP="00836BE9">
            <w:pPr>
              <w:ind w:firstLine="0"/>
              <w:jc w:val="center"/>
            </w:pPr>
          </w:p>
        </w:tc>
      </w:tr>
      <w:tr w:rsidR="002059C5" w:rsidRPr="00AA17BF" w14:paraId="4AD81451" w14:textId="77777777" w:rsidTr="009A0F81">
        <w:tc>
          <w:tcPr>
            <w:tcW w:w="4531" w:type="dxa"/>
            <w:vAlign w:val="center"/>
          </w:tcPr>
          <w:p w14:paraId="18938FE0" w14:textId="28843E89" w:rsidR="002059C5" w:rsidRPr="00AA17BF" w:rsidRDefault="00A40F05" w:rsidP="002059C5">
            <w:pPr>
              <w:ind w:firstLine="0"/>
              <w:jc w:val="center"/>
            </w:pPr>
            <w:r w:rsidRPr="00AA17BF">
              <w:t>Retno Aulia Vinarti, S.Kom., M.Kom., Ph.D.</w:t>
            </w:r>
          </w:p>
        </w:tc>
        <w:tc>
          <w:tcPr>
            <w:tcW w:w="4531" w:type="dxa"/>
            <w:vAlign w:val="center"/>
          </w:tcPr>
          <w:p w14:paraId="700354C6" w14:textId="05C28944" w:rsidR="002059C5" w:rsidRPr="00AA17BF" w:rsidRDefault="00A40F05" w:rsidP="002059C5">
            <w:pPr>
              <w:ind w:firstLine="0"/>
              <w:jc w:val="center"/>
            </w:pPr>
            <w:r w:rsidRPr="00AA17BF">
              <w:t>I Gusti Made Arisudana</w:t>
            </w:r>
          </w:p>
        </w:tc>
      </w:tr>
      <w:tr w:rsidR="002059C5" w:rsidRPr="00AA17BF" w14:paraId="1773715A" w14:textId="77777777" w:rsidTr="009A0F81">
        <w:tc>
          <w:tcPr>
            <w:tcW w:w="4531" w:type="dxa"/>
            <w:vAlign w:val="center"/>
          </w:tcPr>
          <w:p w14:paraId="5E903221" w14:textId="6556D7C1" w:rsidR="002059C5" w:rsidRPr="00AA17BF" w:rsidRDefault="002059C5" w:rsidP="002059C5">
            <w:pPr>
              <w:ind w:firstLine="0"/>
              <w:jc w:val="center"/>
            </w:pPr>
            <w:r w:rsidRPr="00AA17BF">
              <w:t xml:space="preserve">NIP. </w:t>
            </w:r>
            <w:r w:rsidR="00A40F05" w:rsidRPr="00AA17BF">
              <w:rPr>
                <w:sz w:val="26"/>
                <w:szCs w:val="26"/>
              </w:rPr>
              <w:t>1988201812010</w:t>
            </w:r>
          </w:p>
        </w:tc>
        <w:tc>
          <w:tcPr>
            <w:tcW w:w="4531" w:type="dxa"/>
            <w:vAlign w:val="center"/>
          </w:tcPr>
          <w:p w14:paraId="5CDFF97F" w14:textId="738217B4" w:rsidR="002059C5" w:rsidRPr="00AA17BF" w:rsidRDefault="002059C5" w:rsidP="002059C5">
            <w:pPr>
              <w:ind w:firstLine="0"/>
              <w:jc w:val="center"/>
            </w:pPr>
            <w:r w:rsidRPr="00AA17BF">
              <w:t>NRP.</w:t>
            </w:r>
            <w:r w:rsidR="00A40F05" w:rsidRPr="00AA17BF">
              <w:t xml:space="preserve"> 5026211188</w:t>
            </w:r>
          </w:p>
        </w:tc>
      </w:tr>
    </w:tbl>
    <w:p w14:paraId="67558802" w14:textId="77777777" w:rsidR="000B1303" w:rsidRPr="00AA17BF" w:rsidRDefault="000B1303" w:rsidP="00EE540E">
      <w:pPr>
        <w:jc w:val="right"/>
      </w:pPr>
    </w:p>
    <w:p w14:paraId="33F153A5" w14:textId="77777777" w:rsidR="004F5A59" w:rsidRPr="00AA17BF" w:rsidRDefault="004F5A59" w:rsidP="004F5A59">
      <w:pPr>
        <w:ind w:firstLine="0"/>
        <w:rPr>
          <w:szCs w:val="24"/>
        </w:rPr>
      </w:pPr>
      <w:r w:rsidRPr="00AA17BF">
        <w:rPr>
          <w:szCs w:val="24"/>
        </w:rPr>
        <w:br w:type="page"/>
      </w:r>
    </w:p>
    <w:p w14:paraId="18D57FB5" w14:textId="5B415CA1" w:rsidR="00927F61" w:rsidRPr="00AA17BF" w:rsidRDefault="007650A6" w:rsidP="004E7A84">
      <w:pPr>
        <w:pStyle w:val="Heading0"/>
      </w:pPr>
      <w:bookmarkStart w:id="2" w:name="_Toc95924954"/>
      <w:r w:rsidRPr="00AA17BF">
        <w:lastRenderedPageBreak/>
        <w:t>ABSTRAK</w:t>
      </w:r>
      <w:bookmarkEnd w:id="2"/>
    </w:p>
    <w:p w14:paraId="46CC365B" w14:textId="77777777" w:rsidR="007650A6" w:rsidRPr="00AA17BF" w:rsidRDefault="007650A6" w:rsidP="007650A6">
      <w:pPr>
        <w:jc w:val="center"/>
      </w:pPr>
    </w:p>
    <w:p w14:paraId="5A98211A" w14:textId="0EC05A02" w:rsidR="007650A6" w:rsidRPr="00AA17BF" w:rsidRDefault="00D200F6" w:rsidP="007650A6">
      <w:pPr>
        <w:ind w:firstLine="0"/>
        <w:jc w:val="center"/>
        <w:rPr>
          <w:b/>
          <w:spacing w:val="-3"/>
          <w:szCs w:val="24"/>
        </w:rPr>
      </w:pPr>
      <w:r w:rsidRPr="00AA17BF">
        <w:rPr>
          <w:b/>
          <w:spacing w:val="-3"/>
        </w:rPr>
        <w:t>SISTEM REKOMENDASI PROPERTI BERBASIS HYBRID FILTERING DAN PROFILE MATCHING</w:t>
      </w:r>
    </w:p>
    <w:p w14:paraId="193AC5CE" w14:textId="77777777" w:rsidR="007650A6" w:rsidRPr="00AA17BF" w:rsidRDefault="007650A6" w:rsidP="007650A6">
      <w:pPr>
        <w:ind w:firstLine="0"/>
        <w:jc w:val="center"/>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A530CA" w:rsidRPr="00AA17BF" w14:paraId="6A8F8F08" w14:textId="77777777" w:rsidTr="00A530CA">
        <w:tc>
          <w:tcPr>
            <w:tcW w:w="3006" w:type="dxa"/>
          </w:tcPr>
          <w:p w14:paraId="5786435E" w14:textId="73CF8334" w:rsidR="00A530CA" w:rsidRPr="00AA17BF" w:rsidRDefault="00A530CA" w:rsidP="00A530CA">
            <w:pPr>
              <w:ind w:firstLine="0"/>
              <w:rPr>
                <w:b/>
                <w:szCs w:val="24"/>
              </w:rPr>
            </w:pPr>
            <w:r w:rsidRPr="00AA17BF">
              <w:rPr>
                <w:b/>
                <w:szCs w:val="24"/>
              </w:rPr>
              <w:t>N</w:t>
            </w:r>
            <w:r w:rsidRPr="00AA17BF">
              <w:rPr>
                <w:b/>
                <w:spacing w:val="2"/>
                <w:szCs w:val="24"/>
              </w:rPr>
              <w:t>a</w:t>
            </w:r>
            <w:r w:rsidRPr="00AA17BF">
              <w:rPr>
                <w:b/>
                <w:spacing w:val="-3"/>
                <w:szCs w:val="24"/>
              </w:rPr>
              <w:t>m</w:t>
            </w:r>
            <w:r w:rsidRPr="00AA17BF">
              <w:rPr>
                <w:b/>
                <w:szCs w:val="24"/>
              </w:rPr>
              <w:t>a</w:t>
            </w:r>
            <w:r w:rsidRPr="00AA17BF">
              <w:rPr>
                <w:b/>
                <w:spacing w:val="-6"/>
                <w:szCs w:val="24"/>
              </w:rPr>
              <w:t xml:space="preserve"> </w:t>
            </w:r>
            <w:r w:rsidRPr="00AA17BF">
              <w:rPr>
                <w:b/>
                <w:spacing w:val="-1"/>
                <w:szCs w:val="24"/>
              </w:rPr>
              <w:t>M</w:t>
            </w:r>
            <w:r w:rsidRPr="00AA17BF">
              <w:rPr>
                <w:b/>
                <w:szCs w:val="24"/>
              </w:rPr>
              <w:t>a</w:t>
            </w:r>
            <w:r w:rsidRPr="00AA17BF">
              <w:rPr>
                <w:b/>
                <w:spacing w:val="1"/>
                <w:szCs w:val="24"/>
              </w:rPr>
              <w:t>h</w:t>
            </w:r>
            <w:r w:rsidRPr="00AA17BF">
              <w:rPr>
                <w:b/>
                <w:szCs w:val="24"/>
              </w:rPr>
              <w:t>as</w:t>
            </w:r>
            <w:r w:rsidRPr="00AA17BF">
              <w:rPr>
                <w:b/>
                <w:spacing w:val="1"/>
                <w:szCs w:val="24"/>
              </w:rPr>
              <w:t>i</w:t>
            </w:r>
            <w:r w:rsidRPr="00AA17BF">
              <w:rPr>
                <w:b/>
                <w:szCs w:val="24"/>
              </w:rPr>
              <w:t>s</w:t>
            </w:r>
            <w:r w:rsidRPr="00AA17BF">
              <w:rPr>
                <w:b/>
                <w:spacing w:val="2"/>
                <w:szCs w:val="24"/>
              </w:rPr>
              <w:t>w</w:t>
            </w:r>
            <w:r w:rsidRPr="00AA17BF">
              <w:rPr>
                <w:b/>
                <w:szCs w:val="24"/>
              </w:rPr>
              <w:t>a / NRP</w:t>
            </w:r>
          </w:p>
        </w:tc>
        <w:tc>
          <w:tcPr>
            <w:tcW w:w="296" w:type="dxa"/>
          </w:tcPr>
          <w:p w14:paraId="54D34543" w14:textId="345709E7" w:rsidR="00A530CA" w:rsidRPr="00AA17BF" w:rsidRDefault="00A530CA" w:rsidP="00A530CA">
            <w:pPr>
              <w:ind w:firstLine="0"/>
              <w:rPr>
                <w:b/>
                <w:szCs w:val="24"/>
              </w:rPr>
            </w:pPr>
            <w:r w:rsidRPr="00AA17BF">
              <w:rPr>
                <w:b/>
                <w:szCs w:val="24"/>
              </w:rPr>
              <w:t>:</w:t>
            </w:r>
          </w:p>
        </w:tc>
        <w:tc>
          <w:tcPr>
            <w:tcW w:w="5770" w:type="dxa"/>
          </w:tcPr>
          <w:p w14:paraId="48150C8E" w14:textId="021D0E57" w:rsidR="00A530CA" w:rsidRPr="00AA17BF" w:rsidRDefault="00A530CA" w:rsidP="00A530CA">
            <w:pPr>
              <w:ind w:firstLine="0"/>
              <w:rPr>
                <w:b/>
                <w:bCs/>
                <w:szCs w:val="24"/>
              </w:rPr>
            </w:pPr>
            <w:r w:rsidRPr="00AA17BF">
              <w:rPr>
                <w:b/>
                <w:bCs/>
              </w:rPr>
              <w:t>I Gusti Made Arisudana / 5026211188</w:t>
            </w:r>
          </w:p>
        </w:tc>
      </w:tr>
      <w:tr w:rsidR="00A530CA" w:rsidRPr="00AA17BF" w14:paraId="0CB64367" w14:textId="77777777" w:rsidTr="00A530CA">
        <w:tc>
          <w:tcPr>
            <w:tcW w:w="3006" w:type="dxa"/>
          </w:tcPr>
          <w:p w14:paraId="206F11E1" w14:textId="279C92AC" w:rsidR="00A530CA" w:rsidRPr="00AA17BF" w:rsidRDefault="00A530CA" w:rsidP="00A530CA">
            <w:pPr>
              <w:ind w:firstLine="0"/>
              <w:rPr>
                <w:b/>
                <w:szCs w:val="24"/>
              </w:rPr>
            </w:pPr>
            <w:r w:rsidRPr="00AA17BF">
              <w:rPr>
                <w:b/>
                <w:szCs w:val="24"/>
              </w:rPr>
              <w:t>Departemen</w:t>
            </w:r>
          </w:p>
        </w:tc>
        <w:tc>
          <w:tcPr>
            <w:tcW w:w="296" w:type="dxa"/>
          </w:tcPr>
          <w:p w14:paraId="600DB4C3" w14:textId="0A23C47A" w:rsidR="00A530CA" w:rsidRPr="00AA17BF" w:rsidRDefault="00A530CA" w:rsidP="00A530CA">
            <w:pPr>
              <w:ind w:firstLine="0"/>
              <w:rPr>
                <w:b/>
                <w:szCs w:val="24"/>
              </w:rPr>
            </w:pPr>
            <w:r w:rsidRPr="00AA17BF">
              <w:rPr>
                <w:b/>
                <w:szCs w:val="24"/>
              </w:rPr>
              <w:t>:</w:t>
            </w:r>
          </w:p>
        </w:tc>
        <w:tc>
          <w:tcPr>
            <w:tcW w:w="5770" w:type="dxa"/>
          </w:tcPr>
          <w:p w14:paraId="08DC7662" w14:textId="52F6E5CE" w:rsidR="00A530CA" w:rsidRPr="00AA17BF" w:rsidRDefault="00A530CA" w:rsidP="00A530CA">
            <w:pPr>
              <w:ind w:firstLine="0"/>
              <w:rPr>
                <w:b/>
                <w:bCs/>
                <w:szCs w:val="24"/>
              </w:rPr>
            </w:pPr>
            <w:r w:rsidRPr="00AA17BF">
              <w:rPr>
                <w:b/>
                <w:bCs/>
              </w:rPr>
              <w:t>Sistem Informasi FTEIC - ITS</w:t>
            </w:r>
          </w:p>
        </w:tc>
      </w:tr>
      <w:tr w:rsidR="00A530CA" w:rsidRPr="00AA17BF" w14:paraId="2F489077" w14:textId="77777777" w:rsidTr="00A530CA">
        <w:tc>
          <w:tcPr>
            <w:tcW w:w="3006" w:type="dxa"/>
          </w:tcPr>
          <w:p w14:paraId="474489EE" w14:textId="36B1195C" w:rsidR="00A530CA" w:rsidRPr="00AA17BF" w:rsidRDefault="00A530CA" w:rsidP="00A530CA">
            <w:pPr>
              <w:ind w:firstLine="0"/>
              <w:rPr>
                <w:b/>
                <w:szCs w:val="24"/>
              </w:rPr>
            </w:pPr>
            <w:r w:rsidRPr="00AA17BF">
              <w:rPr>
                <w:b/>
                <w:szCs w:val="24"/>
              </w:rPr>
              <w:t>Dos</w:t>
            </w:r>
            <w:r w:rsidRPr="00AA17BF">
              <w:rPr>
                <w:b/>
                <w:spacing w:val="-1"/>
                <w:szCs w:val="24"/>
              </w:rPr>
              <w:t>e</w:t>
            </w:r>
            <w:r w:rsidRPr="00AA17BF">
              <w:rPr>
                <w:b/>
                <w:szCs w:val="24"/>
              </w:rPr>
              <w:t>n</w:t>
            </w:r>
            <w:r w:rsidRPr="00AA17BF">
              <w:rPr>
                <w:b/>
                <w:spacing w:val="-4"/>
                <w:szCs w:val="24"/>
              </w:rPr>
              <w:t xml:space="preserve"> </w:t>
            </w:r>
            <w:r w:rsidRPr="00AA17BF">
              <w:rPr>
                <w:b/>
                <w:szCs w:val="24"/>
              </w:rPr>
              <w:t>P</w:t>
            </w:r>
            <w:r w:rsidRPr="00AA17BF">
              <w:rPr>
                <w:b/>
                <w:spacing w:val="2"/>
                <w:szCs w:val="24"/>
              </w:rPr>
              <w:t>e</w:t>
            </w:r>
            <w:r w:rsidRPr="00AA17BF">
              <w:rPr>
                <w:b/>
                <w:spacing w:val="-3"/>
                <w:szCs w:val="24"/>
              </w:rPr>
              <w:t>m</w:t>
            </w:r>
            <w:r w:rsidRPr="00AA17BF">
              <w:rPr>
                <w:b/>
                <w:spacing w:val="1"/>
                <w:szCs w:val="24"/>
              </w:rPr>
              <w:t>b</w:t>
            </w:r>
            <w:r w:rsidRPr="00AA17BF">
              <w:rPr>
                <w:b/>
                <w:spacing w:val="3"/>
                <w:szCs w:val="24"/>
              </w:rPr>
              <w:t>i</w:t>
            </w:r>
            <w:r w:rsidRPr="00AA17BF">
              <w:rPr>
                <w:b/>
                <w:spacing w:val="-3"/>
                <w:szCs w:val="24"/>
              </w:rPr>
              <w:t>m</w:t>
            </w:r>
            <w:r w:rsidRPr="00AA17BF">
              <w:rPr>
                <w:b/>
                <w:spacing w:val="1"/>
                <w:szCs w:val="24"/>
              </w:rPr>
              <w:t>bin</w:t>
            </w:r>
            <w:r w:rsidRPr="00AA17BF">
              <w:rPr>
                <w:b/>
                <w:szCs w:val="24"/>
              </w:rPr>
              <w:t>g</w:t>
            </w:r>
          </w:p>
        </w:tc>
        <w:tc>
          <w:tcPr>
            <w:tcW w:w="296" w:type="dxa"/>
          </w:tcPr>
          <w:p w14:paraId="2B6C3C30" w14:textId="193542D5" w:rsidR="00A530CA" w:rsidRPr="00AA17BF" w:rsidRDefault="00A530CA" w:rsidP="00A530CA">
            <w:pPr>
              <w:ind w:firstLine="0"/>
              <w:rPr>
                <w:b/>
                <w:szCs w:val="24"/>
              </w:rPr>
            </w:pPr>
            <w:r w:rsidRPr="00AA17BF">
              <w:rPr>
                <w:b/>
                <w:szCs w:val="24"/>
              </w:rPr>
              <w:t>:</w:t>
            </w:r>
          </w:p>
        </w:tc>
        <w:tc>
          <w:tcPr>
            <w:tcW w:w="5770" w:type="dxa"/>
          </w:tcPr>
          <w:p w14:paraId="724DD746" w14:textId="3C380F8C" w:rsidR="00A530CA" w:rsidRPr="00AA17BF" w:rsidRDefault="00A530CA" w:rsidP="00A530CA">
            <w:pPr>
              <w:ind w:firstLine="0"/>
              <w:rPr>
                <w:b/>
                <w:bCs/>
                <w:szCs w:val="24"/>
              </w:rPr>
            </w:pPr>
            <w:r w:rsidRPr="00AA17BF">
              <w:rPr>
                <w:b/>
                <w:bCs/>
              </w:rPr>
              <w:t>Retno Aulia Vinarti, S.Kom., M.Kom., Ph.D.</w:t>
            </w:r>
          </w:p>
        </w:tc>
      </w:tr>
    </w:tbl>
    <w:p w14:paraId="485B11DB" w14:textId="77777777" w:rsidR="007650A6" w:rsidRPr="00AA17BF" w:rsidRDefault="007650A6" w:rsidP="007650A6"/>
    <w:p w14:paraId="68C8CEBB" w14:textId="77777777" w:rsidR="007650A6" w:rsidRPr="00AA17BF" w:rsidRDefault="007650A6" w:rsidP="007650A6">
      <w:pPr>
        <w:ind w:firstLine="0"/>
        <w:rPr>
          <w:szCs w:val="24"/>
        </w:rPr>
      </w:pPr>
      <w:r w:rsidRPr="00AA17BF">
        <w:rPr>
          <w:b/>
          <w:szCs w:val="24"/>
        </w:rPr>
        <w:t>A</w:t>
      </w:r>
      <w:r w:rsidRPr="00AA17BF">
        <w:rPr>
          <w:b/>
          <w:spacing w:val="1"/>
          <w:szCs w:val="24"/>
        </w:rPr>
        <w:t>b</w:t>
      </w:r>
      <w:r w:rsidRPr="00AA17BF">
        <w:rPr>
          <w:b/>
          <w:szCs w:val="24"/>
        </w:rPr>
        <w:t>s</w:t>
      </w:r>
      <w:r w:rsidRPr="00AA17BF">
        <w:rPr>
          <w:b/>
          <w:spacing w:val="-1"/>
          <w:szCs w:val="24"/>
        </w:rPr>
        <w:t>tr</w:t>
      </w:r>
      <w:r w:rsidRPr="00AA17BF">
        <w:rPr>
          <w:b/>
          <w:szCs w:val="24"/>
        </w:rPr>
        <w:t>ak</w:t>
      </w:r>
    </w:p>
    <w:p w14:paraId="7AAFC368" w14:textId="77777777" w:rsidR="007650A6" w:rsidRPr="00AA17BF" w:rsidRDefault="007650A6" w:rsidP="007650A6">
      <w:pPr>
        <w:tabs>
          <w:tab w:val="left" w:pos="1985"/>
        </w:tabs>
        <w:spacing w:after="0" w:line="360" w:lineRule="auto"/>
        <w:ind w:firstLine="567"/>
        <w:rPr>
          <w:szCs w:val="24"/>
        </w:rPr>
      </w:pPr>
      <w:r w:rsidRPr="00AA17BF">
        <w:rPr>
          <w:szCs w:val="24"/>
        </w:rPr>
        <w:t xml:space="preserve">Suspensi merupakan komponen penting pada kendaraan bermotor karena berperan penting dalam menjaga kenyamanan dan keamanan saat berkendara. Sebuah ide baru diperkenalkan yaitu, </w:t>
      </w:r>
      <w:r w:rsidRPr="00AA17BF">
        <w:rPr>
          <w:i/>
          <w:iCs/>
          <w:szCs w:val="24"/>
        </w:rPr>
        <w:t>Series Active Variable Geometry Suspension</w:t>
      </w:r>
      <w:r w:rsidRPr="00AA17BF">
        <w:rPr>
          <w:szCs w:val="24"/>
        </w:rPr>
        <w:t xml:space="preserve"> (SAVGS), dimana sistem suspensi ini memiliki performa yang lebih baik dari suspensi pasif dan dapat mengatasi kelemahan dari suspensi aktif. Penelitian terus dilakukan guna meningkatkan performa dari SAVGS. Pada penelitian ini akan dipelajari pengaruh panjang </w:t>
      </w:r>
      <w:r w:rsidRPr="00AA17BF">
        <w:rPr>
          <w:i/>
          <w:iCs/>
          <w:szCs w:val="24"/>
        </w:rPr>
        <w:t>linkage</w:t>
      </w:r>
      <w:r w:rsidRPr="00AA17BF">
        <w:rPr>
          <w:szCs w:val="24"/>
        </w:rPr>
        <w:t xml:space="preserve"> (</w:t>
      </w:r>
      <w:r w:rsidRPr="00AA17BF">
        <w:rPr>
          <w:i/>
          <w:iCs/>
          <w:szCs w:val="24"/>
        </w:rPr>
        <w:t>single link)</w:t>
      </w:r>
      <w:r w:rsidRPr="00AA17BF">
        <w:rPr>
          <w:szCs w:val="24"/>
        </w:rPr>
        <w:t xml:space="preserve"> terhadap performa kendaraan khususnya kenyamanan dan stabilitas. Model seperempat kendaraan digunakan untuk memodelkan dinamika sistem suspensi kendaraan. Pengaruh panjang </w:t>
      </w:r>
      <w:r w:rsidRPr="00AA17BF">
        <w:rPr>
          <w:i/>
          <w:iCs/>
          <w:szCs w:val="24"/>
        </w:rPr>
        <w:t>single link</w:t>
      </w:r>
      <w:r w:rsidRPr="00AA17BF">
        <w:rPr>
          <w:szCs w:val="24"/>
        </w:rPr>
        <w:t xml:space="preserve"> dianalisis dalam bentuk koefisien kekakuan dan koefisien peredam. Model linier digunakan untuk merancang </w:t>
      </w:r>
      <w:r w:rsidRPr="00AA17BF">
        <w:rPr>
          <w:i/>
          <w:iCs/>
          <w:szCs w:val="24"/>
        </w:rPr>
        <w:t>state-feedback control system</w:t>
      </w:r>
      <w:r w:rsidRPr="00AA17BF">
        <w:rPr>
          <w:szCs w:val="24"/>
        </w:rPr>
        <w:t xml:space="preserve"> (LQR). Kinerja sistem kendali diuji pada model nonlinier yang dibuat dengan menggunakan Simscape Multibody. Hasil simulasi menunjukkan bahwa semakin panjang </w:t>
      </w:r>
      <w:r w:rsidRPr="00AA17BF">
        <w:rPr>
          <w:i/>
          <w:iCs/>
          <w:szCs w:val="24"/>
        </w:rPr>
        <w:t>single link</w:t>
      </w:r>
      <w:r w:rsidRPr="00AA17BF">
        <w:rPr>
          <w:szCs w:val="24"/>
        </w:rPr>
        <w:t xml:space="preserve"> yang digunakan maka kenyamanan dan stabilitas kendaraan semakin besar. Namun, semakin panjang </w:t>
      </w:r>
      <w:r w:rsidRPr="00AA17BF">
        <w:rPr>
          <w:i/>
          <w:iCs/>
          <w:szCs w:val="24"/>
        </w:rPr>
        <w:t>single link</w:t>
      </w:r>
      <w:r w:rsidRPr="00AA17BF">
        <w:rPr>
          <w:szCs w:val="24"/>
        </w:rPr>
        <w:t xml:space="preserve"> diperlukan input kontrol yang lebih besar.</w:t>
      </w:r>
    </w:p>
    <w:p w14:paraId="43E86710" w14:textId="77777777" w:rsidR="007650A6" w:rsidRPr="00AA17BF" w:rsidRDefault="007650A6" w:rsidP="007650A6">
      <w:pPr>
        <w:tabs>
          <w:tab w:val="left" w:pos="1985"/>
        </w:tabs>
        <w:spacing w:after="0" w:line="360" w:lineRule="auto"/>
        <w:ind w:firstLine="567"/>
        <w:rPr>
          <w:szCs w:val="24"/>
        </w:rPr>
      </w:pPr>
    </w:p>
    <w:p w14:paraId="45C6BB6F" w14:textId="77777777" w:rsidR="007650A6" w:rsidRPr="00AA17BF" w:rsidRDefault="007650A6" w:rsidP="007650A6">
      <w:pPr>
        <w:ind w:firstLine="0"/>
        <w:rPr>
          <w:szCs w:val="24"/>
        </w:rPr>
      </w:pPr>
      <w:r w:rsidRPr="00AA17BF">
        <w:rPr>
          <w:b/>
          <w:bCs/>
          <w:szCs w:val="24"/>
        </w:rPr>
        <w:t xml:space="preserve">Kata kunci: </w:t>
      </w:r>
      <w:r w:rsidRPr="00AA17BF">
        <w:rPr>
          <w:b/>
          <w:bCs/>
          <w:i/>
          <w:iCs/>
          <w:szCs w:val="24"/>
        </w:rPr>
        <w:t>LQR, Quarter-car, SAVGS, Simscape Multibody, Suspension</w:t>
      </w:r>
      <w:r w:rsidRPr="00AA17BF">
        <w:rPr>
          <w:i/>
          <w:szCs w:val="24"/>
        </w:rPr>
        <w:t>.</w:t>
      </w:r>
    </w:p>
    <w:p w14:paraId="74117D5E" w14:textId="77777777" w:rsidR="007650A6" w:rsidRPr="00AA17BF" w:rsidRDefault="007650A6" w:rsidP="007650A6">
      <w:pPr>
        <w:ind w:firstLine="0"/>
      </w:pPr>
      <w:r w:rsidRPr="00AA17BF">
        <w:br w:type="page"/>
      </w:r>
    </w:p>
    <w:p w14:paraId="10CF213E" w14:textId="636770AF" w:rsidR="005057CF" w:rsidRPr="00AA17BF" w:rsidRDefault="005057CF" w:rsidP="004E7A84">
      <w:pPr>
        <w:pStyle w:val="Heading0"/>
      </w:pPr>
      <w:bookmarkStart w:id="3" w:name="_Toc95924955"/>
      <w:r w:rsidRPr="00AA17BF">
        <w:lastRenderedPageBreak/>
        <w:t>ABSTRACT</w:t>
      </w:r>
      <w:bookmarkEnd w:id="3"/>
    </w:p>
    <w:p w14:paraId="767EF558" w14:textId="77777777" w:rsidR="005057CF" w:rsidRPr="00AA17BF" w:rsidRDefault="005057CF" w:rsidP="005057CF">
      <w:pPr>
        <w:jc w:val="center"/>
        <w:rPr>
          <w:b/>
          <w:spacing w:val="-3"/>
          <w:szCs w:val="24"/>
        </w:rPr>
      </w:pPr>
    </w:p>
    <w:p w14:paraId="02F37146" w14:textId="6F742632" w:rsidR="005057CF" w:rsidRPr="00AA17BF" w:rsidRDefault="001A3C23" w:rsidP="005057CF">
      <w:pPr>
        <w:ind w:firstLine="0"/>
        <w:jc w:val="center"/>
        <w:rPr>
          <w:b/>
          <w:spacing w:val="-3"/>
          <w:szCs w:val="24"/>
        </w:rPr>
      </w:pPr>
      <w:r w:rsidRPr="00AA17BF">
        <w:rPr>
          <w:b/>
          <w:spacing w:val="-3"/>
          <w:szCs w:val="24"/>
        </w:rPr>
        <w:t>PROPERTY RECOMMENDATION SYSTEMS BASED ON HYBRID FILTERING AND PROFILE MATCHING</w:t>
      </w:r>
    </w:p>
    <w:p w14:paraId="01F1075F" w14:textId="77777777" w:rsidR="00B15CCC" w:rsidRPr="00AA17BF" w:rsidRDefault="00B15CCC" w:rsidP="005057CF">
      <w:pPr>
        <w:ind w:firstLine="0"/>
        <w:jc w:val="center"/>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01409A" w:rsidRPr="00AA17BF" w14:paraId="6AEA7C0E" w14:textId="77777777" w:rsidTr="0001409A">
        <w:tc>
          <w:tcPr>
            <w:tcW w:w="3006" w:type="dxa"/>
          </w:tcPr>
          <w:p w14:paraId="0BB9238B" w14:textId="070EB36A" w:rsidR="0001409A" w:rsidRPr="00AA17BF" w:rsidRDefault="0001409A" w:rsidP="0001409A">
            <w:pPr>
              <w:ind w:firstLine="0"/>
              <w:rPr>
                <w:b/>
                <w:szCs w:val="24"/>
              </w:rPr>
            </w:pPr>
            <w:r w:rsidRPr="00AA17BF">
              <w:rPr>
                <w:b/>
                <w:szCs w:val="24"/>
              </w:rPr>
              <w:t>Student Name / NRP</w:t>
            </w:r>
          </w:p>
        </w:tc>
        <w:tc>
          <w:tcPr>
            <w:tcW w:w="296" w:type="dxa"/>
          </w:tcPr>
          <w:p w14:paraId="58954D95" w14:textId="77777777" w:rsidR="0001409A" w:rsidRPr="00AA17BF" w:rsidRDefault="0001409A" w:rsidP="0001409A">
            <w:pPr>
              <w:ind w:firstLine="0"/>
              <w:rPr>
                <w:b/>
                <w:szCs w:val="24"/>
              </w:rPr>
            </w:pPr>
            <w:r w:rsidRPr="00AA17BF">
              <w:rPr>
                <w:b/>
                <w:szCs w:val="24"/>
              </w:rPr>
              <w:t>:</w:t>
            </w:r>
          </w:p>
        </w:tc>
        <w:tc>
          <w:tcPr>
            <w:tcW w:w="5770" w:type="dxa"/>
          </w:tcPr>
          <w:p w14:paraId="72CE2EE8" w14:textId="38D43FFF" w:rsidR="0001409A" w:rsidRPr="00AA17BF" w:rsidRDefault="0001409A" w:rsidP="0001409A">
            <w:pPr>
              <w:ind w:firstLine="0"/>
              <w:rPr>
                <w:b/>
                <w:bCs/>
                <w:szCs w:val="24"/>
              </w:rPr>
            </w:pPr>
            <w:r w:rsidRPr="00AA17BF">
              <w:rPr>
                <w:b/>
                <w:bCs/>
              </w:rPr>
              <w:t>I Gusti Made Arisudana / 5026211188</w:t>
            </w:r>
          </w:p>
        </w:tc>
      </w:tr>
      <w:tr w:rsidR="0001409A" w:rsidRPr="00AA17BF" w14:paraId="68024692" w14:textId="77777777" w:rsidTr="0001409A">
        <w:tc>
          <w:tcPr>
            <w:tcW w:w="3006" w:type="dxa"/>
          </w:tcPr>
          <w:p w14:paraId="40A61601" w14:textId="7484F8AF" w:rsidR="0001409A" w:rsidRPr="00AA17BF" w:rsidRDefault="0001409A" w:rsidP="0001409A">
            <w:pPr>
              <w:ind w:firstLine="0"/>
              <w:rPr>
                <w:b/>
                <w:szCs w:val="24"/>
              </w:rPr>
            </w:pPr>
            <w:r w:rsidRPr="00AA17BF">
              <w:rPr>
                <w:b/>
                <w:szCs w:val="24"/>
              </w:rPr>
              <w:t>Department</w:t>
            </w:r>
          </w:p>
        </w:tc>
        <w:tc>
          <w:tcPr>
            <w:tcW w:w="296" w:type="dxa"/>
          </w:tcPr>
          <w:p w14:paraId="3EA6F403" w14:textId="77777777" w:rsidR="0001409A" w:rsidRPr="00AA17BF" w:rsidRDefault="0001409A" w:rsidP="0001409A">
            <w:pPr>
              <w:ind w:firstLine="0"/>
              <w:rPr>
                <w:b/>
                <w:szCs w:val="24"/>
              </w:rPr>
            </w:pPr>
            <w:r w:rsidRPr="00AA17BF">
              <w:rPr>
                <w:b/>
                <w:szCs w:val="24"/>
              </w:rPr>
              <w:t>:</w:t>
            </w:r>
          </w:p>
        </w:tc>
        <w:tc>
          <w:tcPr>
            <w:tcW w:w="5770" w:type="dxa"/>
          </w:tcPr>
          <w:p w14:paraId="25EBF427" w14:textId="62BBA66C" w:rsidR="0001409A" w:rsidRPr="00AA17BF" w:rsidRDefault="0001409A" w:rsidP="0001409A">
            <w:pPr>
              <w:ind w:firstLine="0"/>
              <w:rPr>
                <w:b/>
                <w:bCs/>
                <w:szCs w:val="24"/>
              </w:rPr>
            </w:pPr>
            <w:r w:rsidRPr="00AA17BF">
              <w:rPr>
                <w:b/>
                <w:bCs/>
              </w:rPr>
              <w:t>Sistem Informasi FTEIC - ITS</w:t>
            </w:r>
          </w:p>
        </w:tc>
      </w:tr>
      <w:tr w:rsidR="0001409A" w:rsidRPr="00AA17BF" w14:paraId="16AA0652" w14:textId="77777777" w:rsidTr="0001409A">
        <w:tc>
          <w:tcPr>
            <w:tcW w:w="3006" w:type="dxa"/>
          </w:tcPr>
          <w:p w14:paraId="3A5A370A" w14:textId="57CAC381" w:rsidR="0001409A" w:rsidRPr="00AA17BF" w:rsidRDefault="0001409A" w:rsidP="0001409A">
            <w:pPr>
              <w:ind w:firstLine="0"/>
              <w:rPr>
                <w:b/>
                <w:szCs w:val="24"/>
              </w:rPr>
            </w:pPr>
            <w:r w:rsidRPr="00AA17BF">
              <w:rPr>
                <w:b/>
                <w:szCs w:val="24"/>
              </w:rPr>
              <w:t>Advisor</w:t>
            </w:r>
          </w:p>
        </w:tc>
        <w:tc>
          <w:tcPr>
            <w:tcW w:w="296" w:type="dxa"/>
          </w:tcPr>
          <w:p w14:paraId="31FE58F8" w14:textId="77777777" w:rsidR="0001409A" w:rsidRPr="00AA17BF" w:rsidRDefault="0001409A" w:rsidP="0001409A">
            <w:pPr>
              <w:ind w:firstLine="0"/>
              <w:rPr>
                <w:b/>
                <w:szCs w:val="24"/>
              </w:rPr>
            </w:pPr>
            <w:r w:rsidRPr="00AA17BF">
              <w:rPr>
                <w:b/>
                <w:szCs w:val="24"/>
              </w:rPr>
              <w:t>:</w:t>
            </w:r>
          </w:p>
        </w:tc>
        <w:tc>
          <w:tcPr>
            <w:tcW w:w="5770" w:type="dxa"/>
          </w:tcPr>
          <w:p w14:paraId="05A7EFE0" w14:textId="2FB52478" w:rsidR="0001409A" w:rsidRPr="00AA17BF" w:rsidRDefault="0001409A" w:rsidP="0001409A">
            <w:pPr>
              <w:ind w:firstLine="0"/>
              <w:rPr>
                <w:b/>
                <w:bCs/>
                <w:szCs w:val="24"/>
              </w:rPr>
            </w:pPr>
            <w:r w:rsidRPr="00AA17BF">
              <w:rPr>
                <w:b/>
                <w:bCs/>
              </w:rPr>
              <w:t>Retno Aulia Vinarti, S.Kom., M.Kom., Ph.D.</w:t>
            </w:r>
          </w:p>
        </w:tc>
      </w:tr>
    </w:tbl>
    <w:p w14:paraId="72714121" w14:textId="77777777" w:rsidR="005057CF" w:rsidRPr="00AA17BF" w:rsidRDefault="005057CF" w:rsidP="005057CF"/>
    <w:p w14:paraId="7DDC7470" w14:textId="77777777" w:rsidR="005057CF" w:rsidRPr="00AA17BF" w:rsidRDefault="005057CF" w:rsidP="005057CF">
      <w:pPr>
        <w:ind w:firstLine="0"/>
        <w:rPr>
          <w:szCs w:val="24"/>
        </w:rPr>
      </w:pPr>
      <w:r w:rsidRPr="00AA17BF">
        <w:rPr>
          <w:b/>
          <w:szCs w:val="24"/>
        </w:rPr>
        <w:t>A</w:t>
      </w:r>
      <w:r w:rsidRPr="00AA17BF">
        <w:rPr>
          <w:b/>
          <w:spacing w:val="1"/>
          <w:szCs w:val="24"/>
        </w:rPr>
        <w:t>b</w:t>
      </w:r>
      <w:r w:rsidRPr="00AA17BF">
        <w:rPr>
          <w:b/>
          <w:szCs w:val="24"/>
        </w:rPr>
        <w:t>s</w:t>
      </w:r>
      <w:r w:rsidRPr="00AA17BF">
        <w:rPr>
          <w:b/>
          <w:spacing w:val="-1"/>
          <w:szCs w:val="24"/>
        </w:rPr>
        <w:t>tr</w:t>
      </w:r>
      <w:r w:rsidRPr="00AA17BF">
        <w:rPr>
          <w:b/>
          <w:szCs w:val="24"/>
        </w:rPr>
        <w:t>act</w:t>
      </w:r>
    </w:p>
    <w:p w14:paraId="0D6BEACC" w14:textId="77777777" w:rsidR="005057CF" w:rsidRPr="00AA17BF" w:rsidRDefault="005057CF" w:rsidP="005057CF">
      <w:pPr>
        <w:tabs>
          <w:tab w:val="left" w:pos="1985"/>
        </w:tabs>
        <w:spacing w:after="0" w:line="360" w:lineRule="auto"/>
        <w:ind w:firstLine="567"/>
        <w:rPr>
          <w:szCs w:val="24"/>
        </w:rPr>
      </w:pPr>
      <w:r w:rsidRPr="00AA17BF">
        <w:rPr>
          <w:szCs w:val="24"/>
        </w:rPr>
        <w:t>Suspension is an important component in vehicles because it plays an important role in maintaining comfort and safety while driving. A new idea was introduced, namely, Series Active Variable Geometry Suspension (SAVGS), where this suspension system has better performance than passive suspension and can overcome the weaknesses of active suspension. Research continues to improve the performance of SAVGS. The effect of linkage length (single link) on SAVGS performance, especially comfort and stability, is studied. A quarter car is used to model the dynamics of the vehicle suspension system.  The effect of single link length is analyzed in the form of stiffness coefficient and damping coefficient. The linear model is used to design the state-feedback control system (LQR). The performance of the control system was tested on a nonlinear model made using Simscape Multibody. The simulation results show that the longer the single link used, the greater the vehicle's comfort and stability. However, the longer the single link required more considerable control input.</w:t>
      </w:r>
    </w:p>
    <w:p w14:paraId="001B3C33" w14:textId="77777777" w:rsidR="005057CF" w:rsidRPr="00AA17BF" w:rsidRDefault="005057CF" w:rsidP="005057CF">
      <w:pPr>
        <w:tabs>
          <w:tab w:val="left" w:pos="1985"/>
        </w:tabs>
        <w:spacing w:after="0" w:line="360" w:lineRule="auto"/>
        <w:ind w:firstLine="567"/>
        <w:rPr>
          <w:szCs w:val="24"/>
        </w:rPr>
      </w:pPr>
    </w:p>
    <w:p w14:paraId="2FE12AD3" w14:textId="77777777" w:rsidR="005057CF" w:rsidRPr="00AA17BF" w:rsidRDefault="005057CF" w:rsidP="005057CF">
      <w:pPr>
        <w:ind w:firstLine="0"/>
        <w:rPr>
          <w:szCs w:val="24"/>
        </w:rPr>
      </w:pPr>
      <w:r w:rsidRPr="00AA17BF">
        <w:rPr>
          <w:b/>
          <w:bCs/>
          <w:szCs w:val="24"/>
        </w:rPr>
        <w:t xml:space="preserve">Keywords: </w:t>
      </w:r>
      <w:r w:rsidRPr="00AA17BF">
        <w:rPr>
          <w:b/>
          <w:bCs/>
          <w:i/>
          <w:iCs/>
          <w:szCs w:val="24"/>
        </w:rPr>
        <w:t>LQR, Quarter-car, SAVGS, Simscape Multibody, Suspension</w:t>
      </w:r>
      <w:r w:rsidRPr="00AA17BF">
        <w:rPr>
          <w:i/>
          <w:szCs w:val="24"/>
        </w:rPr>
        <w:t>.</w:t>
      </w:r>
    </w:p>
    <w:p w14:paraId="1604BE87" w14:textId="694E836A" w:rsidR="007E1F77" w:rsidRPr="00AA17BF" w:rsidRDefault="007E1F77" w:rsidP="005057CF">
      <w:pPr>
        <w:rPr>
          <w:szCs w:val="24"/>
        </w:rPr>
      </w:pPr>
      <w:r w:rsidRPr="00AA17BF">
        <w:rPr>
          <w:szCs w:val="24"/>
        </w:rPr>
        <w:br w:type="page"/>
      </w:r>
    </w:p>
    <w:p w14:paraId="52024B26" w14:textId="22065FDC" w:rsidR="005057CF" w:rsidRPr="00AA17BF" w:rsidRDefault="00730246" w:rsidP="004E7A84">
      <w:pPr>
        <w:pStyle w:val="Heading0"/>
      </w:pPr>
      <w:bookmarkStart w:id="4" w:name="_Toc95924956"/>
      <w:r w:rsidRPr="00AA17BF">
        <w:lastRenderedPageBreak/>
        <w:t>DAFTAR ISI</w:t>
      </w:r>
      <w:bookmarkEnd w:id="4"/>
    </w:p>
    <w:p w14:paraId="69983AA5" w14:textId="2BB39CD0" w:rsidR="00730246" w:rsidRPr="00AA17BF" w:rsidRDefault="00730246" w:rsidP="00E71DBC">
      <w:pPr>
        <w:ind w:firstLine="0"/>
      </w:pPr>
    </w:p>
    <w:p w14:paraId="7BFCF106" w14:textId="73AF6211" w:rsidR="00CB31A8" w:rsidRPr="00AA17BF" w:rsidRDefault="00611A67">
      <w:pPr>
        <w:pStyle w:val="TOC1"/>
        <w:tabs>
          <w:tab w:val="right" w:pos="9062"/>
        </w:tabs>
        <w:rPr>
          <w:rFonts w:asciiTheme="minorHAnsi" w:hAnsiTheme="minorHAnsi"/>
        </w:rPr>
      </w:pPr>
      <w:r w:rsidRPr="00AA17BF">
        <w:fldChar w:fldCharType="begin"/>
      </w:r>
      <w:r w:rsidRPr="00AA17BF">
        <w:instrText xml:space="preserve"> TOC \o "1-3" \h \z \u </w:instrText>
      </w:r>
      <w:r w:rsidRPr="00AA17BF">
        <w:fldChar w:fldCharType="separate"/>
      </w:r>
      <w:hyperlink w:anchor="_Toc95924952" w:history="1">
        <w:r w:rsidR="00CB31A8" w:rsidRPr="00AA17BF">
          <w:rPr>
            <w:rStyle w:val="Hyperlink"/>
          </w:rPr>
          <w:t>LEMBAR PENGESAHAN</w:t>
        </w:r>
        <w:r w:rsidR="00CB31A8" w:rsidRPr="00AA17BF">
          <w:rPr>
            <w:webHidden/>
          </w:rPr>
          <w:tab/>
        </w:r>
        <w:r w:rsidR="00CB31A8" w:rsidRPr="00AA17BF">
          <w:rPr>
            <w:webHidden/>
          </w:rPr>
          <w:fldChar w:fldCharType="begin"/>
        </w:r>
        <w:r w:rsidR="00CB31A8" w:rsidRPr="00AA17BF">
          <w:rPr>
            <w:webHidden/>
          </w:rPr>
          <w:instrText xml:space="preserve"> PAGEREF _Toc95924952 \h </w:instrText>
        </w:r>
        <w:r w:rsidR="00CB31A8" w:rsidRPr="00AA17BF">
          <w:rPr>
            <w:webHidden/>
          </w:rPr>
        </w:r>
        <w:r w:rsidR="00CB31A8" w:rsidRPr="00AA17BF">
          <w:rPr>
            <w:webHidden/>
          </w:rPr>
          <w:fldChar w:fldCharType="separate"/>
        </w:r>
        <w:r w:rsidR="00CB31A8" w:rsidRPr="00AA17BF">
          <w:rPr>
            <w:webHidden/>
          </w:rPr>
          <w:t>i</w:t>
        </w:r>
        <w:r w:rsidR="00CB31A8" w:rsidRPr="00AA17BF">
          <w:rPr>
            <w:webHidden/>
          </w:rPr>
          <w:fldChar w:fldCharType="end"/>
        </w:r>
      </w:hyperlink>
    </w:p>
    <w:p w14:paraId="31B76C6A" w14:textId="0E469866" w:rsidR="00CB31A8" w:rsidRPr="00AA17BF" w:rsidRDefault="00CB31A8">
      <w:pPr>
        <w:pStyle w:val="TOC1"/>
        <w:tabs>
          <w:tab w:val="right" w:pos="9062"/>
        </w:tabs>
        <w:rPr>
          <w:rFonts w:asciiTheme="minorHAnsi" w:hAnsiTheme="minorHAnsi"/>
        </w:rPr>
      </w:pPr>
      <w:hyperlink w:anchor="_Toc95924953" w:history="1">
        <w:r w:rsidRPr="00AA17BF">
          <w:rPr>
            <w:rStyle w:val="Hyperlink"/>
          </w:rPr>
          <w:t>PERNYATAAN ORISINALITAS</w:t>
        </w:r>
        <w:r w:rsidRPr="00AA17BF">
          <w:rPr>
            <w:webHidden/>
          </w:rPr>
          <w:tab/>
        </w:r>
        <w:r w:rsidRPr="00AA17BF">
          <w:rPr>
            <w:webHidden/>
          </w:rPr>
          <w:fldChar w:fldCharType="begin"/>
        </w:r>
        <w:r w:rsidRPr="00AA17BF">
          <w:rPr>
            <w:webHidden/>
          </w:rPr>
          <w:instrText xml:space="preserve"> PAGEREF _Toc95924953 \h </w:instrText>
        </w:r>
        <w:r w:rsidRPr="00AA17BF">
          <w:rPr>
            <w:webHidden/>
          </w:rPr>
        </w:r>
        <w:r w:rsidRPr="00AA17BF">
          <w:rPr>
            <w:webHidden/>
          </w:rPr>
          <w:fldChar w:fldCharType="separate"/>
        </w:r>
        <w:r w:rsidRPr="00AA17BF">
          <w:rPr>
            <w:webHidden/>
          </w:rPr>
          <w:t>ii</w:t>
        </w:r>
        <w:r w:rsidRPr="00AA17BF">
          <w:rPr>
            <w:webHidden/>
          </w:rPr>
          <w:fldChar w:fldCharType="end"/>
        </w:r>
      </w:hyperlink>
    </w:p>
    <w:p w14:paraId="64C6F473" w14:textId="39B8F137" w:rsidR="00CB31A8" w:rsidRPr="00AA17BF" w:rsidRDefault="00CB31A8">
      <w:pPr>
        <w:pStyle w:val="TOC1"/>
        <w:tabs>
          <w:tab w:val="right" w:pos="9062"/>
        </w:tabs>
        <w:rPr>
          <w:rFonts w:asciiTheme="minorHAnsi" w:hAnsiTheme="minorHAnsi"/>
        </w:rPr>
      </w:pPr>
      <w:hyperlink w:anchor="_Toc95924954" w:history="1">
        <w:r w:rsidRPr="00AA17BF">
          <w:rPr>
            <w:rStyle w:val="Hyperlink"/>
          </w:rPr>
          <w:t>ABSTRAK</w:t>
        </w:r>
        <w:r w:rsidRPr="00AA17BF">
          <w:rPr>
            <w:webHidden/>
          </w:rPr>
          <w:tab/>
        </w:r>
        <w:r w:rsidRPr="00AA17BF">
          <w:rPr>
            <w:webHidden/>
          </w:rPr>
          <w:fldChar w:fldCharType="begin"/>
        </w:r>
        <w:r w:rsidRPr="00AA17BF">
          <w:rPr>
            <w:webHidden/>
          </w:rPr>
          <w:instrText xml:space="preserve"> PAGEREF _Toc95924954 \h </w:instrText>
        </w:r>
        <w:r w:rsidRPr="00AA17BF">
          <w:rPr>
            <w:webHidden/>
          </w:rPr>
        </w:r>
        <w:r w:rsidRPr="00AA17BF">
          <w:rPr>
            <w:webHidden/>
          </w:rPr>
          <w:fldChar w:fldCharType="separate"/>
        </w:r>
        <w:r w:rsidRPr="00AA17BF">
          <w:rPr>
            <w:webHidden/>
          </w:rPr>
          <w:t>iii</w:t>
        </w:r>
        <w:r w:rsidRPr="00AA17BF">
          <w:rPr>
            <w:webHidden/>
          </w:rPr>
          <w:fldChar w:fldCharType="end"/>
        </w:r>
      </w:hyperlink>
    </w:p>
    <w:p w14:paraId="3F9CC6BB" w14:textId="34FEBD1E" w:rsidR="00CB31A8" w:rsidRPr="00AA17BF" w:rsidRDefault="00CB31A8">
      <w:pPr>
        <w:pStyle w:val="TOC1"/>
        <w:tabs>
          <w:tab w:val="right" w:pos="9062"/>
        </w:tabs>
        <w:rPr>
          <w:rFonts w:asciiTheme="minorHAnsi" w:hAnsiTheme="minorHAnsi"/>
        </w:rPr>
      </w:pPr>
      <w:hyperlink w:anchor="_Toc95924955" w:history="1">
        <w:r w:rsidRPr="00AA17BF">
          <w:rPr>
            <w:rStyle w:val="Hyperlink"/>
          </w:rPr>
          <w:t>ABSTRACT</w:t>
        </w:r>
        <w:r w:rsidRPr="00AA17BF">
          <w:rPr>
            <w:webHidden/>
          </w:rPr>
          <w:tab/>
        </w:r>
        <w:r w:rsidRPr="00AA17BF">
          <w:rPr>
            <w:webHidden/>
          </w:rPr>
          <w:fldChar w:fldCharType="begin"/>
        </w:r>
        <w:r w:rsidRPr="00AA17BF">
          <w:rPr>
            <w:webHidden/>
          </w:rPr>
          <w:instrText xml:space="preserve"> PAGEREF _Toc95924955 \h </w:instrText>
        </w:r>
        <w:r w:rsidRPr="00AA17BF">
          <w:rPr>
            <w:webHidden/>
          </w:rPr>
        </w:r>
        <w:r w:rsidRPr="00AA17BF">
          <w:rPr>
            <w:webHidden/>
          </w:rPr>
          <w:fldChar w:fldCharType="separate"/>
        </w:r>
        <w:r w:rsidRPr="00AA17BF">
          <w:rPr>
            <w:webHidden/>
          </w:rPr>
          <w:t>iv</w:t>
        </w:r>
        <w:r w:rsidRPr="00AA17BF">
          <w:rPr>
            <w:webHidden/>
          </w:rPr>
          <w:fldChar w:fldCharType="end"/>
        </w:r>
      </w:hyperlink>
    </w:p>
    <w:p w14:paraId="7C80BD6F" w14:textId="24A3E02F" w:rsidR="00CB31A8" w:rsidRPr="00AA17BF" w:rsidRDefault="00CB31A8">
      <w:pPr>
        <w:pStyle w:val="TOC1"/>
        <w:tabs>
          <w:tab w:val="right" w:pos="9062"/>
        </w:tabs>
        <w:rPr>
          <w:rFonts w:asciiTheme="minorHAnsi" w:hAnsiTheme="minorHAnsi"/>
        </w:rPr>
      </w:pPr>
      <w:hyperlink w:anchor="_Toc95924956" w:history="1">
        <w:r w:rsidRPr="00AA17BF">
          <w:rPr>
            <w:rStyle w:val="Hyperlink"/>
          </w:rPr>
          <w:t>DAFTAR ISI</w:t>
        </w:r>
        <w:r w:rsidRPr="00AA17BF">
          <w:rPr>
            <w:webHidden/>
          </w:rPr>
          <w:tab/>
        </w:r>
        <w:r w:rsidRPr="00AA17BF">
          <w:rPr>
            <w:webHidden/>
          </w:rPr>
          <w:fldChar w:fldCharType="begin"/>
        </w:r>
        <w:r w:rsidRPr="00AA17BF">
          <w:rPr>
            <w:webHidden/>
          </w:rPr>
          <w:instrText xml:space="preserve"> PAGEREF _Toc95924956 \h </w:instrText>
        </w:r>
        <w:r w:rsidRPr="00AA17BF">
          <w:rPr>
            <w:webHidden/>
          </w:rPr>
        </w:r>
        <w:r w:rsidRPr="00AA17BF">
          <w:rPr>
            <w:webHidden/>
          </w:rPr>
          <w:fldChar w:fldCharType="separate"/>
        </w:r>
        <w:r w:rsidRPr="00AA17BF">
          <w:rPr>
            <w:webHidden/>
          </w:rPr>
          <w:t>v</w:t>
        </w:r>
        <w:r w:rsidRPr="00AA17BF">
          <w:rPr>
            <w:webHidden/>
          </w:rPr>
          <w:fldChar w:fldCharType="end"/>
        </w:r>
      </w:hyperlink>
    </w:p>
    <w:p w14:paraId="71F052CB" w14:textId="4C9134E1" w:rsidR="00CB31A8" w:rsidRPr="00AA17BF" w:rsidRDefault="00CB31A8">
      <w:pPr>
        <w:pStyle w:val="TOC1"/>
        <w:tabs>
          <w:tab w:val="right" w:pos="9062"/>
        </w:tabs>
        <w:rPr>
          <w:rFonts w:asciiTheme="minorHAnsi" w:hAnsiTheme="minorHAnsi"/>
        </w:rPr>
      </w:pPr>
      <w:hyperlink w:anchor="_Toc95924957" w:history="1">
        <w:r w:rsidRPr="00AA17BF">
          <w:rPr>
            <w:rStyle w:val="Hyperlink"/>
          </w:rPr>
          <w:t>DAFTAR GAMBAR</w:t>
        </w:r>
        <w:r w:rsidRPr="00AA17BF">
          <w:rPr>
            <w:webHidden/>
          </w:rPr>
          <w:tab/>
        </w:r>
        <w:r w:rsidRPr="00AA17BF">
          <w:rPr>
            <w:webHidden/>
          </w:rPr>
          <w:fldChar w:fldCharType="begin"/>
        </w:r>
        <w:r w:rsidRPr="00AA17BF">
          <w:rPr>
            <w:webHidden/>
          </w:rPr>
          <w:instrText xml:space="preserve"> PAGEREF _Toc95924957 \h </w:instrText>
        </w:r>
        <w:r w:rsidRPr="00AA17BF">
          <w:rPr>
            <w:webHidden/>
          </w:rPr>
        </w:r>
        <w:r w:rsidRPr="00AA17BF">
          <w:rPr>
            <w:webHidden/>
          </w:rPr>
          <w:fldChar w:fldCharType="separate"/>
        </w:r>
        <w:r w:rsidRPr="00AA17BF">
          <w:rPr>
            <w:webHidden/>
          </w:rPr>
          <w:t>vi</w:t>
        </w:r>
        <w:r w:rsidRPr="00AA17BF">
          <w:rPr>
            <w:webHidden/>
          </w:rPr>
          <w:fldChar w:fldCharType="end"/>
        </w:r>
      </w:hyperlink>
    </w:p>
    <w:p w14:paraId="2BA51F2C" w14:textId="39884D7B" w:rsidR="00CB31A8" w:rsidRPr="00AA17BF" w:rsidRDefault="00CB31A8">
      <w:pPr>
        <w:pStyle w:val="TOC1"/>
        <w:tabs>
          <w:tab w:val="right" w:pos="9062"/>
        </w:tabs>
        <w:rPr>
          <w:rFonts w:asciiTheme="minorHAnsi" w:hAnsiTheme="minorHAnsi"/>
        </w:rPr>
      </w:pPr>
      <w:hyperlink w:anchor="_Toc95924958" w:history="1">
        <w:r w:rsidRPr="00AA17BF">
          <w:rPr>
            <w:rStyle w:val="Hyperlink"/>
          </w:rPr>
          <w:t>DAFTAR TABEL</w:t>
        </w:r>
        <w:r w:rsidRPr="00AA17BF">
          <w:rPr>
            <w:webHidden/>
          </w:rPr>
          <w:tab/>
        </w:r>
        <w:r w:rsidRPr="00AA17BF">
          <w:rPr>
            <w:webHidden/>
          </w:rPr>
          <w:fldChar w:fldCharType="begin"/>
        </w:r>
        <w:r w:rsidRPr="00AA17BF">
          <w:rPr>
            <w:webHidden/>
          </w:rPr>
          <w:instrText xml:space="preserve"> PAGEREF _Toc95924958 \h </w:instrText>
        </w:r>
        <w:r w:rsidRPr="00AA17BF">
          <w:rPr>
            <w:webHidden/>
          </w:rPr>
        </w:r>
        <w:r w:rsidRPr="00AA17BF">
          <w:rPr>
            <w:webHidden/>
          </w:rPr>
          <w:fldChar w:fldCharType="separate"/>
        </w:r>
        <w:r w:rsidRPr="00AA17BF">
          <w:rPr>
            <w:webHidden/>
          </w:rPr>
          <w:t>vii</w:t>
        </w:r>
        <w:r w:rsidRPr="00AA17BF">
          <w:rPr>
            <w:webHidden/>
          </w:rPr>
          <w:fldChar w:fldCharType="end"/>
        </w:r>
      </w:hyperlink>
    </w:p>
    <w:p w14:paraId="78A9A456" w14:textId="0DFCAF5E" w:rsidR="00CB31A8" w:rsidRPr="00AA17BF" w:rsidRDefault="00CB31A8">
      <w:pPr>
        <w:pStyle w:val="TOC1"/>
        <w:tabs>
          <w:tab w:val="right" w:pos="9062"/>
        </w:tabs>
        <w:rPr>
          <w:rFonts w:asciiTheme="minorHAnsi" w:hAnsiTheme="minorHAnsi"/>
        </w:rPr>
      </w:pPr>
      <w:hyperlink w:anchor="_Toc95924959" w:history="1">
        <w:r w:rsidRPr="00AA17BF">
          <w:rPr>
            <w:rStyle w:val="Hyperlink"/>
          </w:rPr>
          <w:t>DAFTAR SIMBOL</w:t>
        </w:r>
        <w:r w:rsidRPr="00AA17BF">
          <w:rPr>
            <w:webHidden/>
          </w:rPr>
          <w:tab/>
        </w:r>
        <w:r w:rsidRPr="00AA17BF">
          <w:rPr>
            <w:webHidden/>
          </w:rPr>
          <w:fldChar w:fldCharType="begin"/>
        </w:r>
        <w:r w:rsidRPr="00AA17BF">
          <w:rPr>
            <w:webHidden/>
          </w:rPr>
          <w:instrText xml:space="preserve"> PAGEREF _Toc95924959 \h </w:instrText>
        </w:r>
        <w:r w:rsidRPr="00AA17BF">
          <w:rPr>
            <w:webHidden/>
          </w:rPr>
        </w:r>
        <w:r w:rsidRPr="00AA17BF">
          <w:rPr>
            <w:webHidden/>
          </w:rPr>
          <w:fldChar w:fldCharType="separate"/>
        </w:r>
        <w:r w:rsidRPr="00AA17BF">
          <w:rPr>
            <w:webHidden/>
          </w:rPr>
          <w:t>viii</w:t>
        </w:r>
        <w:r w:rsidRPr="00AA17BF">
          <w:rPr>
            <w:webHidden/>
          </w:rPr>
          <w:fldChar w:fldCharType="end"/>
        </w:r>
      </w:hyperlink>
    </w:p>
    <w:p w14:paraId="1F1270C7" w14:textId="2F6C8F20" w:rsidR="00CB31A8" w:rsidRPr="00AA17BF" w:rsidRDefault="00CB31A8">
      <w:pPr>
        <w:pStyle w:val="TOC1"/>
        <w:tabs>
          <w:tab w:val="left" w:pos="1320"/>
          <w:tab w:val="right" w:pos="9062"/>
        </w:tabs>
        <w:rPr>
          <w:rFonts w:asciiTheme="minorHAnsi" w:hAnsiTheme="minorHAnsi"/>
        </w:rPr>
      </w:pPr>
      <w:hyperlink w:anchor="_Toc95924960" w:history="1">
        <w:r w:rsidRPr="00AA17BF">
          <w:rPr>
            <w:rStyle w:val="Hyperlink"/>
          </w:rPr>
          <w:t>BAB 1</w:t>
        </w:r>
        <w:r w:rsidRPr="00AA17BF">
          <w:rPr>
            <w:rFonts w:asciiTheme="minorHAnsi" w:hAnsiTheme="minorHAnsi"/>
          </w:rPr>
          <w:tab/>
        </w:r>
        <w:r w:rsidRPr="00AA17BF">
          <w:rPr>
            <w:rStyle w:val="Hyperlink"/>
          </w:rPr>
          <w:t>PENDAHULUAN</w:t>
        </w:r>
        <w:r w:rsidRPr="00AA17BF">
          <w:rPr>
            <w:webHidden/>
          </w:rPr>
          <w:tab/>
        </w:r>
        <w:r w:rsidRPr="00AA17BF">
          <w:rPr>
            <w:webHidden/>
          </w:rPr>
          <w:fldChar w:fldCharType="begin"/>
        </w:r>
        <w:r w:rsidRPr="00AA17BF">
          <w:rPr>
            <w:webHidden/>
          </w:rPr>
          <w:instrText xml:space="preserve"> PAGEREF _Toc95924960 \h </w:instrText>
        </w:r>
        <w:r w:rsidRPr="00AA17BF">
          <w:rPr>
            <w:webHidden/>
          </w:rPr>
        </w:r>
        <w:r w:rsidRPr="00AA17BF">
          <w:rPr>
            <w:webHidden/>
          </w:rPr>
          <w:fldChar w:fldCharType="separate"/>
        </w:r>
        <w:r w:rsidRPr="00AA17BF">
          <w:rPr>
            <w:webHidden/>
          </w:rPr>
          <w:t>9</w:t>
        </w:r>
        <w:r w:rsidRPr="00AA17BF">
          <w:rPr>
            <w:webHidden/>
          </w:rPr>
          <w:fldChar w:fldCharType="end"/>
        </w:r>
      </w:hyperlink>
    </w:p>
    <w:p w14:paraId="217D4DBF" w14:textId="4488B7C6" w:rsidR="00CB31A8" w:rsidRPr="00AA17BF" w:rsidRDefault="00CB31A8">
      <w:pPr>
        <w:pStyle w:val="TOC2"/>
        <w:tabs>
          <w:tab w:val="left" w:pos="1320"/>
          <w:tab w:val="right" w:pos="9062"/>
        </w:tabs>
        <w:rPr>
          <w:rFonts w:asciiTheme="minorHAnsi" w:hAnsiTheme="minorHAnsi"/>
          <w:sz w:val="22"/>
        </w:rPr>
      </w:pPr>
      <w:hyperlink w:anchor="_Toc95924961" w:history="1">
        <w:r w:rsidRPr="00AA17BF">
          <w:rPr>
            <w:rStyle w:val="Hyperlink"/>
          </w:rPr>
          <w:t>1.1</w:t>
        </w:r>
        <w:r w:rsidRPr="00AA17BF">
          <w:rPr>
            <w:rFonts w:asciiTheme="minorHAnsi" w:hAnsiTheme="minorHAnsi"/>
            <w:sz w:val="22"/>
          </w:rPr>
          <w:tab/>
        </w:r>
        <w:r w:rsidRPr="00AA17BF">
          <w:rPr>
            <w:rStyle w:val="Hyperlink"/>
          </w:rPr>
          <w:t>Latar Belakang</w:t>
        </w:r>
        <w:r w:rsidRPr="00AA17BF">
          <w:rPr>
            <w:webHidden/>
          </w:rPr>
          <w:tab/>
        </w:r>
        <w:r w:rsidRPr="00AA17BF">
          <w:rPr>
            <w:webHidden/>
          </w:rPr>
          <w:fldChar w:fldCharType="begin"/>
        </w:r>
        <w:r w:rsidRPr="00AA17BF">
          <w:rPr>
            <w:webHidden/>
          </w:rPr>
          <w:instrText xml:space="preserve"> PAGEREF _Toc95924961 \h </w:instrText>
        </w:r>
        <w:r w:rsidRPr="00AA17BF">
          <w:rPr>
            <w:webHidden/>
          </w:rPr>
        </w:r>
        <w:r w:rsidRPr="00AA17BF">
          <w:rPr>
            <w:webHidden/>
          </w:rPr>
          <w:fldChar w:fldCharType="separate"/>
        </w:r>
        <w:r w:rsidRPr="00AA17BF">
          <w:rPr>
            <w:webHidden/>
          </w:rPr>
          <w:t>9</w:t>
        </w:r>
        <w:r w:rsidRPr="00AA17BF">
          <w:rPr>
            <w:webHidden/>
          </w:rPr>
          <w:fldChar w:fldCharType="end"/>
        </w:r>
      </w:hyperlink>
    </w:p>
    <w:p w14:paraId="5F1C6EDA" w14:textId="1B5FD111" w:rsidR="00CB31A8" w:rsidRPr="00AA17BF" w:rsidRDefault="00CB31A8">
      <w:pPr>
        <w:pStyle w:val="TOC2"/>
        <w:tabs>
          <w:tab w:val="left" w:pos="1320"/>
          <w:tab w:val="right" w:pos="9062"/>
        </w:tabs>
        <w:rPr>
          <w:rFonts w:asciiTheme="minorHAnsi" w:hAnsiTheme="minorHAnsi"/>
          <w:sz w:val="22"/>
        </w:rPr>
      </w:pPr>
      <w:hyperlink w:anchor="_Toc95924962" w:history="1">
        <w:r w:rsidRPr="00AA17BF">
          <w:rPr>
            <w:rStyle w:val="Hyperlink"/>
          </w:rPr>
          <w:t>1.2</w:t>
        </w:r>
        <w:r w:rsidRPr="00AA17BF">
          <w:rPr>
            <w:rFonts w:asciiTheme="minorHAnsi" w:hAnsiTheme="minorHAnsi"/>
            <w:sz w:val="22"/>
          </w:rPr>
          <w:tab/>
        </w:r>
        <w:r w:rsidRPr="00AA17BF">
          <w:rPr>
            <w:rStyle w:val="Hyperlink"/>
          </w:rPr>
          <w:t>Rumusan Masalah</w:t>
        </w:r>
        <w:r w:rsidRPr="00AA17BF">
          <w:rPr>
            <w:webHidden/>
          </w:rPr>
          <w:tab/>
        </w:r>
        <w:r w:rsidRPr="00AA17BF">
          <w:rPr>
            <w:webHidden/>
          </w:rPr>
          <w:fldChar w:fldCharType="begin"/>
        </w:r>
        <w:r w:rsidRPr="00AA17BF">
          <w:rPr>
            <w:webHidden/>
          </w:rPr>
          <w:instrText xml:space="preserve"> PAGEREF _Toc95924962 \h </w:instrText>
        </w:r>
        <w:r w:rsidRPr="00AA17BF">
          <w:rPr>
            <w:webHidden/>
          </w:rPr>
        </w:r>
        <w:r w:rsidRPr="00AA17BF">
          <w:rPr>
            <w:webHidden/>
          </w:rPr>
          <w:fldChar w:fldCharType="separate"/>
        </w:r>
        <w:r w:rsidRPr="00AA17BF">
          <w:rPr>
            <w:webHidden/>
          </w:rPr>
          <w:t>9</w:t>
        </w:r>
        <w:r w:rsidRPr="00AA17BF">
          <w:rPr>
            <w:webHidden/>
          </w:rPr>
          <w:fldChar w:fldCharType="end"/>
        </w:r>
      </w:hyperlink>
    </w:p>
    <w:p w14:paraId="60D5928F" w14:textId="452EA800" w:rsidR="00CB31A8" w:rsidRPr="00AA17BF" w:rsidRDefault="00CB31A8">
      <w:pPr>
        <w:pStyle w:val="TOC2"/>
        <w:tabs>
          <w:tab w:val="left" w:pos="1320"/>
          <w:tab w:val="right" w:pos="9062"/>
        </w:tabs>
        <w:rPr>
          <w:rFonts w:asciiTheme="minorHAnsi" w:hAnsiTheme="minorHAnsi"/>
          <w:sz w:val="22"/>
        </w:rPr>
      </w:pPr>
      <w:hyperlink w:anchor="_Toc95924963" w:history="1">
        <w:r w:rsidRPr="00AA17BF">
          <w:rPr>
            <w:rStyle w:val="Hyperlink"/>
          </w:rPr>
          <w:t>1.3</w:t>
        </w:r>
        <w:r w:rsidRPr="00AA17BF">
          <w:rPr>
            <w:rFonts w:asciiTheme="minorHAnsi" w:hAnsiTheme="minorHAnsi"/>
            <w:sz w:val="22"/>
          </w:rPr>
          <w:tab/>
        </w:r>
        <w:r w:rsidRPr="00AA17BF">
          <w:rPr>
            <w:rStyle w:val="Hyperlink"/>
          </w:rPr>
          <w:t>Tujuan</w:t>
        </w:r>
        <w:r w:rsidRPr="00AA17BF">
          <w:rPr>
            <w:webHidden/>
          </w:rPr>
          <w:tab/>
        </w:r>
        <w:r w:rsidRPr="00AA17BF">
          <w:rPr>
            <w:webHidden/>
          </w:rPr>
          <w:fldChar w:fldCharType="begin"/>
        </w:r>
        <w:r w:rsidRPr="00AA17BF">
          <w:rPr>
            <w:webHidden/>
          </w:rPr>
          <w:instrText xml:space="preserve"> PAGEREF _Toc95924963 \h </w:instrText>
        </w:r>
        <w:r w:rsidRPr="00AA17BF">
          <w:rPr>
            <w:webHidden/>
          </w:rPr>
        </w:r>
        <w:r w:rsidRPr="00AA17BF">
          <w:rPr>
            <w:webHidden/>
          </w:rPr>
          <w:fldChar w:fldCharType="separate"/>
        </w:r>
        <w:r w:rsidRPr="00AA17BF">
          <w:rPr>
            <w:webHidden/>
          </w:rPr>
          <w:t>9</w:t>
        </w:r>
        <w:r w:rsidRPr="00AA17BF">
          <w:rPr>
            <w:webHidden/>
          </w:rPr>
          <w:fldChar w:fldCharType="end"/>
        </w:r>
      </w:hyperlink>
    </w:p>
    <w:p w14:paraId="7C647154" w14:textId="24F80722" w:rsidR="00CB31A8" w:rsidRPr="00AA17BF" w:rsidRDefault="00CB31A8">
      <w:pPr>
        <w:pStyle w:val="TOC2"/>
        <w:tabs>
          <w:tab w:val="left" w:pos="1320"/>
          <w:tab w:val="right" w:pos="9062"/>
        </w:tabs>
        <w:rPr>
          <w:rFonts w:asciiTheme="minorHAnsi" w:hAnsiTheme="minorHAnsi"/>
          <w:sz w:val="22"/>
        </w:rPr>
      </w:pPr>
      <w:hyperlink w:anchor="_Toc95924964" w:history="1">
        <w:r w:rsidRPr="00AA17BF">
          <w:rPr>
            <w:rStyle w:val="Hyperlink"/>
          </w:rPr>
          <w:t>1.4</w:t>
        </w:r>
        <w:r w:rsidRPr="00AA17BF">
          <w:rPr>
            <w:rFonts w:asciiTheme="minorHAnsi" w:hAnsiTheme="minorHAnsi"/>
            <w:sz w:val="22"/>
          </w:rPr>
          <w:tab/>
        </w:r>
        <w:r w:rsidRPr="00AA17BF">
          <w:rPr>
            <w:rStyle w:val="Hyperlink"/>
          </w:rPr>
          <w:t>Batasan Masalah</w:t>
        </w:r>
        <w:r w:rsidRPr="00AA17BF">
          <w:rPr>
            <w:webHidden/>
          </w:rPr>
          <w:tab/>
        </w:r>
        <w:r w:rsidRPr="00AA17BF">
          <w:rPr>
            <w:webHidden/>
          </w:rPr>
          <w:fldChar w:fldCharType="begin"/>
        </w:r>
        <w:r w:rsidRPr="00AA17BF">
          <w:rPr>
            <w:webHidden/>
          </w:rPr>
          <w:instrText xml:space="preserve"> PAGEREF _Toc95924964 \h </w:instrText>
        </w:r>
        <w:r w:rsidRPr="00AA17BF">
          <w:rPr>
            <w:webHidden/>
          </w:rPr>
        </w:r>
        <w:r w:rsidRPr="00AA17BF">
          <w:rPr>
            <w:webHidden/>
          </w:rPr>
          <w:fldChar w:fldCharType="separate"/>
        </w:r>
        <w:r w:rsidRPr="00AA17BF">
          <w:rPr>
            <w:webHidden/>
          </w:rPr>
          <w:t>9</w:t>
        </w:r>
        <w:r w:rsidRPr="00AA17BF">
          <w:rPr>
            <w:webHidden/>
          </w:rPr>
          <w:fldChar w:fldCharType="end"/>
        </w:r>
      </w:hyperlink>
    </w:p>
    <w:p w14:paraId="345CAD9C" w14:textId="0C2EF506" w:rsidR="00CB31A8" w:rsidRPr="00AA17BF" w:rsidRDefault="00CB31A8">
      <w:pPr>
        <w:pStyle w:val="TOC2"/>
        <w:tabs>
          <w:tab w:val="left" w:pos="1320"/>
          <w:tab w:val="right" w:pos="9062"/>
        </w:tabs>
        <w:rPr>
          <w:rFonts w:asciiTheme="minorHAnsi" w:hAnsiTheme="minorHAnsi"/>
          <w:sz w:val="22"/>
        </w:rPr>
      </w:pPr>
      <w:hyperlink w:anchor="_Toc95924965" w:history="1">
        <w:r w:rsidRPr="00AA17BF">
          <w:rPr>
            <w:rStyle w:val="Hyperlink"/>
          </w:rPr>
          <w:t>1.5</w:t>
        </w:r>
        <w:r w:rsidRPr="00AA17BF">
          <w:rPr>
            <w:rFonts w:asciiTheme="minorHAnsi" w:hAnsiTheme="minorHAnsi"/>
            <w:sz w:val="22"/>
          </w:rPr>
          <w:tab/>
        </w:r>
        <w:r w:rsidRPr="00AA17BF">
          <w:rPr>
            <w:rStyle w:val="Hyperlink"/>
          </w:rPr>
          <w:t>Manfaat</w:t>
        </w:r>
        <w:r w:rsidRPr="00AA17BF">
          <w:rPr>
            <w:webHidden/>
          </w:rPr>
          <w:tab/>
        </w:r>
        <w:r w:rsidRPr="00AA17BF">
          <w:rPr>
            <w:webHidden/>
          </w:rPr>
          <w:fldChar w:fldCharType="begin"/>
        </w:r>
        <w:r w:rsidRPr="00AA17BF">
          <w:rPr>
            <w:webHidden/>
          </w:rPr>
          <w:instrText xml:space="preserve"> PAGEREF _Toc95924965 \h </w:instrText>
        </w:r>
        <w:r w:rsidRPr="00AA17BF">
          <w:rPr>
            <w:webHidden/>
          </w:rPr>
        </w:r>
        <w:r w:rsidRPr="00AA17BF">
          <w:rPr>
            <w:webHidden/>
          </w:rPr>
          <w:fldChar w:fldCharType="separate"/>
        </w:r>
        <w:r w:rsidRPr="00AA17BF">
          <w:rPr>
            <w:webHidden/>
          </w:rPr>
          <w:t>9</w:t>
        </w:r>
        <w:r w:rsidRPr="00AA17BF">
          <w:rPr>
            <w:webHidden/>
          </w:rPr>
          <w:fldChar w:fldCharType="end"/>
        </w:r>
      </w:hyperlink>
    </w:p>
    <w:p w14:paraId="627D0A85" w14:textId="374D9463" w:rsidR="00CB31A8" w:rsidRPr="00AA17BF" w:rsidRDefault="00CB31A8">
      <w:pPr>
        <w:pStyle w:val="TOC1"/>
        <w:tabs>
          <w:tab w:val="left" w:pos="1320"/>
          <w:tab w:val="right" w:pos="9062"/>
        </w:tabs>
        <w:rPr>
          <w:rFonts w:asciiTheme="minorHAnsi" w:hAnsiTheme="minorHAnsi"/>
        </w:rPr>
      </w:pPr>
      <w:hyperlink w:anchor="_Toc95924966" w:history="1">
        <w:r w:rsidRPr="00AA17BF">
          <w:rPr>
            <w:rStyle w:val="Hyperlink"/>
          </w:rPr>
          <w:t>BAB 2</w:t>
        </w:r>
        <w:r w:rsidRPr="00AA17BF">
          <w:rPr>
            <w:rFonts w:asciiTheme="minorHAnsi" w:hAnsiTheme="minorHAnsi"/>
          </w:rPr>
          <w:tab/>
        </w:r>
        <w:r w:rsidRPr="00AA17BF">
          <w:rPr>
            <w:rStyle w:val="Hyperlink"/>
          </w:rPr>
          <w:t>TINJAUAN PUSTAKA</w:t>
        </w:r>
        <w:r w:rsidRPr="00AA17BF">
          <w:rPr>
            <w:webHidden/>
          </w:rPr>
          <w:tab/>
        </w:r>
        <w:r w:rsidRPr="00AA17BF">
          <w:rPr>
            <w:webHidden/>
          </w:rPr>
          <w:fldChar w:fldCharType="begin"/>
        </w:r>
        <w:r w:rsidRPr="00AA17BF">
          <w:rPr>
            <w:webHidden/>
          </w:rPr>
          <w:instrText xml:space="preserve"> PAGEREF _Toc95924966 \h </w:instrText>
        </w:r>
        <w:r w:rsidRPr="00AA17BF">
          <w:rPr>
            <w:webHidden/>
          </w:rPr>
        </w:r>
        <w:r w:rsidRPr="00AA17BF">
          <w:rPr>
            <w:webHidden/>
          </w:rPr>
          <w:fldChar w:fldCharType="separate"/>
        </w:r>
        <w:r w:rsidRPr="00AA17BF">
          <w:rPr>
            <w:webHidden/>
          </w:rPr>
          <w:t>10</w:t>
        </w:r>
        <w:r w:rsidRPr="00AA17BF">
          <w:rPr>
            <w:webHidden/>
          </w:rPr>
          <w:fldChar w:fldCharType="end"/>
        </w:r>
      </w:hyperlink>
    </w:p>
    <w:p w14:paraId="720969C7" w14:textId="1AE2C35D" w:rsidR="00CB31A8" w:rsidRPr="00AA17BF" w:rsidRDefault="00CB31A8">
      <w:pPr>
        <w:pStyle w:val="TOC2"/>
        <w:tabs>
          <w:tab w:val="left" w:pos="1320"/>
          <w:tab w:val="right" w:pos="9062"/>
        </w:tabs>
        <w:rPr>
          <w:rFonts w:asciiTheme="minorHAnsi" w:hAnsiTheme="minorHAnsi"/>
          <w:sz w:val="22"/>
        </w:rPr>
      </w:pPr>
      <w:hyperlink w:anchor="_Toc95924967" w:history="1">
        <w:r w:rsidRPr="00AA17BF">
          <w:rPr>
            <w:rStyle w:val="Hyperlink"/>
          </w:rPr>
          <w:t>2.1</w:t>
        </w:r>
        <w:r w:rsidRPr="00AA17BF">
          <w:rPr>
            <w:rFonts w:asciiTheme="minorHAnsi" w:hAnsiTheme="minorHAnsi"/>
            <w:sz w:val="22"/>
          </w:rPr>
          <w:tab/>
        </w:r>
        <w:r w:rsidRPr="00AA17BF">
          <w:rPr>
            <w:rStyle w:val="Hyperlink"/>
          </w:rPr>
          <w:t>Hasil Penelitian Terdahulu</w:t>
        </w:r>
        <w:r w:rsidRPr="00AA17BF">
          <w:rPr>
            <w:webHidden/>
          </w:rPr>
          <w:tab/>
        </w:r>
        <w:r w:rsidRPr="00AA17BF">
          <w:rPr>
            <w:webHidden/>
          </w:rPr>
          <w:fldChar w:fldCharType="begin"/>
        </w:r>
        <w:r w:rsidRPr="00AA17BF">
          <w:rPr>
            <w:webHidden/>
          </w:rPr>
          <w:instrText xml:space="preserve"> PAGEREF _Toc95924967 \h </w:instrText>
        </w:r>
        <w:r w:rsidRPr="00AA17BF">
          <w:rPr>
            <w:webHidden/>
          </w:rPr>
        </w:r>
        <w:r w:rsidRPr="00AA17BF">
          <w:rPr>
            <w:webHidden/>
          </w:rPr>
          <w:fldChar w:fldCharType="separate"/>
        </w:r>
        <w:r w:rsidRPr="00AA17BF">
          <w:rPr>
            <w:webHidden/>
          </w:rPr>
          <w:t>10</w:t>
        </w:r>
        <w:r w:rsidRPr="00AA17BF">
          <w:rPr>
            <w:webHidden/>
          </w:rPr>
          <w:fldChar w:fldCharType="end"/>
        </w:r>
      </w:hyperlink>
    </w:p>
    <w:p w14:paraId="6E2BF2D9" w14:textId="5ADE324B" w:rsidR="00CB31A8" w:rsidRPr="00AA17BF" w:rsidRDefault="00CB31A8">
      <w:pPr>
        <w:pStyle w:val="TOC2"/>
        <w:tabs>
          <w:tab w:val="left" w:pos="1320"/>
          <w:tab w:val="right" w:pos="9062"/>
        </w:tabs>
        <w:rPr>
          <w:rFonts w:asciiTheme="minorHAnsi" w:hAnsiTheme="minorHAnsi"/>
          <w:sz w:val="22"/>
        </w:rPr>
      </w:pPr>
      <w:hyperlink w:anchor="_Toc95924968" w:history="1">
        <w:r w:rsidRPr="00AA17BF">
          <w:rPr>
            <w:rStyle w:val="Hyperlink"/>
          </w:rPr>
          <w:t>2.2</w:t>
        </w:r>
        <w:r w:rsidRPr="00AA17BF">
          <w:rPr>
            <w:rFonts w:asciiTheme="minorHAnsi" w:hAnsiTheme="minorHAnsi"/>
            <w:sz w:val="22"/>
          </w:rPr>
          <w:tab/>
        </w:r>
        <w:r w:rsidRPr="00AA17BF">
          <w:rPr>
            <w:rStyle w:val="Hyperlink"/>
          </w:rPr>
          <w:t>Dasar Teori</w:t>
        </w:r>
        <w:r w:rsidRPr="00AA17BF">
          <w:rPr>
            <w:webHidden/>
          </w:rPr>
          <w:tab/>
        </w:r>
        <w:r w:rsidRPr="00AA17BF">
          <w:rPr>
            <w:webHidden/>
          </w:rPr>
          <w:fldChar w:fldCharType="begin"/>
        </w:r>
        <w:r w:rsidRPr="00AA17BF">
          <w:rPr>
            <w:webHidden/>
          </w:rPr>
          <w:instrText xml:space="preserve"> PAGEREF _Toc95924968 \h </w:instrText>
        </w:r>
        <w:r w:rsidRPr="00AA17BF">
          <w:rPr>
            <w:webHidden/>
          </w:rPr>
        </w:r>
        <w:r w:rsidRPr="00AA17BF">
          <w:rPr>
            <w:webHidden/>
          </w:rPr>
          <w:fldChar w:fldCharType="separate"/>
        </w:r>
        <w:r w:rsidRPr="00AA17BF">
          <w:rPr>
            <w:webHidden/>
          </w:rPr>
          <w:t>10</w:t>
        </w:r>
        <w:r w:rsidRPr="00AA17BF">
          <w:rPr>
            <w:webHidden/>
          </w:rPr>
          <w:fldChar w:fldCharType="end"/>
        </w:r>
      </w:hyperlink>
    </w:p>
    <w:p w14:paraId="27105CE7" w14:textId="21D523EC" w:rsidR="00CB31A8" w:rsidRPr="00AA17BF" w:rsidRDefault="00CB31A8">
      <w:pPr>
        <w:pStyle w:val="TOC1"/>
        <w:tabs>
          <w:tab w:val="left" w:pos="1320"/>
          <w:tab w:val="right" w:pos="9062"/>
        </w:tabs>
        <w:rPr>
          <w:rFonts w:asciiTheme="minorHAnsi" w:hAnsiTheme="minorHAnsi"/>
        </w:rPr>
      </w:pPr>
      <w:hyperlink w:anchor="_Toc95924969" w:history="1">
        <w:r w:rsidRPr="00AA17BF">
          <w:rPr>
            <w:rStyle w:val="Hyperlink"/>
          </w:rPr>
          <w:t>BAB 3</w:t>
        </w:r>
        <w:r w:rsidRPr="00AA17BF">
          <w:rPr>
            <w:rFonts w:asciiTheme="minorHAnsi" w:hAnsiTheme="minorHAnsi"/>
          </w:rPr>
          <w:tab/>
        </w:r>
        <w:r w:rsidRPr="00AA17BF">
          <w:rPr>
            <w:rStyle w:val="Hyperlink"/>
          </w:rPr>
          <w:t>METODOLOGI</w:t>
        </w:r>
        <w:r w:rsidRPr="00AA17BF">
          <w:rPr>
            <w:webHidden/>
          </w:rPr>
          <w:tab/>
        </w:r>
        <w:r w:rsidRPr="00AA17BF">
          <w:rPr>
            <w:webHidden/>
          </w:rPr>
          <w:fldChar w:fldCharType="begin"/>
        </w:r>
        <w:r w:rsidRPr="00AA17BF">
          <w:rPr>
            <w:webHidden/>
          </w:rPr>
          <w:instrText xml:space="preserve"> PAGEREF _Toc95924969 \h </w:instrText>
        </w:r>
        <w:r w:rsidRPr="00AA17BF">
          <w:rPr>
            <w:webHidden/>
          </w:rPr>
        </w:r>
        <w:r w:rsidRPr="00AA17BF">
          <w:rPr>
            <w:webHidden/>
          </w:rPr>
          <w:fldChar w:fldCharType="separate"/>
        </w:r>
        <w:r w:rsidRPr="00AA17BF">
          <w:rPr>
            <w:webHidden/>
          </w:rPr>
          <w:t>11</w:t>
        </w:r>
        <w:r w:rsidRPr="00AA17BF">
          <w:rPr>
            <w:webHidden/>
          </w:rPr>
          <w:fldChar w:fldCharType="end"/>
        </w:r>
      </w:hyperlink>
    </w:p>
    <w:p w14:paraId="39C8DD50" w14:textId="778F748E" w:rsidR="00CB31A8" w:rsidRPr="00AA17BF" w:rsidRDefault="00CB31A8">
      <w:pPr>
        <w:pStyle w:val="TOC2"/>
        <w:tabs>
          <w:tab w:val="left" w:pos="1320"/>
          <w:tab w:val="right" w:pos="9062"/>
        </w:tabs>
        <w:rPr>
          <w:rFonts w:asciiTheme="minorHAnsi" w:hAnsiTheme="minorHAnsi"/>
          <w:sz w:val="22"/>
        </w:rPr>
      </w:pPr>
      <w:hyperlink w:anchor="_Toc95924970" w:history="1">
        <w:r w:rsidRPr="00AA17BF">
          <w:rPr>
            <w:rStyle w:val="Hyperlink"/>
          </w:rPr>
          <w:t>3.1</w:t>
        </w:r>
        <w:r w:rsidRPr="00AA17BF">
          <w:rPr>
            <w:rFonts w:asciiTheme="minorHAnsi" w:hAnsiTheme="minorHAnsi"/>
            <w:sz w:val="22"/>
          </w:rPr>
          <w:tab/>
        </w:r>
        <w:r w:rsidRPr="00AA17BF">
          <w:rPr>
            <w:rStyle w:val="Hyperlink"/>
          </w:rPr>
          <w:t>Metode yang digunakan</w:t>
        </w:r>
        <w:r w:rsidRPr="00AA17BF">
          <w:rPr>
            <w:webHidden/>
          </w:rPr>
          <w:tab/>
        </w:r>
        <w:r w:rsidRPr="00AA17BF">
          <w:rPr>
            <w:webHidden/>
          </w:rPr>
          <w:fldChar w:fldCharType="begin"/>
        </w:r>
        <w:r w:rsidRPr="00AA17BF">
          <w:rPr>
            <w:webHidden/>
          </w:rPr>
          <w:instrText xml:space="preserve"> PAGEREF _Toc95924970 \h </w:instrText>
        </w:r>
        <w:r w:rsidRPr="00AA17BF">
          <w:rPr>
            <w:webHidden/>
          </w:rPr>
        </w:r>
        <w:r w:rsidRPr="00AA17BF">
          <w:rPr>
            <w:webHidden/>
          </w:rPr>
          <w:fldChar w:fldCharType="separate"/>
        </w:r>
        <w:r w:rsidRPr="00AA17BF">
          <w:rPr>
            <w:webHidden/>
          </w:rPr>
          <w:t>11</w:t>
        </w:r>
        <w:r w:rsidRPr="00AA17BF">
          <w:rPr>
            <w:webHidden/>
          </w:rPr>
          <w:fldChar w:fldCharType="end"/>
        </w:r>
      </w:hyperlink>
    </w:p>
    <w:p w14:paraId="69DF2645" w14:textId="261A7F5D" w:rsidR="00CB31A8" w:rsidRPr="00AA17BF" w:rsidRDefault="00CB31A8">
      <w:pPr>
        <w:pStyle w:val="TOC2"/>
        <w:tabs>
          <w:tab w:val="left" w:pos="1320"/>
          <w:tab w:val="right" w:pos="9062"/>
        </w:tabs>
        <w:rPr>
          <w:rFonts w:asciiTheme="minorHAnsi" w:hAnsiTheme="minorHAnsi"/>
          <w:sz w:val="22"/>
        </w:rPr>
      </w:pPr>
      <w:hyperlink w:anchor="_Toc95924971" w:history="1">
        <w:r w:rsidRPr="00AA17BF">
          <w:rPr>
            <w:rStyle w:val="Hyperlink"/>
          </w:rPr>
          <w:t>3.2</w:t>
        </w:r>
        <w:r w:rsidRPr="00AA17BF">
          <w:rPr>
            <w:rFonts w:asciiTheme="minorHAnsi" w:hAnsiTheme="minorHAnsi"/>
            <w:sz w:val="22"/>
          </w:rPr>
          <w:tab/>
        </w:r>
        <w:r w:rsidRPr="00AA17BF">
          <w:rPr>
            <w:rStyle w:val="Hyperlink"/>
          </w:rPr>
          <w:t>Bahan dan peralatan yang digunakan</w:t>
        </w:r>
        <w:r w:rsidRPr="00AA17BF">
          <w:rPr>
            <w:webHidden/>
          </w:rPr>
          <w:tab/>
        </w:r>
        <w:r w:rsidRPr="00AA17BF">
          <w:rPr>
            <w:webHidden/>
          </w:rPr>
          <w:fldChar w:fldCharType="begin"/>
        </w:r>
        <w:r w:rsidRPr="00AA17BF">
          <w:rPr>
            <w:webHidden/>
          </w:rPr>
          <w:instrText xml:space="preserve"> PAGEREF _Toc95924971 \h </w:instrText>
        </w:r>
        <w:r w:rsidRPr="00AA17BF">
          <w:rPr>
            <w:webHidden/>
          </w:rPr>
        </w:r>
        <w:r w:rsidRPr="00AA17BF">
          <w:rPr>
            <w:webHidden/>
          </w:rPr>
          <w:fldChar w:fldCharType="separate"/>
        </w:r>
        <w:r w:rsidRPr="00AA17BF">
          <w:rPr>
            <w:webHidden/>
          </w:rPr>
          <w:t>11</w:t>
        </w:r>
        <w:r w:rsidRPr="00AA17BF">
          <w:rPr>
            <w:webHidden/>
          </w:rPr>
          <w:fldChar w:fldCharType="end"/>
        </w:r>
      </w:hyperlink>
    </w:p>
    <w:p w14:paraId="30CC0799" w14:textId="2D6BA303" w:rsidR="00CB31A8" w:rsidRPr="00AA17BF" w:rsidRDefault="00CB31A8">
      <w:pPr>
        <w:pStyle w:val="TOC2"/>
        <w:tabs>
          <w:tab w:val="left" w:pos="1320"/>
          <w:tab w:val="right" w:pos="9062"/>
        </w:tabs>
        <w:rPr>
          <w:rFonts w:asciiTheme="minorHAnsi" w:hAnsiTheme="minorHAnsi"/>
          <w:sz w:val="22"/>
        </w:rPr>
      </w:pPr>
      <w:hyperlink w:anchor="_Toc95924972" w:history="1">
        <w:r w:rsidRPr="00AA17BF">
          <w:rPr>
            <w:rStyle w:val="Hyperlink"/>
          </w:rPr>
          <w:t>3.3</w:t>
        </w:r>
        <w:r w:rsidRPr="00AA17BF">
          <w:rPr>
            <w:rFonts w:asciiTheme="minorHAnsi" w:hAnsiTheme="minorHAnsi"/>
            <w:sz w:val="22"/>
          </w:rPr>
          <w:tab/>
        </w:r>
        <w:r w:rsidRPr="00AA17BF">
          <w:rPr>
            <w:rStyle w:val="Hyperlink"/>
          </w:rPr>
          <w:t>Urutan pelaksanaan penelitian</w:t>
        </w:r>
        <w:r w:rsidRPr="00AA17BF">
          <w:rPr>
            <w:webHidden/>
          </w:rPr>
          <w:tab/>
        </w:r>
        <w:r w:rsidRPr="00AA17BF">
          <w:rPr>
            <w:webHidden/>
          </w:rPr>
          <w:fldChar w:fldCharType="begin"/>
        </w:r>
        <w:r w:rsidRPr="00AA17BF">
          <w:rPr>
            <w:webHidden/>
          </w:rPr>
          <w:instrText xml:space="preserve"> PAGEREF _Toc95924972 \h </w:instrText>
        </w:r>
        <w:r w:rsidRPr="00AA17BF">
          <w:rPr>
            <w:webHidden/>
          </w:rPr>
        </w:r>
        <w:r w:rsidRPr="00AA17BF">
          <w:rPr>
            <w:webHidden/>
          </w:rPr>
          <w:fldChar w:fldCharType="separate"/>
        </w:r>
        <w:r w:rsidRPr="00AA17BF">
          <w:rPr>
            <w:webHidden/>
          </w:rPr>
          <w:t>11</w:t>
        </w:r>
        <w:r w:rsidRPr="00AA17BF">
          <w:rPr>
            <w:webHidden/>
          </w:rPr>
          <w:fldChar w:fldCharType="end"/>
        </w:r>
      </w:hyperlink>
    </w:p>
    <w:p w14:paraId="1E4C4CF4" w14:textId="0D4EF920" w:rsidR="00CB31A8" w:rsidRPr="00AA17BF" w:rsidRDefault="00CB31A8">
      <w:pPr>
        <w:pStyle w:val="TOC1"/>
        <w:tabs>
          <w:tab w:val="left" w:pos="1320"/>
          <w:tab w:val="right" w:pos="9062"/>
        </w:tabs>
        <w:rPr>
          <w:rFonts w:asciiTheme="minorHAnsi" w:hAnsiTheme="minorHAnsi"/>
        </w:rPr>
      </w:pPr>
      <w:hyperlink w:anchor="_Toc95924973" w:history="1">
        <w:r w:rsidRPr="00AA17BF">
          <w:rPr>
            <w:rStyle w:val="Hyperlink"/>
          </w:rPr>
          <w:t>BAB 4</w:t>
        </w:r>
        <w:r w:rsidRPr="00AA17BF">
          <w:rPr>
            <w:rFonts w:asciiTheme="minorHAnsi" w:hAnsiTheme="minorHAnsi"/>
          </w:rPr>
          <w:tab/>
        </w:r>
        <w:r w:rsidRPr="00AA17BF">
          <w:rPr>
            <w:rStyle w:val="Hyperlink"/>
          </w:rPr>
          <w:t>Hasil dan Pembahasan</w:t>
        </w:r>
        <w:r w:rsidRPr="00AA17BF">
          <w:rPr>
            <w:webHidden/>
          </w:rPr>
          <w:tab/>
        </w:r>
        <w:r w:rsidRPr="00AA17BF">
          <w:rPr>
            <w:webHidden/>
          </w:rPr>
          <w:fldChar w:fldCharType="begin"/>
        </w:r>
        <w:r w:rsidRPr="00AA17BF">
          <w:rPr>
            <w:webHidden/>
          </w:rPr>
          <w:instrText xml:space="preserve"> PAGEREF _Toc95924973 \h </w:instrText>
        </w:r>
        <w:r w:rsidRPr="00AA17BF">
          <w:rPr>
            <w:webHidden/>
          </w:rPr>
        </w:r>
        <w:r w:rsidRPr="00AA17BF">
          <w:rPr>
            <w:webHidden/>
          </w:rPr>
          <w:fldChar w:fldCharType="separate"/>
        </w:r>
        <w:r w:rsidRPr="00AA17BF">
          <w:rPr>
            <w:webHidden/>
          </w:rPr>
          <w:t>12</w:t>
        </w:r>
        <w:r w:rsidRPr="00AA17BF">
          <w:rPr>
            <w:webHidden/>
          </w:rPr>
          <w:fldChar w:fldCharType="end"/>
        </w:r>
      </w:hyperlink>
    </w:p>
    <w:p w14:paraId="7030F458" w14:textId="512BA7FA" w:rsidR="00CB31A8" w:rsidRPr="00AA17BF" w:rsidRDefault="00CB31A8">
      <w:pPr>
        <w:pStyle w:val="TOC2"/>
        <w:tabs>
          <w:tab w:val="left" w:pos="1320"/>
          <w:tab w:val="right" w:pos="9062"/>
        </w:tabs>
        <w:rPr>
          <w:rFonts w:asciiTheme="minorHAnsi" w:hAnsiTheme="minorHAnsi"/>
          <w:sz w:val="22"/>
        </w:rPr>
      </w:pPr>
      <w:hyperlink w:anchor="_Toc95924974" w:history="1">
        <w:r w:rsidRPr="00AA17BF">
          <w:rPr>
            <w:rStyle w:val="Hyperlink"/>
          </w:rPr>
          <w:t>4.1</w:t>
        </w:r>
        <w:r w:rsidRPr="00AA17BF">
          <w:rPr>
            <w:rFonts w:asciiTheme="minorHAnsi" w:hAnsiTheme="minorHAnsi"/>
            <w:sz w:val="22"/>
          </w:rPr>
          <w:tab/>
        </w:r>
        <w:r w:rsidRPr="00AA17BF">
          <w:rPr>
            <w:rStyle w:val="Hyperlink"/>
          </w:rPr>
          <w:t>Hasil penelitian</w:t>
        </w:r>
        <w:r w:rsidRPr="00AA17BF">
          <w:rPr>
            <w:webHidden/>
          </w:rPr>
          <w:tab/>
        </w:r>
        <w:r w:rsidRPr="00AA17BF">
          <w:rPr>
            <w:webHidden/>
          </w:rPr>
          <w:fldChar w:fldCharType="begin"/>
        </w:r>
        <w:r w:rsidRPr="00AA17BF">
          <w:rPr>
            <w:webHidden/>
          </w:rPr>
          <w:instrText xml:space="preserve"> PAGEREF _Toc95924974 \h </w:instrText>
        </w:r>
        <w:r w:rsidRPr="00AA17BF">
          <w:rPr>
            <w:webHidden/>
          </w:rPr>
        </w:r>
        <w:r w:rsidRPr="00AA17BF">
          <w:rPr>
            <w:webHidden/>
          </w:rPr>
          <w:fldChar w:fldCharType="separate"/>
        </w:r>
        <w:r w:rsidRPr="00AA17BF">
          <w:rPr>
            <w:webHidden/>
          </w:rPr>
          <w:t>12</w:t>
        </w:r>
        <w:r w:rsidRPr="00AA17BF">
          <w:rPr>
            <w:webHidden/>
          </w:rPr>
          <w:fldChar w:fldCharType="end"/>
        </w:r>
      </w:hyperlink>
    </w:p>
    <w:p w14:paraId="211ACDA8" w14:textId="3D8090A3" w:rsidR="00CB31A8" w:rsidRPr="00AA17BF" w:rsidRDefault="00CB31A8">
      <w:pPr>
        <w:pStyle w:val="TOC2"/>
        <w:tabs>
          <w:tab w:val="left" w:pos="1320"/>
          <w:tab w:val="right" w:pos="9062"/>
        </w:tabs>
        <w:rPr>
          <w:rFonts w:asciiTheme="minorHAnsi" w:hAnsiTheme="minorHAnsi"/>
          <w:sz w:val="22"/>
        </w:rPr>
      </w:pPr>
      <w:hyperlink w:anchor="_Toc95924975" w:history="1">
        <w:r w:rsidRPr="00AA17BF">
          <w:rPr>
            <w:rStyle w:val="Hyperlink"/>
          </w:rPr>
          <w:t>4.2</w:t>
        </w:r>
        <w:r w:rsidRPr="00AA17BF">
          <w:rPr>
            <w:rFonts w:asciiTheme="minorHAnsi" w:hAnsiTheme="minorHAnsi"/>
            <w:sz w:val="22"/>
          </w:rPr>
          <w:tab/>
        </w:r>
        <w:r w:rsidRPr="00AA17BF">
          <w:rPr>
            <w:rStyle w:val="Hyperlink"/>
          </w:rPr>
          <w:t>Pembahasan</w:t>
        </w:r>
        <w:r w:rsidRPr="00AA17BF">
          <w:rPr>
            <w:webHidden/>
          </w:rPr>
          <w:tab/>
        </w:r>
        <w:r w:rsidRPr="00AA17BF">
          <w:rPr>
            <w:webHidden/>
          </w:rPr>
          <w:fldChar w:fldCharType="begin"/>
        </w:r>
        <w:r w:rsidRPr="00AA17BF">
          <w:rPr>
            <w:webHidden/>
          </w:rPr>
          <w:instrText xml:space="preserve"> PAGEREF _Toc95924975 \h </w:instrText>
        </w:r>
        <w:r w:rsidRPr="00AA17BF">
          <w:rPr>
            <w:webHidden/>
          </w:rPr>
        </w:r>
        <w:r w:rsidRPr="00AA17BF">
          <w:rPr>
            <w:webHidden/>
          </w:rPr>
          <w:fldChar w:fldCharType="separate"/>
        </w:r>
        <w:r w:rsidRPr="00AA17BF">
          <w:rPr>
            <w:webHidden/>
          </w:rPr>
          <w:t>12</w:t>
        </w:r>
        <w:r w:rsidRPr="00AA17BF">
          <w:rPr>
            <w:webHidden/>
          </w:rPr>
          <w:fldChar w:fldCharType="end"/>
        </w:r>
      </w:hyperlink>
    </w:p>
    <w:p w14:paraId="1C5058E9" w14:textId="69D45B4E" w:rsidR="00CB31A8" w:rsidRPr="00AA17BF" w:rsidRDefault="00CB31A8">
      <w:pPr>
        <w:pStyle w:val="TOC1"/>
        <w:tabs>
          <w:tab w:val="left" w:pos="1320"/>
          <w:tab w:val="right" w:pos="9062"/>
        </w:tabs>
        <w:rPr>
          <w:rFonts w:asciiTheme="minorHAnsi" w:hAnsiTheme="minorHAnsi"/>
        </w:rPr>
      </w:pPr>
      <w:hyperlink w:anchor="_Toc95924976" w:history="1">
        <w:r w:rsidRPr="00AA17BF">
          <w:rPr>
            <w:rStyle w:val="Hyperlink"/>
          </w:rPr>
          <w:t>BAB 5</w:t>
        </w:r>
        <w:r w:rsidRPr="00AA17BF">
          <w:rPr>
            <w:rFonts w:asciiTheme="minorHAnsi" w:hAnsiTheme="minorHAnsi"/>
          </w:rPr>
          <w:tab/>
        </w:r>
        <w:r w:rsidRPr="00AA17BF">
          <w:rPr>
            <w:rStyle w:val="Hyperlink"/>
          </w:rPr>
          <w:t>Kesimpulan dan Saran</w:t>
        </w:r>
        <w:r w:rsidRPr="00AA17BF">
          <w:rPr>
            <w:webHidden/>
          </w:rPr>
          <w:tab/>
        </w:r>
        <w:r w:rsidRPr="00AA17BF">
          <w:rPr>
            <w:webHidden/>
          </w:rPr>
          <w:fldChar w:fldCharType="begin"/>
        </w:r>
        <w:r w:rsidRPr="00AA17BF">
          <w:rPr>
            <w:webHidden/>
          </w:rPr>
          <w:instrText xml:space="preserve"> PAGEREF _Toc95924976 \h </w:instrText>
        </w:r>
        <w:r w:rsidRPr="00AA17BF">
          <w:rPr>
            <w:webHidden/>
          </w:rPr>
        </w:r>
        <w:r w:rsidRPr="00AA17BF">
          <w:rPr>
            <w:webHidden/>
          </w:rPr>
          <w:fldChar w:fldCharType="separate"/>
        </w:r>
        <w:r w:rsidRPr="00AA17BF">
          <w:rPr>
            <w:webHidden/>
          </w:rPr>
          <w:t>13</w:t>
        </w:r>
        <w:r w:rsidRPr="00AA17BF">
          <w:rPr>
            <w:webHidden/>
          </w:rPr>
          <w:fldChar w:fldCharType="end"/>
        </w:r>
      </w:hyperlink>
    </w:p>
    <w:p w14:paraId="516FA2EF" w14:textId="253DAA45" w:rsidR="00CB31A8" w:rsidRPr="00AA17BF" w:rsidRDefault="00CB31A8">
      <w:pPr>
        <w:pStyle w:val="TOC2"/>
        <w:tabs>
          <w:tab w:val="left" w:pos="1320"/>
          <w:tab w:val="right" w:pos="9062"/>
        </w:tabs>
        <w:rPr>
          <w:rFonts w:asciiTheme="minorHAnsi" w:hAnsiTheme="minorHAnsi"/>
          <w:sz w:val="22"/>
        </w:rPr>
      </w:pPr>
      <w:hyperlink w:anchor="_Toc95924977" w:history="1">
        <w:r w:rsidRPr="00AA17BF">
          <w:rPr>
            <w:rStyle w:val="Hyperlink"/>
          </w:rPr>
          <w:t>5.1</w:t>
        </w:r>
        <w:r w:rsidRPr="00AA17BF">
          <w:rPr>
            <w:rFonts w:asciiTheme="minorHAnsi" w:hAnsiTheme="minorHAnsi"/>
            <w:sz w:val="22"/>
          </w:rPr>
          <w:tab/>
        </w:r>
        <w:r w:rsidRPr="00AA17BF">
          <w:rPr>
            <w:rStyle w:val="Hyperlink"/>
          </w:rPr>
          <w:t>Kesimpulan</w:t>
        </w:r>
        <w:r w:rsidRPr="00AA17BF">
          <w:rPr>
            <w:webHidden/>
          </w:rPr>
          <w:tab/>
        </w:r>
        <w:r w:rsidRPr="00AA17BF">
          <w:rPr>
            <w:webHidden/>
          </w:rPr>
          <w:fldChar w:fldCharType="begin"/>
        </w:r>
        <w:r w:rsidRPr="00AA17BF">
          <w:rPr>
            <w:webHidden/>
          </w:rPr>
          <w:instrText xml:space="preserve"> PAGEREF _Toc95924977 \h </w:instrText>
        </w:r>
        <w:r w:rsidRPr="00AA17BF">
          <w:rPr>
            <w:webHidden/>
          </w:rPr>
        </w:r>
        <w:r w:rsidRPr="00AA17BF">
          <w:rPr>
            <w:webHidden/>
          </w:rPr>
          <w:fldChar w:fldCharType="separate"/>
        </w:r>
        <w:r w:rsidRPr="00AA17BF">
          <w:rPr>
            <w:webHidden/>
          </w:rPr>
          <w:t>13</w:t>
        </w:r>
        <w:r w:rsidRPr="00AA17BF">
          <w:rPr>
            <w:webHidden/>
          </w:rPr>
          <w:fldChar w:fldCharType="end"/>
        </w:r>
      </w:hyperlink>
    </w:p>
    <w:p w14:paraId="42CA7ED2" w14:textId="09A392AB" w:rsidR="00CB31A8" w:rsidRPr="00AA17BF" w:rsidRDefault="00CB31A8">
      <w:pPr>
        <w:pStyle w:val="TOC2"/>
        <w:tabs>
          <w:tab w:val="left" w:pos="1320"/>
          <w:tab w:val="right" w:pos="9062"/>
        </w:tabs>
        <w:rPr>
          <w:rFonts w:asciiTheme="minorHAnsi" w:hAnsiTheme="minorHAnsi"/>
          <w:sz w:val="22"/>
        </w:rPr>
      </w:pPr>
      <w:hyperlink w:anchor="_Toc95924978" w:history="1">
        <w:r w:rsidRPr="00AA17BF">
          <w:rPr>
            <w:rStyle w:val="Hyperlink"/>
          </w:rPr>
          <w:t>5.2</w:t>
        </w:r>
        <w:r w:rsidRPr="00AA17BF">
          <w:rPr>
            <w:rFonts w:asciiTheme="minorHAnsi" w:hAnsiTheme="minorHAnsi"/>
            <w:sz w:val="22"/>
          </w:rPr>
          <w:tab/>
        </w:r>
        <w:r w:rsidRPr="00AA17BF">
          <w:rPr>
            <w:rStyle w:val="Hyperlink"/>
          </w:rPr>
          <w:t>Saran</w:t>
        </w:r>
        <w:r w:rsidRPr="00AA17BF">
          <w:rPr>
            <w:webHidden/>
          </w:rPr>
          <w:tab/>
        </w:r>
        <w:r w:rsidRPr="00AA17BF">
          <w:rPr>
            <w:webHidden/>
          </w:rPr>
          <w:fldChar w:fldCharType="begin"/>
        </w:r>
        <w:r w:rsidRPr="00AA17BF">
          <w:rPr>
            <w:webHidden/>
          </w:rPr>
          <w:instrText xml:space="preserve"> PAGEREF _Toc95924978 \h </w:instrText>
        </w:r>
        <w:r w:rsidRPr="00AA17BF">
          <w:rPr>
            <w:webHidden/>
          </w:rPr>
        </w:r>
        <w:r w:rsidRPr="00AA17BF">
          <w:rPr>
            <w:webHidden/>
          </w:rPr>
          <w:fldChar w:fldCharType="separate"/>
        </w:r>
        <w:r w:rsidRPr="00AA17BF">
          <w:rPr>
            <w:webHidden/>
          </w:rPr>
          <w:t>13</w:t>
        </w:r>
        <w:r w:rsidRPr="00AA17BF">
          <w:rPr>
            <w:webHidden/>
          </w:rPr>
          <w:fldChar w:fldCharType="end"/>
        </w:r>
      </w:hyperlink>
    </w:p>
    <w:p w14:paraId="6D700984" w14:textId="5D44FB5A" w:rsidR="00CB31A8" w:rsidRPr="00AA17BF" w:rsidRDefault="00CB31A8">
      <w:pPr>
        <w:pStyle w:val="TOC1"/>
        <w:tabs>
          <w:tab w:val="right" w:pos="9062"/>
        </w:tabs>
        <w:rPr>
          <w:rFonts w:asciiTheme="minorHAnsi" w:hAnsiTheme="minorHAnsi"/>
        </w:rPr>
      </w:pPr>
      <w:hyperlink w:anchor="_Toc95924979" w:history="1">
        <w:r w:rsidRPr="00AA17BF">
          <w:rPr>
            <w:rStyle w:val="Hyperlink"/>
          </w:rPr>
          <w:t>DAFTAR PUSTAKA</w:t>
        </w:r>
        <w:r w:rsidRPr="00AA17BF">
          <w:rPr>
            <w:webHidden/>
          </w:rPr>
          <w:tab/>
        </w:r>
        <w:r w:rsidRPr="00AA17BF">
          <w:rPr>
            <w:webHidden/>
          </w:rPr>
          <w:fldChar w:fldCharType="begin"/>
        </w:r>
        <w:r w:rsidRPr="00AA17BF">
          <w:rPr>
            <w:webHidden/>
          </w:rPr>
          <w:instrText xml:space="preserve"> PAGEREF _Toc95924979 \h </w:instrText>
        </w:r>
        <w:r w:rsidRPr="00AA17BF">
          <w:rPr>
            <w:webHidden/>
          </w:rPr>
        </w:r>
        <w:r w:rsidRPr="00AA17BF">
          <w:rPr>
            <w:webHidden/>
          </w:rPr>
          <w:fldChar w:fldCharType="separate"/>
        </w:r>
        <w:r w:rsidRPr="00AA17BF">
          <w:rPr>
            <w:webHidden/>
          </w:rPr>
          <w:t>14</w:t>
        </w:r>
        <w:r w:rsidRPr="00AA17BF">
          <w:rPr>
            <w:webHidden/>
          </w:rPr>
          <w:fldChar w:fldCharType="end"/>
        </w:r>
      </w:hyperlink>
    </w:p>
    <w:p w14:paraId="7E29F4E0" w14:textId="55C9843A" w:rsidR="00CB31A8" w:rsidRPr="00AA17BF" w:rsidRDefault="00CB31A8">
      <w:pPr>
        <w:pStyle w:val="TOC1"/>
        <w:tabs>
          <w:tab w:val="right" w:pos="9062"/>
        </w:tabs>
        <w:rPr>
          <w:rFonts w:asciiTheme="minorHAnsi" w:hAnsiTheme="minorHAnsi"/>
        </w:rPr>
      </w:pPr>
      <w:hyperlink w:anchor="_Toc95924980" w:history="1">
        <w:r w:rsidRPr="00AA17BF">
          <w:rPr>
            <w:rStyle w:val="Hyperlink"/>
          </w:rPr>
          <w:t>LAMPIRAN</w:t>
        </w:r>
        <w:r w:rsidRPr="00AA17BF">
          <w:rPr>
            <w:webHidden/>
          </w:rPr>
          <w:tab/>
        </w:r>
        <w:r w:rsidRPr="00AA17BF">
          <w:rPr>
            <w:webHidden/>
          </w:rPr>
          <w:fldChar w:fldCharType="begin"/>
        </w:r>
        <w:r w:rsidRPr="00AA17BF">
          <w:rPr>
            <w:webHidden/>
          </w:rPr>
          <w:instrText xml:space="preserve"> PAGEREF _Toc95924980 \h </w:instrText>
        </w:r>
        <w:r w:rsidRPr="00AA17BF">
          <w:rPr>
            <w:webHidden/>
          </w:rPr>
        </w:r>
        <w:r w:rsidRPr="00AA17BF">
          <w:rPr>
            <w:webHidden/>
          </w:rPr>
          <w:fldChar w:fldCharType="separate"/>
        </w:r>
        <w:r w:rsidRPr="00AA17BF">
          <w:rPr>
            <w:webHidden/>
          </w:rPr>
          <w:t>15</w:t>
        </w:r>
        <w:r w:rsidRPr="00AA17BF">
          <w:rPr>
            <w:webHidden/>
          </w:rPr>
          <w:fldChar w:fldCharType="end"/>
        </w:r>
      </w:hyperlink>
    </w:p>
    <w:p w14:paraId="2AA4332E" w14:textId="10ED6A19" w:rsidR="00CB31A8" w:rsidRPr="00AA17BF" w:rsidRDefault="00CB31A8">
      <w:pPr>
        <w:pStyle w:val="TOC1"/>
        <w:tabs>
          <w:tab w:val="right" w:pos="9062"/>
        </w:tabs>
        <w:rPr>
          <w:rFonts w:asciiTheme="minorHAnsi" w:hAnsiTheme="minorHAnsi"/>
        </w:rPr>
      </w:pPr>
      <w:hyperlink w:anchor="_Toc95924981" w:history="1">
        <w:r w:rsidRPr="00AA17BF">
          <w:rPr>
            <w:rStyle w:val="Hyperlink"/>
          </w:rPr>
          <w:t>BIODATA PENULIS</w:t>
        </w:r>
        <w:r w:rsidRPr="00AA17BF">
          <w:rPr>
            <w:webHidden/>
          </w:rPr>
          <w:tab/>
        </w:r>
        <w:r w:rsidRPr="00AA17BF">
          <w:rPr>
            <w:webHidden/>
          </w:rPr>
          <w:fldChar w:fldCharType="begin"/>
        </w:r>
        <w:r w:rsidRPr="00AA17BF">
          <w:rPr>
            <w:webHidden/>
          </w:rPr>
          <w:instrText xml:space="preserve"> PAGEREF _Toc95924981 \h </w:instrText>
        </w:r>
        <w:r w:rsidRPr="00AA17BF">
          <w:rPr>
            <w:webHidden/>
          </w:rPr>
        </w:r>
        <w:r w:rsidRPr="00AA17BF">
          <w:rPr>
            <w:webHidden/>
          </w:rPr>
          <w:fldChar w:fldCharType="separate"/>
        </w:r>
        <w:r w:rsidRPr="00AA17BF">
          <w:rPr>
            <w:webHidden/>
          </w:rPr>
          <w:t>16</w:t>
        </w:r>
        <w:r w:rsidRPr="00AA17BF">
          <w:rPr>
            <w:webHidden/>
          </w:rPr>
          <w:fldChar w:fldCharType="end"/>
        </w:r>
      </w:hyperlink>
    </w:p>
    <w:p w14:paraId="249391DC" w14:textId="784C44A6" w:rsidR="00730246" w:rsidRPr="00AA17BF" w:rsidRDefault="00611A67" w:rsidP="00E71DBC">
      <w:pPr>
        <w:ind w:firstLine="0"/>
      </w:pPr>
      <w:r w:rsidRPr="00AA17BF">
        <w:fldChar w:fldCharType="end"/>
      </w:r>
    </w:p>
    <w:p w14:paraId="1CD0BDC7" w14:textId="0B266672" w:rsidR="00730246" w:rsidRPr="00AA17BF" w:rsidRDefault="00730246" w:rsidP="00730246">
      <w:r w:rsidRPr="00AA17BF">
        <w:br w:type="page"/>
      </w:r>
    </w:p>
    <w:p w14:paraId="5B34CDBF" w14:textId="6A4F1A32" w:rsidR="00730246" w:rsidRPr="00AA17BF" w:rsidRDefault="00730246" w:rsidP="004E7A84">
      <w:pPr>
        <w:pStyle w:val="Heading0"/>
      </w:pPr>
      <w:bookmarkStart w:id="5" w:name="_Toc95924957"/>
      <w:r w:rsidRPr="00AA17BF">
        <w:lastRenderedPageBreak/>
        <w:t>DAFTAR GAMBAR</w:t>
      </w:r>
      <w:bookmarkEnd w:id="5"/>
    </w:p>
    <w:p w14:paraId="77ACEDE4" w14:textId="402F3C17" w:rsidR="00730246" w:rsidRPr="00AA17BF" w:rsidRDefault="00730246" w:rsidP="00730246"/>
    <w:p w14:paraId="6F21065C" w14:textId="07850428" w:rsidR="00730246" w:rsidRPr="00AA17BF" w:rsidRDefault="00730246" w:rsidP="00730246">
      <w:r w:rsidRPr="00AA17BF">
        <w:br w:type="page"/>
      </w:r>
    </w:p>
    <w:p w14:paraId="14FD3452" w14:textId="349F2258" w:rsidR="00730246" w:rsidRPr="00AA17BF" w:rsidRDefault="008B0F49" w:rsidP="004E7A84">
      <w:pPr>
        <w:pStyle w:val="Heading0"/>
      </w:pPr>
      <w:bookmarkStart w:id="6" w:name="_Toc95924958"/>
      <w:r w:rsidRPr="00AA17BF">
        <w:lastRenderedPageBreak/>
        <w:t>DAFTAR TABEL</w:t>
      </w:r>
      <w:bookmarkEnd w:id="6"/>
    </w:p>
    <w:p w14:paraId="57F54B3B" w14:textId="7853F849" w:rsidR="008B0F49" w:rsidRPr="00AA17BF" w:rsidRDefault="008B0F49" w:rsidP="008B0F49"/>
    <w:p w14:paraId="48691143" w14:textId="76220288" w:rsidR="008B0F49" w:rsidRPr="00AA17BF" w:rsidRDefault="008B0F49" w:rsidP="008B0F49">
      <w:r w:rsidRPr="00AA17BF">
        <w:br w:type="page"/>
      </w:r>
    </w:p>
    <w:p w14:paraId="11C8103A" w14:textId="6CF7F472" w:rsidR="008B0F49" w:rsidRPr="00AA17BF" w:rsidRDefault="008B0F49" w:rsidP="004E7A84">
      <w:pPr>
        <w:pStyle w:val="Heading0"/>
      </w:pPr>
      <w:bookmarkStart w:id="7" w:name="_Toc95924959"/>
      <w:r w:rsidRPr="00AA17BF">
        <w:lastRenderedPageBreak/>
        <w:t>DAFTAR SIMBOL</w:t>
      </w:r>
      <w:bookmarkEnd w:id="7"/>
    </w:p>
    <w:p w14:paraId="7F69AD53" w14:textId="77777777" w:rsidR="00DD7EBD" w:rsidRPr="00AA17BF" w:rsidRDefault="00DD7EBD" w:rsidP="00DD7EBD"/>
    <w:p w14:paraId="4AF4C311" w14:textId="77777777" w:rsidR="00D274C3" w:rsidRPr="00AA17BF" w:rsidRDefault="00D274C3" w:rsidP="005057CF">
      <w:pPr>
        <w:rPr>
          <w:szCs w:val="24"/>
        </w:rPr>
      </w:pPr>
    </w:p>
    <w:p w14:paraId="3D3C9BC4" w14:textId="77777777" w:rsidR="007E1F77" w:rsidRPr="00AA17BF" w:rsidRDefault="007E1F77" w:rsidP="005057CF">
      <w:pPr>
        <w:rPr>
          <w:szCs w:val="24"/>
        </w:rPr>
      </w:pPr>
    </w:p>
    <w:p w14:paraId="04145F6A" w14:textId="3D09D4FC" w:rsidR="007E1F77" w:rsidRPr="00AA17BF" w:rsidRDefault="007E1F77" w:rsidP="005057CF">
      <w:pPr>
        <w:rPr>
          <w:szCs w:val="24"/>
        </w:rPr>
        <w:sectPr w:rsidR="007E1F77" w:rsidRPr="00AA17BF" w:rsidSect="00471BBB">
          <w:pgSz w:w="11907" w:h="16840" w:code="9"/>
          <w:pgMar w:top="1701" w:right="1134" w:bottom="1418" w:left="1701" w:header="720" w:footer="720" w:gutter="0"/>
          <w:pgNumType w:fmt="lowerRoman" w:start="1"/>
          <w:cols w:space="720"/>
          <w:docGrid w:linePitch="360"/>
        </w:sectPr>
      </w:pPr>
    </w:p>
    <w:p w14:paraId="638D52B0" w14:textId="14F488EC" w:rsidR="00347507" w:rsidRPr="00AA17BF" w:rsidRDefault="00B43BF1" w:rsidP="00D34BF4">
      <w:pPr>
        <w:pStyle w:val="Heading1"/>
        <w:numPr>
          <w:ilvl w:val="0"/>
          <w:numId w:val="11"/>
        </w:numPr>
      </w:pPr>
      <w:bookmarkStart w:id="8" w:name="_Toc95924960"/>
      <w:r w:rsidRPr="00AA17BF">
        <w:lastRenderedPageBreak/>
        <w:t>PENDAHULUAN</w:t>
      </w:r>
      <w:bookmarkEnd w:id="8"/>
    </w:p>
    <w:p w14:paraId="428A2716" w14:textId="77777777" w:rsidR="00D774A4" w:rsidRPr="00AA17BF" w:rsidRDefault="00D774A4" w:rsidP="00D774A4">
      <w:pPr>
        <w:pStyle w:val="Heading2"/>
      </w:pPr>
      <w:bookmarkStart w:id="9" w:name="_Toc184251114"/>
      <w:r w:rsidRPr="00AA17BF">
        <w:t>Latar Belakang</w:t>
      </w:r>
      <w:bookmarkEnd w:id="9"/>
    </w:p>
    <w:p w14:paraId="490A442B" w14:textId="77777777" w:rsidR="00D774A4" w:rsidRPr="00AA17BF" w:rsidRDefault="00D774A4" w:rsidP="00D774A4">
      <w:r w:rsidRPr="00AA17BF">
        <w:t xml:space="preserve">Tempat tinggal merupakan salah satu kebutuhan mendasar bagi setiap individu. Tempat tinggal tidak hanya berfungsi sebagai sarana fisik untuk perlindungan, tetapi juga berperan dalam pemenuhan aspek psikologis dan sosial individu. Mengingat pentingnya peran tempat tinggal dalam kehidupan, keputusan untuk memilih properti menjadi proses yang sangat krusial. Sebagian besar individu jarang melakukan transaksi pembelian atau penyewaan properti sepanjang hidup mereka, sehingga setiap keputusan terkait tempat tinggal membutuhkan pertimbangan yang matang dan menyeluruh. Kompleksitas ini tidak hanya muncul dari tingginya nilai ekonomi properti, tetapi juga karena banyaknya faktor yang perlu diperhatikan, seperti lokasi, harga, ukuran, fasilitas, serta preferensi pribadi </w:t>
      </w:r>
      <w:sdt>
        <w:sdtPr>
          <w:id w:val="343368529"/>
          <w:citation/>
        </w:sdtPr>
        <w:sdtContent>
          <w:r w:rsidRPr="00AA17BF">
            <w:fldChar w:fldCharType="begin"/>
          </w:r>
          <w:r w:rsidRPr="00AA17BF">
            <w:instrText xml:space="preserve"> CITATION Gha21 \l 1033 </w:instrText>
          </w:r>
          <w:r w:rsidRPr="00AA17BF">
            <w:fldChar w:fldCharType="separate"/>
          </w:r>
          <w:r w:rsidRPr="00AA17BF">
            <w:t>(Gharahighehi, Pliakos, &amp; Vens, 2021)</w:t>
          </w:r>
          <w:r w:rsidRPr="00AA17BF">
            <w:fldChar w:fldCharType="end"/>
          </w:r>
        </w:sdtContent>
      </w:sdt>
      <w:r w:rsidRPr="00AA17BF">
        <w:t>. Oleh karena itu, proses pemilihan tempat tinggal sering kali melibatkan pencarian informasi yang intensif, baik secara konvensional maupun melalui platform digital.</w:t>
      </w:r>
    </w:p>
    <w:p w14:paraId="29E602E9" w14:textId="77777777" w:rsidR="00D774A4" w:rsidRPr="00AA17BF" w:rsidRDefault="00D774A4" w:rsidP="00D774A4">
      <w:r w:rsidRPr="00AA17BF">
        <w:t>Di era digital saat ini, penggunaan platform daring untuk mencari properti mengalami peningkatan signifikan. Konsumen semakin beralih ke situs web dan aplikasi untuk mengeksplorasi pilihan properti yang tersedia. Namun, meskipun akses informasi menjadi lebih mudah, pengguna sering menghadapi tantangan baru dalam bentuk "</w:t>
      </w:r>
      <w:r w:rsidRPr="00AA17BF">
        <w:rPr>
          <w:i/>
          <w:iCs/>
        </w:rPr>
        <w:t>information overload</w:t>
      </w:r>
      <w:r w:rsidRPr="00AA17BF">
        <w:t>" atau kelebihan informasi. Banyaknya pilihan properti yang tersedia justru dapat membuat proses pencarian menjadi melelahkan dan membingungkan. Pengguna perlu menyaring berbagai opsi yang tidak relevan sebelum menemukan properti yang sesuai dengan preferensi mereka. Hal ini menyebabkan pengalaman pencarian yang tidak optimal dan berpotensi menurunkan kepuasan pengguna</w:t>
      </w:r>
      <w:sdt>
        <w:sdtPr>
          <w:id w:val="-1436050797"/>
          <w:citation/>
        </w:sdtPr>
        <w:sdtContent>
          <w:r w:rsidRPr="00AA17BF">
            <w:fldChar w:fldCharType="begin"/>
          </w:r>
          <w:r w:rsidRPr="00AA17BF">
            <w:instrText xml:space="preserve"> CITATION YuY18 \l 1033 </w:instrText>
          </w:r>
          <w:r w:rsidRPr="00AA17BF">
            <w:fldChar w:fldCharType="separate"/>
          </w:r>
          <w:r w:rsidRPr="00AA17BF">
            <w:t xml:space="preserve"> (Yu, Wang, Zhang, Gao, &amp; Wang, 2018)</w:t>
          </w:r>
          <w:r w:rsidRPr="00AA17BF">
            <w:fldChar w:fldCharType="end"/>
          </w:r>
        </w:sdtContent>
      </w:sdt>
      <w:r w:rsidRPr="00AA17BF">
        <w:t>. Untuk mengatasi permasalahan ini, sistem rekomendasi (SR) menjadi salah satu solusi yang efektif. SR berfungsi untuk menyederhanakan proses pencarian dengan mengidentifikasi properti yang paling relevan bagi pengguna berdasarkan data yang diperoleh dari interaksi mereka dengan platform.</w:t>
      </w:r>
    </w:p>
    <w:p w14:paraId="780A5D96" w14:textId="77777777" w:rsidR="00D774A4" w:rsidRPr="00AA17BF" w:rsidRDefault="00D774A4" w:rsidP="00D774A4">
      <w:r w:rsidRPr="00AA17BF">
        <w:t xml:space="preserve">Berbagai pendekatan telah dikembangkan untuk meningkatkan performa sistem rekomendasi properti. Salah satu penelitian yang signifikan adalah karya Han Jong Jun et al., yang menghasilkan SR berbasis embedding bernama “SeoulHouse2Vec”. SR ini menggunakan pendekatan </w:t>
      </w:r>
      <w:r w:rsidRPr="00AA17BF">
        <w:rPr>
          <w:i/>
          <w:iCs/>
        </w:rPr>
        <w:t>Neural Network Collaborative Model</w:t>
      </w:r>
      <w:r w:rsidRPr="00AA17BF">
        <w:t xml:space="preserve"> yang memanfaatkan teknik embedding untuk merepresentasikan hubungan antara pengguna dan properti secara lebih baik</w:t>
      </w:r>
      <w:sdt>
        <w:sdtPr>
          <w:id w:val="1089887622"/>
          <w:citation/>
        </w:sdtPr>
        <w:sdtContent>
          <w:r w:rsidRPr="00AA17BF">
            <w:fldChar w:fldCharType="begin"/>
          </w:r>
          <w:r w:rsidRPr="00AA17BF">
            <w:instrText xml:space="preserve"> CITATION Jun20 \l 1033 </w:instrText>
          </w:r>
          <w:r w:rsidRPr="00AA17BF">
            <w:fldChar w:fldCharType="separate"/>
          </w:r>
          <w:r w:rsidRPr="00AA17BF">
            <w:t xml:space="preserve"> (Jun, Kim, Rhee, &amp; Chang, 2020)</w:t>
          </w:r>
          <w:r w:rsidRPr="00AA17BF">
            <w:fldChar w:fldCharType="end"/>
          </w:r>
        </w:sdtContent>
      </w:sdt>
      <w:r w:rsidRPr="00AA17BF">
        <w:t xml:space="preserve">. Penelitian lain yang dilakukan oleh Zhang et al. mengusulkan pendekatan </w:t>
      </w:r>
      <w:r w:rsidRPr="00AA17BF">
        <w:rPr>
          <w:i/>
          <w:iCs/>
        </w:rPr>
        <w:t>Content-Based Filterin</w:t>
      </w:r>
      <w:r w:rsidRPr="00AA17BF">
        <w:t xml:space="preserve">g yang menggunakan model dua tahap, di mana sistem merekomendasikan properti berdasarkan karakteristik item serta preferensi historis pengguna </w:t>
      </w:r>
      <w:sdt>
        <w:sdtPr>
          <w:id w:val="1818838582"/>
          <w:citation/>
        </w:sdtPr>
        <w:sdtContent>
          <w:r w:rsidRPr="00AA17BF">
            <w:fldChar w:fldCharType="begin"/>
          </w:r>
          <w:r w:rsidRPr="00AA17BF">
            <w:instrText xml:space="preserve"> CITATION Zha19 \l 1033 </w:instrText>
          </w:r>
          <w:r w:rsidRPr="00AA17BF">
            <w:fldChar w:fldCharType="separate"/>
          </w:r>
          <w:r w:rsidRPr="00AA17BF">
            <w:t>(Zhang, et al., 2019)</w:t>
          </w:r>
          <w:r w:rsidRPr="00AA17BF">
            <w:fldChar w:fldCharType="end"/>
          </w:r>
        </w:sdtContent>
      </w:sdt>
      <w:r w:rsidRPr="00AA17BF">
        <w:t xml:space="preserve">. Terdapat penelitian lain tentang SR properti yang menggunakan </w:t>
      </w:r>
      <w:r w:rsidRPr="00AA17BF">
        <w:rPr>
          <w:i/>
          <w:iCs/>
        </w:rPr>
        <w:t>Content-Based Filtering</w:t>
      </w:r>
      <w:r w:rsidRPr="00AA17BF">
        <w:t xml:space="preserve"> dengan mengimplementasikan metode </w:t>
      </w:r>
      <w:r w:rsidRPr="00AA17BF">
        <w:rPr>
          <w:i/>
          <w:iCs/>
        </w:rPr>
        <w:t xml:space="preserve">Term Frequency Inverse Document Frequency </w:t>
      </w:r>
      <w:r w:rsidRPr="00AA17BF">
        <w:t xml:space="preserve">(TF-IDF) untuk memberikan bobot pada judul, deskripsi, dan alamat sebuah iklan properti yang dikunjungi pengguna. Kemudian algoritma Apriori digunakan untuk memeberikan rekomendasi properti yang mirip dengan yang pengguna lihat </w:t>
      </w:r>
      <w:r w:rsidRPr="00AA17BF">
        <w:fldChar w:fldCharType="begin" w:fldLock="1"/>
      </w:r>
      <w:r w:rsidRPr="00AA17BF">
        <w:instrText>ADDIN CSL_CITATION {"citationItems":[{"id":"ITEM-1","itemData":{"DOI":"10.1109/ICOIACT.2018.8350801","ISBN":"9781538609545","abstract":"Development of technology causes many business industries to migrate from offline business systems to the e-commerce world. One of the most popular e-commerce frequented by potential buyers is the property site. Considering that the property is one of the essential requirements for living, and furthermore it is also one of the most prized assets one can have. In this research, we develop a web-based recommendation system in choosing a property using content-based filtering method. The recommendation system provides property information based on user behavior by searching advertising content previously searched by the user. Each time the user selects the contents of the ad to display, this information will be stored into the database to be processed further in order to provide a recommendation. The application system will present the same product recommendation, in accordance to the profile / criteria and preference of the prospective buyer. Therefore, the recommendation system will assist prospective buyers in determining the choice of property product they want to buy, and this process can be provided by the recommendation system in a short time.","author":[{"dropping-particle":"","family":"Badriyah","given":"Tessy","non-dropping-particle":"","parse-names":false,"suffix":""},{"dropping-particle":"","family":"Azvy","given":"Sefryan","non-dropping-particle":"","parse-names":false,"suffix":""},{"dropping-particle":"","family":"Yuwono","given":"Wiratmoko","non-dropping-particle":"","parse-names":false,"suffix":""},{"dropping-particle":"","family":"Syarif","given":"Iwan","non-dropping-particle":"","parse-names":false,"suffix":""}],"container-title":"2018 International Conference on Information and Communications Technology, ICOIACT 2018","id":"ITEM-1","issued":{"date-parts":[["2018"]]},"page":"25-29","publisher":"IEEE","title":"Recommendation system for property search using content based filtering method","type":"article-journal","volume":"2018-Janua"},"uris":["http://www.mendeley.com/documents/?uuid=6ef80c7f-437f-4b04-90b0-e8578a83ee8b"]}],"mendeley":{"formattedCitation":"(Badriyah et al., 2018)","plainTextFormattedCitation":"(Badriyah et al., 2018)","previouslyFormattedCitation":"(Badriyah et al., 2018)"},"properties":{"noteIndex":0},"schema":"https://github.com/citation-style-language/schema/raw/master/csl-citation.json"}</w:instrText>
      </w:r>
      <w:r w:rsidRPr="00AA17BF">
        <w:fldChar w:fldCharType="separate"/>
      </w:r>
      <w:r w:rsidRPr="00AA17BF">
        <w:t>(Badriyah et al., 2018)</w:t>
      </w:r>
      <w:r w:rsidRPr="00AA17BF">
        <w:fldChar w:fldCharType="end"/>
      </w:r>
      <w:r w:rsidRPr="00AA17BF">
        <w:t>. Meskipun pendekatan ini menunjukkan hasil yang menjanjikan, masih terdapat beberapa tantangan yang perlu diatasi dalam pengembangan SR yang optimal, terutama dalam menangani berbagai keterbatasan data pengguna.</w:t>
      </w:r>
    </w:p>
    <w:p w14:paraId="40B5457E" w14:textId="77777777" w:rsidR="00D774A4" w:rsidRPr="00AA17BF" w:rsidRDefault="00D774A4" w:rsidP="00D774A4">
      <w:r w:rsidRPr="00AA17BF">
        <w:t xml:space="preserve">Salah satu permasalahan utama yang dihadapi oleh SR dalam domain properti adalah fenomena </w:t>
      </w:r>
      <w:r w:rsidRPr="00AA17BF">
        <w:rPr>
          <w:i/>
          <w:iCs/>
        </w:rPr>
        <w:t>cold-start problem</w:t>
      </w:r>
      <w:r w:rsidRPr="00AA17BF">
        <w:t xml:space="preserve">, di mana sistem kesulitan memberikan rekomendasi yang akurat </w:t>
      </w:r>
      <w:r w:rsidRPr="00AA17BF">
        <w:lastRenderedPageBreak/>
        <w:t xml:space="preserve">bagi pengguna baru atau bagi pengguna yang memiliki sedikit riwayat interaksi dengan platform. Sebagian besar pendekatan saat ini, seperti </w:t>
      </w:r>
      <w:r w:rsidRPr="00AA17BF">
        <w:rPr>
          <w:i/>
          <w:iCs/>
        </w:rPr>
        <w:t>Content-Based Filtering</w:t>
      </w:r>
      <w:r w:rsidRPr="00AA17BF">
        <w:t>, hanya berfokus pada karakteristik item atau aktivitas historis pengguna, seperti klik atau preferensi visual. Namun, model ini memiliki keterbatasan, karena perilaku pengguna yang terekam tidak selalu merepresentasikan preferensi nyata mereka. Pengguna mungkin melakukan klik secara acak atau terpengaruh oleh faktor eksternal, sehingga hasil rekomendasi yang diberikan bisa saja tidak sesuai dengan profil atau kebutuhan sebenarnya</w:t>
      </w:r>
      <w:sdt>
        <w:sdtPr>
          <w:id w:val="563153115"/>
          <w:citation/>
        </w:sdtPr>
        <w:sdtContent>
          <w:r w:rsidRPr="00AA17BF">
            <w:fldChar w:fldCharType="begin"/>
          </w:r>
          <w:r w:rsidRPr="00AA17BF">
            <w:instrText xml:space="preserve"> CITATION Kno18 \l 1033 </w:instrText>
          </w:r>
          <w:r w:rsidRPr="00AA17BF">
            <w:fldChar w:fldCharType="separate"/>
          </w:r>
          <w:r w:rsidRPr="00AA17BF">
            <w:t xml:space="preserve"> (Knoll, Groß, Schwanke, Rinn, &amp; Schreyer, 2018)</w:t>
          </w:r>
          <w:r w:rsidRPr="00AA17BF">
            <w:fldChar w:fldCharType="end"/>
          </w:r>
        </w:sdtContent>
      </w:sdt>
      <w:r w:rsidRPr="00AA17BF">
        <w:t>. Oleh karena itu, diperlukan pendekatan yang lebih personal dan komprehensif dalam menangkap preferensi pengguna.</w:t>
      </w:r>
    </w:p>
    <w:p w14:paraId="0537D250" w14:textId="77777777" w:rsidR="00D774A4" w:rsidRPr="00AA17BF" w:rsidRDefault="00D774A4" w:rsidP="00D774A4">
      <w:r w:rsidRPr="00AA17BF">
        <w:t xml:space="preserve">Untuk mengatasi tantangan tersebut, tugas akhir ini akan mengembangkan sistem rekomendasi berbasis </w:t>
      </w:r>
      <w:r w:rsidRPr="00AA17BF">
        <w:rPr>
          <w:i/>
          <w:iCs/>
        </w:rPr>
        <w:t xml:space="preserve">Hybrid Filtering </w:t>
      </w:r>
      <w:r w:rsidRPr="00AA17BF">
        <w:t xml:space="preserve">yang menggabungkan </w:t>
      </w:r>
      <w:r w:rsidRPr="00AA17BF">
        <w:rPr>
          <w:i/>
          <w:iCs/>
        </w:rPr>
        <w:t xml:space="preserve">Content-Based Filtering </w:t>
      </w:r>
      <w:r w:rsidRPr="00AA17BF">
        <w:t xml:space="preserve">dan </w:t>
      </w:r>
      <w:r w:rsidRPr="00AA17BF">
        <w:rPr>
          <w:i/>
          <w:iCs/>
        </w:rPr>
        <w:t>Knowledge-Based Recommender Systems</w:t>
      </w:r>
      <w:r w:rsidRPr="00AA17BF">
        <w:t xml:space="preserve"> dengan menggunakan metode </w:t>
      </w:r>
      <w:r w:rsidRPr="00AA17BF">
        <w:rPr>
          <w:i/>
          <w:iCs/>
        </w:rPr>
        <w:t>Profile Matching</w:t>
      </w:r>
      <w:r w:rsidRPr="00AA17BF">
        <w:t xml:space="preserve"> yang berfokus pada karakteristik demografi dan kondisi sosial pengguna. Pendekatan ini tidak hanya akan meningkatkan kualitas rekomendasi, tetapi juga dapat mengurangi risiko </w:t>
      </w:r>
      <w:r w:rsidRPr="00AA17BF">
        <w:rPr>
          <w:i/>
          <w:iCs/>
        </w:rPr>
        <w:t>cold-start</w:t>
      </w:r>
      <w:r w:rsidRPr="00AA17BF">
        <w:t xml:space="preserve"> problem yang sering terjadi pada SR konvensional. Tugas akhir ini diharapkan dapat memberikan kontribusi signifikan dalam pengembangan sistem rekomendasi properti yang lebih efektif dan efisien di era digitalisasi ini.</w:t>
      </w:r>
    </w:p>
    <w:p w14:paraId="498BEAE1" w14:textId="77777777" w:rsidR="00D774A4" w:rsidRPr="00AA17BF" w:rsidRDefault="00D774A4" w:rsidP="00D774A4">
      <w:pPr>
        <w:pStyle w:val="Heading2"/>
      </w:pPr>
      <w:bookmarkStart w:id="10" w:name="_Toc184251115"/>
      <w:r w:rsidRPr="00AA17BF">
        <w:t>Rumusan Masalah</w:t>
      </w:r>
      <w:bookmarkEnd w:id="10"/>
    </w:p>
    <w:p w14:paraId="17BE8CD6" w14:textId="77777777" w:rsidR="00D774A4" w:rsidRPr="00AA17BF" w:rsidRDefault="00D774A4" w:rsidP="00D774A4">
      <w:r w:rsidRPr="00AA17BF">
        <w:t>Berdasarkan latar belakang permasalahan di atas, maka rumusan permasalahan dalam tugas akhir ini adalah sebagai berikut:</w:t>
      </w:r>
    </w:p>
    <w:p w14:paraId="042DB215" w14:textId="77777777" w:rsidR="00D774A4" w:rsidRPr="00AA17BF" w:rsidRDefault="00D774A4" w:rsidP="00D774A4">
      <w:pPr>
        <w:pStyle w:val="ListParagraph"/>
        <w:numPr>
          <w:ilvl w:val="0"/>
          <w:numId w:val="12"/>
        </w:numPr>
      </w:pPr>
      <w:r w:rsidRPr="00AA17BF">
        <w:t>Apa saja data demografi dan kondisi sosial yang relevan untuk membentuk profil pembeli?</w:t>
      </w:r>
    </w:p>
    <w:p w14:paraId="681575EA" w14:textId="77777777" w:rsidR="00D774A4" w:rsidRPr="00AA17BF" w:rsidRDefault="00D774A4" w:rsidP="00D774A4">
      <w:pPr>
        <w:pStyle w:val="ListParagraph"/>
        <w:numPr>
          <w:ilvl w:val="0"/>
          <w:numId w:val="12"/>
        </w:numPr>
      </w:pPr>
      <w:r w:rsidRPr="00AA17BF">
        <w:t xml:space="preserve">Bagaimana algoritma </w:t>
      </w:r>
      <w:r w:rsidRPr="00AA17BF">
        <w:rPr>
          <w:i/>
          <w:iCs/>
        </w:rPr>
        <w:t>Profile Matching</w:t>
      </w:r>
      <w:r w:rsidRPr="00AA17BF">
        <w:t xml:space="preserve"> dapat digunakan untuk mencocokkan properti dengan profil pembeli?</w:t>
      </w:r>
    </w:p>
    <w:p w14:paraId="1A598B3F" w14:textId="77777777" w:rsidR="00D774A4" w:rsidRPr="00AA17BF" w:rsidRDefault="00D774A4" w:rsidP="00D774A4">
      <w:pPr>
        <w:pStyle w:val="ListParagraph"/>
        <w:numPr>
          <w:ilvl w:val="0"/>
          <w:numId w:val="12"/>
        </w:numPr>
      </w:pPr>
      <w:r w:rsidRPr="00AA17BF">
        <w:t xml:space="preserve">Bagimana teknik </w:t>
      </w:r>
      <w:r w:rsidRPr="00AA17BF">
        <w:rPr>
          <w:i/>
          <w:iCs/>
        </w:rPr>
        <w:t xml:space="preserve">Hybrid Filtering </w:t>
      </w:r>
      <w:r w:rsidRPr="00AA17BF">
        <w:t>dapat diterapkan untuk menentukan properti yang mirip berdasarkan karakteristik item?</w:t>
      </w:r>
    </w:p>
    <w:p w14:paraId="783F9F50" w14:textId="77777777" w:rsidR="00D774A4" w:rsidRPr="00AA17BF" w:rsidRDefault="00D774A4" w:rsidP="00D774A4">
      <w:pPr>
        <w:pStyle w:val="ListParagraph"/>
        <w:numPr>
          <w:ilvl w:val="0"/>
          <w:numId w:val="12"/>
        </w:numPr>
      </w:pPr>
      <w:r w:rsidRPr="00AA17BF">
        <w:t>Bagaimana cara mengukur kepuasan pengguna terhadap rekomendasi yang diberikan oleh sistem?</w:t>
      </w:r>
    </w:p>
    <w:p w14:paraId="3BCFBF71" w14:textId="77777777" w:rsidR="00D774A4" w:rsidRPr="00AA17BF" w:rsidRDefault="00D774A4" w:rsidP="00D774A4">
      <w:pPr>
        <w:pStyle w:val="Heading2"/>
      </w:pPr>
      <w:bookmarkStart w:id="11" w:name="_Toc184251116"/>
      <w:r w:rsidRPr="00AA17BF">
        <w:t>Batasan Masalah</w:t>
      </w:r>
      <w:bookmarkEnd w:id="11"/>
    </w:p>
    <w:p w14:paraId="2BF023CD" w14:textId="77777777" w:rsidR="00D774A4" w:rsidRPr="00AA17BF" w:rsidRDefault="00D774A4" w:rsidP="00D774A4">
      <w:r w:rsidRPr="00AA17BF">
        <w:t>Berdasarkan rumusan masalah yang telah dibuat, maka dapat didefinisikan batasan-batasan dalam tugas akhir ini sebagai berikut:</w:t>
      </w:r>
    </w:p>
    <w:p w14:paraId="369A2978" w14:textId="77777777" w:rsidR="00D774A4" w:rsidRPr="00AA17BF" w:rsidRDefault="00D774A4" w:rsidP="00D774A4">
      <w:pPr>
        <w:pStyle w:val="ListParagraph"/>
        <w:numPr>
          <w:ilvl w:val="0"/>
          <w:numId w:val="13"/>
        </w:numPr>
      </w:pPr>
      <w:r w:rsidRPr="00AA17BF">
        <w:t xml:space="preserve">Tugas akhir ini akan fokus pada pengembangan sistem rekomendasi properti berbasis </w:t>
      </w:r>
      <w:r w:rsidRPr="00AA17BF">
        <w:rPr>
          <w:i/>
          <w:iCs/>
        </w:rPr>
        <w:t>Hybrid Filtering</w:t>
      </w:r>
      <w:r w:rsidRPr="00AA17BF">
        <w:t xml:space="preserve"> yang mengintegrasikan Content Based Filtering dan </w:t>
      </w:r>
      <w:r w:rsidRPr="00AA17BF">
        <w:rPr>
          <w:i/>
          <w:iCs/>
        </w:rPr>
        <w:t>Knowledge Based Recommender Systems</w:t>
      </w:r>
      <w:r w:rsidRPr="00AA17BF">
        <w:t xml:space="preserve"> dengan metode </w:t>
      </w:r>
      <w:r w:rsidRPr="00AA17BF">
        <w:rPr>
          <w:i/>
          <w:iCs/>
        </w:rPr>
        <w:t>Profile Matching</w:t>
      </w:r>
      <w:r w:rsidRPr="00AA17BF">
        <w:t>.</w:t>
      </w:r>
    </w:p>
    <w:p w14:paraId="5335AAB2" w14:textId="77777777" w:rsidR="00D774A4" w:rsidRPr="00AA17BF" w:rsidRDefault="00D774A4" w:rsidP="00D774A4">
      <w:pPr>
        <w:pStyle w:val="ListParagraph"/>
        <w:numPr>
          <w:ilvl w:val="0"/>
          <w:numId w:val="13"/>
        </w:numPr>
      </w:pPr>
      <w:r w:rsidRPr="00AA17BF">
        <w:t xml:space="preserve">Data yang digunakan dalam tugas akhir ini terbatas pada properti yang berada di daerah JABODETABEK yang diperoleh dari platform digital penjualan properti dengan metode </w:t>
      </w:r>
      <w:r w:rsidRPr="00AA17BF">
        <w:rPr>
          <w:i/>
          <w:iCs/>
        </w:rPr>
        <w:t>scraping</w:t>
      </w:r>
      <w:r w:rsidRPr="00AA17BF">
        <w:t>.</w:t>
      </w:r>
    </w:p>
    <w:p w14:paraId="4CE26127" w14:textId="77777777" w:rsidR="00D774A4" w:rsidRPr="00AA17BF" w:rsidRDefault="00D774A4" w:rsidP="00D774A4">
      <w:pPr>
        <w:pStyle w:val="ListParagraph"/>
        <w:numPr>
          <w:ilvl w:val="0"/>
          <w:numId w:val="13"/>
        </w:numPr>
      </w:pPr>
      <w:r w:rsidRPr="00AA17BF">
        <w:t>Demografi dan kondisi sosial pengguna yang digunakan untuk membangun profile pengguna diperoleh dari studi literatur penelitian terdahulu.</w:t>
      </w:r>
    </w:p>
    <w:p w14:paraId="23B603FD" w14:textId="77777777" w:rsidR="00D774A4" w:rsidRPr="00AA17BF" w:rsidRDefault="00D774A4" w:rsidP="00D774A4">
      <w:pPr>
        <w:pStyle w:val="ListParagraph"/>
        <w:numPr>
          <w:ilvl w:val="0"/>
          <w:numId w:val="13"/>
        </w:numPr>
      </w:pPr>
      <w:r w:rsidRPr="00AA17BF">
        <w:t>Tugas akhir ini tidak akan mencakup analisis mendalam terhadap faktor eksternal yang mempengaruhi preferensi pengguna, seperti tren pasar properti atau perubahan ekonomi</w:t>
      </w:r>
      <w:r w:rsidRPr="00AA17BF">
        <w:rPr>
          <w:i/>
          <w:iCs/>
        </w:rPr>
        <w:t>.</w:t>
      </w:r>
    </w:p>
    <w:p w14:paraId="18C3CD31" w14:textId="77777777" w:rsidR="00D774A4" w:rsidRPr="00AA17BF" w:rsidRDefault="00D774A4" w:rsidP="00D774A4"/>
    <w:p w14:paraId="2AA380D5" w14:textId="77777777" w:rsidR="00D774A4" w:rsidRPr="00AA17BF" w:rsidRDefault="00D774A4" w:rsidP="00D774A4">
      <w:pPr>
        <w:pStyle w:val="Heading2"/>
      </w:pPr>
      <w:bookmarkStart w:id="12" w:name="_Toc184251117"/>
      <w:r w:rsidRPr="00AA17BF">
        <w:t>Tujuan</w:t>
      </w:r>
      <w:bookmarkEnd w:id="12"/>
    </w:p>
    <w:p w14:paraId="5D922F6A" w14:textId="77777777" w:rsidR="00D774A4" w:rsidRPr="00AA17BF" w:rsidRDefault="00D774A4" w:rsidP="00D774A4">
      <w:r w:rsidRPr="00AA17BF">
        <w:t>Berdasarkan rumusan masalah yang telah diuraikan sebelumnya, tujuan yang ingin dicapai pada tugas akhir ini adalah:</w:t>
      </w:r>
    </w:p>
    <w:p w14:paraId="4C31CCA6" w14:textId="77777777" w:rsidR="00D774A4" w:rsidRPr="00AA17BF" w:rsidRDefault="00D774A4" w:rsidP="00D774A4">
      <w:pPr>
        <w:pStyle w:val="ListParagraph"/>
        <w:numPr>
          <w:ilvl w:val="0"/>
          <w:numId w:val="14"/>
        </w:numPr>
      </w:pPr>
      <w:r w:rsidRPr="00AA17BF">
        <w:t>Mengidentifikasi dan menentukan data demografi serta kondisi sosial yang relevan untuk membentuk profil pembeli properti.</w:t>
      </w:r>
    </w:p>
    <w:p w14:paraId="2D84DFA9" w14:textId="77777777" w:rsidR="00D774A4" w:rsidRPr="00AA17BF" w:rsidRDefault="00D774A4" w:rsidP="00D774A4">
      <w:pPr>
        <w:pStyle w:val="ListParagraph"/>
        <w:numPr>
          <w:ilvl w:val="0"/>
          <w:numId w:val="14"/>
        </w:numPr>
      </w:pPr>
      <w:r w:rsidRPr="00AA17BF">
        <w:t>Mengembangkan dan menerapkan algoritma Profile Matching untuk mencocokkan properti dengan profil pembeli berdasarkan karakteristik pengguna.</w:t>
      </w:r>
    </w:p>
    <w:p w14:paraId="5D852AB0" w14:textId="77777777" w:rsidR="00D774A4" w:rsidRPr="00AA17BF" w:rsidRDefault="00D774A4" w:rsidP="00D774A4">
      <w:pPr>
        <w:pStyle w:val="ListParagraph"/>
        <w:numPr>
          <w:ilvl w:val="0"/>
          <w:numId w:val="14"/>
        </w:numPr>
      </w:pPr>
      <w:r w:rsidRPr="00AA17BF">
        <w:t xml:space="preserve">Menerapkan teknik </w:t>
      </w:r>
      <w:r w:rsidRPr="00AA17BF">
        <w:rPr>
          <w:i/>
          <w:iCs/>
        </w:rPr>
        <w:t>Hybrid Filtering</w:t>
      </w:r>
      <w:r w:rsidRPr="00AA17BF">
        <w:t xml:space="preserve"> untuk menentukan properti yang mirip berdasarkan karakteristik item, seperti lokasi, harga, ukuran, dan fasilitas.</w:t>
      </w:r>
    </w:p>
    <w:p w14:paraId="58C3890A" w14:textId="77777777" w:rsidR="00D774A4" w:rsidRPr="00AA17BF" w:rsidRDefault="00D774A4" w:rsidP="00D774A4">
      <w:pPr>
        <w:pStyle w:val="ListParagraph"/>
        <w:numPr>
          <w:ilvl w:val="0"/>
          <w:numId w:val="14"/>
        </w:numPr>
      </w:pPr>
      <w:r w:rsidRPr="00AA17BF">
        <w:t>Mengembangkan metode untuk mengukur tingkat kepuasan pengguna terhadap rekomendasi yang diberikan oleh sistem.</w:t>
      </w:r>
    </w:p>
    <w:p w14:paraId="606D1C13" w14:textId="77777777" w:rsidR="00D774A4" w:rsidRPr="00AA17BF" w:rsidRDefault="00D774A4" w:rsidP="00D774A4">
      <w:pPr>
        <w:pStyle w:val="Heading2"/>
      </w:pPr>
      <w:bookmarkStart w:id="13" w:name="_Toc184251118"/>
      <w:r w:rsidRPr="00AA17BF">
        <w:t>Manfaat</w:t>
      </w:r>
      <w:bookmarkEnd w:id="13"/>
    </w:p>
    <w:p w14:paraId="54DADDC4" w14:textId="77777777" w:rsidR="00D774A4" w:rsidRPr="00AA17BF" w:rsidRDefault="00D774A4" w:rsidP="00D774A4">
      <w:r w:rsidRPr="00AA17BF">
        <w:t>Manfaat yang diharapkan dari tugas akhir ini adalah:</w:t>
      </w:r>
    </w:p>
    <w:p w14:paraId="6B7A9260" w14:textId="77777777" w:rsidR="00D774A4" w:rsidRPr="00AA17BF" w:rsidRDefault="00D774A4" w:rsidP="00D774A4">
      <w:pPr>
        <w:pStyle w:val="ListParagraph"/>
        <w:numPr>
          <w:ilvl w:val="0"/>
          <w:numId w:val="15"/>
        </w:numPr>
      </w:pPr>
      <w:r w:rsidRPr="00AA17BF">
        <w:t>Bagi Industri Properti, membantu dalam memahami preferensi konsumen dengan lebih baik, sehingga dapat menyesuaikan penawaran properti sesuai dengan kebutuhan pasar</w:t>
      </w:r>
    </w:p>
    <w:p w14:paraId="584E5579" w14:textId="77777777" w:rsidR="00D774A4" w:rsidRPr="00AA17BF" w:rsidRDefault="00D774A4" w:rsidP="00D774A4">
      <w:pPr>
        <w:pStyle w:val="ListParagraph"/>
        <w:numPr>
          <w:ilvl w:val="0"/>
          <w:numId w:val="15"/>
        </w:numPr>
      </w:pPr>
      <w:r w:rsidRPr="00AA17BF">
        <w:t>Bagi pengguna platform pencarian properti, tugas akhir ini akan membantu mereka menemukan properti yang lebih relevan dan sesuai dengan profil dan kebutuhan spesifik mereka, sehingga proses pencarian menjadi lebih mudah dan efisien.</w:t>
      </w:r>
    </w:p>
    <w:p w14:paraId="5031F2AD" w14:textId="77777777" w:rsidR="00D774A4" w:rsidRPr="00AA17BF" w:rsidRDefault="00D774A4" w:rsidP="00D774A4">
      <w:pPr>
        <w:pStyle w:val="ListParagraph"/>
        <w:numPr>
          <w:ilvl w:val="0"/>
          <w:numId w:val="15"/>
        </w:numPr>
      </w:pPr>
      <w:r w:rsidRPr="00AA17BF">
        <w:t xml:space="preserve">Bagi pengembang sistem rekomendasi, tugas akhir ini dapat menjadi acuan dalam mengembangkan sistem rekomendasi yang lebih personal dan dapat mengatasi masalah </w:t>
      </w:r>
      <w:r w:rsidRPr="00AA17BF">
        <w:rPr>
          <w:i/>
          <w:iCs/>
        </w:rPr>
        <w:t>cold-start</w:t>
      </w:r>
      <w:r w:rsidRPr="00AA17BF">
        <w:t>, terutama pada aplikasi pencarian properti.</w:t>
      </w:r>
    </w:p>
    <w:p w14:paraId="2737AA05" w14:textId="77777777" w:rsidR="00D774A4" w:rsidRPr="00AA17BF" w:rsidRDefault="00D774A4" w:rsidP="00D774A4">
      <w:pPr>
        <w:pStyle w:val="ListParagraph"/>
        <w:numPr>
          <w:ilvl w:val="0"/>
          <w:numId w:val="15"/>
        </w:numPr>
      </w:pPr>
      <w:r w:rsidRPr="00AA17BF">
        <w:t>Bagi penulis, tugas akhir ini membantu menambah wawasan dalam hal sistem rekomendasi dan profile matching, serta penerapannya dalam dunia nyata.</w:t>
      </w:r>
    </w:p>
    <w:p w14:paraId="1D824D1F" w14:textId="77777777" w:rsidR="00D774A4" w:rsidRPr="00AA17BF" w:rsidRDefault="00D774A4" w:rsidP="00D774A4">
      <w:pPr>
        <w:pStyle w:val="Heading2"/>
      </w:pPr>
      <w:r w:rsidRPr="00AA17BF">
        <w:t>Relevansi</w:t>
      </w:r>
    </w:p>
    <w:p w14:paraId="2AD566CB" w14:textId="77777777" w:rsidR="00D774A4" w:rsidRPr="00AA17BF" w:rsidRDefault="00D774A4" w:rsidP="00D774A4">
      <w:r w:rsidRPr="00AA17BF">
        <w:t xml:space="preserve">Tugas akhir ini memiliki relevansi terhadap salah satu mata kuliah laboratorium Rekayasa Data dan Intelegensi Bisnis (RDIB), yaitu Pemodelan Sistem Kognitif. Pada mata kuliah tersebut, diajarkan teori-teori tentang sistem rekomendasi yang membantu dalam pembuatan tugas akhir ini. Salah satu </w:t>
      </w:r>
      <w:r w:rsidRPr="00AA17BF">
        <w:rPr>
          <w:i/>
          <w:iCs/>
        </w:rPr>
        <w:t>roadmap</w:t>
      </w:r>
      <w:r w:rsidRPr="00AA17BF">
        <w:t xml:space="preserve"> penelitian laboratorium RDIB, yaitu </w:t>
      </w:r>
      <w:r w:rsidRPr="00AA17BF">
        <w:rPr>
          <w:i/>
          <w:iCs/>
        </w:rPr>
        <w:t>Recommender Systems,</w:t>
      </w:r>
      <w:r w:rsidRPr="00AA17BF">
        <w:t xml:space="preserve"> memiliki kesesuaian dengan tugas akhir ini.</w:t>
      </w:r>
    </w:p>
    <w:p w14:paraId="57D54CFE" w14:textId="77777777" w:rsidR="00D774A4" w:rsidRPr="00AA17BF" w:rsidRDefault="00D774A4" w:rsidP="00D774A4">
      <w:pPr>
        <w:keepNext/>
        <w:jc w:val="center"/>
      </w:pPr>
      <w:r w:rsidRPr="00AA17BF">
        <w:lastRenderedPageBreak/>
        <w:drawing>
          <wp:inline distT="0" distB="0" distL="0" distR="0" wp14:anchorId="2DBE8545" wp14:editId="223ADCC4">
            <wp:extent cx="4162425" cy="5889315"/>
            <wp:effectExtent l="0" t="0" r="0" b="0"/>
            <wp:docPr id="920549348" name="Picture 5" descr="A close-up of a pos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49348" name="Picture 5" descr="A close-up of a poster&#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74477" cy="5906367"/>
                    </a:xfrm>
                    <a:prstGeom prst="rect">
                      <a:avLst/>
                    </a:prstGeom>
                    <a:noFill/>
                    <a:ln>
                      <a:noFill/>
                    </a:ln>
                  </pic:spPr>
                </pic:pic>
              </a:graphicData>
            </a:graphic>
          </wp:inline>
        </w:drawing>
      </w:r>
    </w:p>
    <w:p w14:paraId="1F30EF1B" w14:textId="64A974C7" w:rsidR="00B43BF1" w:rsidRPr="00AA17BF" w:rsidRDefault="00D774A4" w:rsidP="00D774A4">
      <w:pPr>
        <w:pStyle w:val="Caption"/>
        <w:jc w:val="center"/>
        <w:rPr>
          <w:i w:val="0"/>
          <w:iCs w:val="0"/>
          <w:color w:val="000000" w:themeColor="text1"/>
          <w:sz w:val="24"/>
          <w:szCs w:val="24"/>
        </w:rPr>
      </w:pPr>
      <w:bookmarkStart w:id="14" w:name="_Toc184941437"/>
      <w:r w:rsidRPr="00AA17BF">
        <w:rPr>
          <w:b/>
          <w:bCs/>
          <w:i w:val="0"/>
          <w:iCs w:val="0"/>
          <w:color w:val="000000" w:themeColor="text1"/>
          <w:sz w:val="24"/>
          <w:szCs w:val="24"/>
        </w:rPr>
        <w:t xml:space="preserve">Gambar </w:t>
      </w:r>
      <w:r w:rsidRPr="00AA17BF">
        <w:rPr>
          <w:b/>
          <w:bCs/>
          <w:i w:val="0"/>
          <w:iCs w:val="0"/>
          <w:color w:val="000000" w:themeColor="text1"/>
          <w:sz w:val="24"/>
          <w:szCs w:val="24"/>
        </w:rPr>
        <w:fldChar w:fldCharType="begin"/>
      </w:r>
      <w:r w:rsidRPr="00AA17BF">
        <w:rPr>
          <w:b/>
          <w:bCs/>
          <w:i w:val="0"/>
          <w:iCs w:val="0"/>
          <w:color w:val="000000" w:themeColor="text1"/>
          <w:sz w:val="24"/>
          <w:szCs w:val="24"/>
        </w:rPr>
        <w:instrText xml:space="preserve"> STYLEREF 1 \s </w:instrText>
      </w:r>
      <w:r w:rsidRPr="00AA17BF">
        <w:rPr>
          <w:b/>
          <w:bCs/>
          <w:i w:val="0"/>
          <w:iCs w:val="0"/>
          <w:color w:val="000000" w:themeColor="text1"/>
          <w:sz w:val="24"/>
          <w:szCs w:val="24"/>
        </w:rPr>
        <w:fldChar w:fldCharType="separate"/>
      </w:r>
      <w:r w:rsidRPr="00AA17BF">
        <w:rPr>
          <w:b/>
          <w:bCs/>
          <w:i w:val="0"/>
          <w:iCs w:val="0"/>
          <w:color w:val="000000" w:themeColor="text1"/>
          <w:sz w:val="24"/>
          <w:szCs w:val="24"/>
        </w:rPr>
        <w:t>1</w:t>
      </w:r>
      <w:r w:rsidRPr="00AA17BF">
        <w:rPr>
          <w:b/>
          <w:bCs/>
          <w:i w:val="0"/>
          <w:iCs w:val="0"/>
          <w:color w:val="000000" w:themeColor="text1"/>
          <w:sz w:val="24"/>
          <w:szCs w:val="24"/>
        </w:rPr>
        <w:fldChar w:fldCharType="end"/>
      </w:r>
      <w:r w:rsidRPr="00AA17BF">
        <w:rPr>
          <w:b/>
          <w:bCs/>
          <w:i w:val="0"/>
          <w:iCs w:val="0"/>
          <w:color w:val="000000" w:themeColor="text1"/>
          <w:sz w:val="24"/>
          <w:szCs w:val="24"/>
        </w:rPr>
        <w:t>.</w:t>
      </w:r>
      <w:r w:rsidRPr="00AA17BF">
        <w:rPr>
          <w:b/>
          <w:bCs/>
          <w:i w:val="0"/>
          <w:iCs w:val="0"/>
          <w:color w:val="000000" w:themeColor="text1"/>
          <w:sz w:val="24"/>
          <w:szCs w:val="24"/>
        </w:rPr>
        <w:fldChar w:fldCharType="begin"/>
      </w:r>
      <w:r w:rsidRPr="00AA17BF">
        <w:rPr>
          <w:b/>
          <w:bCs/>
          <w:i w:val="0"/>
          <w:iCs w:val="0"/>
          <w:color w:val="000000" w:themeColor="text1"/>
          <w:sz w:val="24"/>
          <w:szCs w:val="24"/>
        </w:rPr>
        <w:instrText xml:space="preserve"> SEQ Gambar \* ARABIC \s 1 </w:instrText>
      </w:r>
      <w:r w:rsidRPr="00AA17BF">
        <w:rPr>
          <w:b/>
          <w:bCs/>
          <w:i w:val="0"/>
          <w:iCs w:val="0"/>
          <w:color w:val="000000" w:themeColor="text1"/>
          <w:sz w:val="24"/>
          <w:szCs w:val="24"/>
        </w:rPr>
        <w:fldChar w:fldCharType="separate"/>
      </w:r>
      <w:r w:rsidRPr="00AA17BF">
        <w:rPr>
          <w:b/>
          <w:bCs/>
          <w:i w:val="0"/>
          <w:iCs w:val="0"/>
          <w:color w:val="000000" w:themeColor="text1"/>
          <w:sz w:val="24"/>
          <w:szCs w:val="24"/>
        </w:rPr>
        <w:t>1</w:t>
      </w:r>
      <w:r w:rsidRPr="00AA17BF">
        <w:rPr>
          <w:b/>
          <w:bCs/>
          <w:i w:val="0"/>
          <w:iCs w:val="0"/>
          <w:color w:val="000000" w:themeColor="text1"/>
          <w:sz w:val="24"/>
          <w:szCs w:val="24"/>
        </w:rPr>
        <w:fldChar w:fldCharType="end"/>
      </w:r>
      <w:r w:rsidRPr="00AA17BF">
        <w:rPr>
          <w:i w:val="0"/>
          <w:iCs w:val="0"/>
          <w:color w:val="000000" w:themeColor="text1"/>
          <w:sz w:val="24"/>
          <w:szCs w:val="24"/>
        </w:rPr>
        <w:t xml:space="preserve"> </w:t>
      </w:r>
      <w:r w:rsidRPr="00AA17BF">
        <w:rPr>
          <w:color w:val="000000" w:themeColor="text1"/>
          <w:sz w:val="24"/>
          <w:szCs w:val="24"/>
        </w:rPr>
        <w:t xml:space="preserve">Roadmap </w:t>
      </w:r>
      <w:r w:rsidRPr="00AA17BF">
        <w:rPr>
          <w:i w:val="0"/>
          <w:iCs w:val="0"/>
          <w:color w:val="000000" w:themeColor="text1"/>
          <w:sz w:val="24"/>
          <w:szCs w:val="24"/>
        </w:rPr>
        <w:t>Laboratorium RDIB</w:t>
      </w:r>
      <w:bookmarkEnd w:id="14"/>
    </w:p>
    <w:p w14:paraId="198BB3A5" w14:textId="1F77770B" w:rsidR="00B43BF1" w:rsidRPr="00AA17BF" w:rsidRDefault="00B43BF1" w:rsidP="00B43BF1"/>
    <w:p w14:paraId="451E9A04" w14:textId="321610CA" w:rsidR="00B43BF1" w:rsidRPr="00AA17BF" w:rsidRDefault="00B43BF1" w:rsidP="00B43BF1">
      <w:r w:rsidRPr="00AA17BF">
        <w:br w:type="page"/>
      </w:r>
    </w:p>
    <w:p w14:paraId="570D3C41" w14:textId="019A53DC" w:rsidR="00347507" w:rsidRPr="00AA17BF" w:rsidRDefault="00B43BF1" w:rsidP="00D34BF4">
      <w:pPr>
        <w:pStyle w:val="Heading1"/>
      </w:pPr>
      <w:bookmarkStart w:id="15" w:name="_Toc95924966"/>
      <w:r w:rsidRPr="00AA17BF">
        <w:lastRenderedPageBreak/>
        <w:t>TINJAUAN PUSTAKA</w:t>
      </w:r>
      <w:bookmarkEnd w:id="15"/>
    </w:p>
    <w:p w14:paraId="31CD69F9" w14:textId="77777777" w:rsidR="00347507" w:rsidRPr="00AA17BF" w:rsidRDefault="00347507" w:rsidP="00347507"/>
    <w:p w14:paraId="6423A72A" w14:textId="77777777" w:rsidR="004257BE" w:rsidRDefault="004257BE" w:rsidP="004257BE">
      <w:pPr>
        <w:pStyle w:val="Heading2"/>
      </w:pPr>
      <w:bookmarkStart w:id="16" w:name="_Toc184251120"/>
      <w:r>
        <w:t>Hasil Penelitian Terdahulu</w:t>
      </w:r>
      <w:bookmarkEnd w:id="16"/>
    </w:p>
    <w:p w14:paraId="46D0DA23" w14:textId="77777777" w:rsidR="004257BE" w:rsidRDefault="004257BE" w:rsidP="004257BE">
      <w:r>
        <w:t>Terdapat beberapa penelitian terdahulu yang menjadi landasan dari penelitian yang dilakukan saat ini dan menjadi penunjang dalam penelitian tugas akhir ini.</w:t>
      </w:r>
    </w:p>
    <w:p w14:paraId="554D4F6C" w14:textId="77777777" w:rsidR="004257BE" w:rsidRPr="001066E4" w:rsidRDefault="004257BE" w:rsidP="004257BE">
      <w:pPr>
        <w:pStyle w:val="Caption"/>
        <w:keepNext/>
        <w:jc w:val="center"/>
        <w:rPr>
          <w:color w:val="auto"/>
          <w:sz w:val="24"/>
          <w:szCs w:val="24"/>
        </w:rPr>
      </w:pPr>
      <w:bookmarkStart w:id="17" w:name="_Toc184941446"/>
      <w:r w:rsidRPr="001066E4">
        <w:rPr>
          <w:b/>
          <w:bCs/>
          <w:color w:val="auto"/>
          <w:sz w:val="24"/>
          <w:szCs w:val="24"/>
        </w:rPr>
        <w:t xml:space="preserve">Tabel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el \* ARABIC \s 1 </w:instrText>
      </w:r>
      <w:r>
        <w:rPr>
          <w:b/>
          <w:bCs/>
          <w:color w:val="auto"/>
          <w:sz w:val="24"/>
          <w:szCs w:val="24"/>
        </w:rPr>
        <w:fldChar w:fldCharType="separate"/>
      </w:r>
      <w:r>
        <w:rPr>
          <w:b/>
          <w:bCs/>
          <w:noProof/>
          <w:color w:val="auto"/>
          <w:sz w:val="24"/>
          <w:szCs w:val="24"/>
        </w:rPr>
        <w:t>1</w:t>
      </w:r>
      <w:r>
        <w:rPr>
          <w:b/>
          <w:bCs/>
          <w:color w:val="auto"/>
          <w:sz w:val="24"/>
          <w:szCs w:val="24"/>
        </w:rPr>
        <w:fldChar w:fldCharType="end"/>
      </w:r>
      <w:r w:rsidRPr="001066E4">
        <w:rPr>
          <w:color w:val="auto"/>
          <w:sz w:val="24"/>
          <w:szCs w:val="24"/>
        </w:rPr>
        <w:t xml:space="preserve"> Literatur 1</w:t>
      </w:r>
      <w:bookmarkEnd w:id="17"/>
    </w:p>
    <w:tbl>
      <w:tblPr>
        <w:tblStyle w:val="TableGrid"/>
        <w:tblW w:w="0" w:type="auto"/>
        <w:tblLook w:val="04A0" w:firstRow="1" w:lastRow="0" w:firstColumn="1" w:lastColumn="0" w:noHBand="0" w:noVBand="1"/>
      </w:tblPr>
      <w:tblGrid>
        <w:gridCol w:w="1555"/>
        <w:gridCol w:w="7506"/>
      </w:tblGrid>
      <w:tr w:rsidR="004257BE" w14:paraId="5458FD8D" w14:textId="77777777" w:rsidTr="00AC6ED9">
        <w:tc>
          <w:tcPr>
            <w:tcW w:w="1555" w:type="dxa"/>
          </w:tcPr>
          <w:p w14:paraId="11ECD2DB" w14:textId="77777777" w:rsidR="004257BE" w:rsidRDefault="004257BE" w:rsidP="00AC6ED9">
            <w:pPr>
              <w:ind w:firstLine="0"/>
            </w:pPr>
            <w:r>
              <w:t>Judul</w:t>
            </w:r>
          </w:p>
        </w:tc>
        <w:tc>
          <w:tcPr>
            <w:tcW w:w="7506" w:type="dxa"/>
          </w:tcPr>
          <w:p w14:paraId="4561CF42" w14:textId="77777777" w:rsidR="004257BE" w:rsidRDefault="004257BE" w:rsidP="00AC6ED9">
            <w:pPr>
              <w:ind w:firstLine="0"/>
            </w:pPr>
            <w:r w:rsidRPr="00953EF8">
              <w:t>Recommendation System for Property Search using Content-Based Filtering Method</w:t>
            </w:r>
          </w:p>
        </w:tc>
      </w:tr>
      <w:tr w:rsidR="004257BE" w14:paraId="70FD7A3A" w14:textId="77777777" w:rsidTr="00AC6ED9">
        <w:tc>
          <w:tcPr>
            <w:tcW w:w="1555" w:type="dxa"/>
          </w:tcPr>
          <w:p w14:paraId="7503FD9C" w14:textId="77777777" w:rsidR="004257BE" w:rsidRDefault="004257BE" w:rsidP="00AC6ED9">
            <w:pPr>
              <w:ind w:firstLine="0"/>
            </w:pPr>
            <w:r>
              <w:t>Nama, Tahun</w:t>
            </w:r>
          </w:p>
        </w:tc>
        <w:tc>
          <w:tcPr>
            <w:tcW w:w="7506" w:type="dxa"/>
          </w:tcPr>
          <w:p w14:paraId="35253F63" w14:textId="77777777" w:rsidR="004257BE" w:rsidRDefault="004257BE" w:rsidP="00AC6ED9">
            <w:pPr>
              <w:ind w:firstLine="0"/>
            </w:pPr>
            <w:sdt>
              <w:sdtPr>
                <w:id w:val="1794256493"/>
                <w:citation/>
              </w:sdtPr>
              <w:sdtContent>
                <w:r>
                  <w:fldChar w:fldCharType="begin"/>
                </w:r>
                <w:r>
                  <w:instrText xml:space="preserve"> CITATION Bad18 \l 1033 </w:instrText>
                </w:r>
                <w:r>
                  <w:fldChar w:fldCharType="separate"/>
                </w:r>
                <w:r>
                  <w:rPr>
                    <w:noProof/>
                  </w:rPr>
                  <w:t>(Badriyah, Azvy, Yuwono, &amp; Syarif, 2018)</w:t>
                </w:r>
                <w:r>
                  <w:fldChar w:fldCharType="end"/>
                </w:r>
              </w:sdtContent>
            </w:sdt>
          </w:p>
        </w:tc>
      </w:tr>
      <w:tr w:rsidR="004257BE" w14:paraId="13DB06DC" w14:textId="77777777" w:rsidTr="00AC6ED9">
        <w:tc>
          <w:tcPr>
            <w:tcW w:w="1555" w:type="dxa"/>
          </w:tcPr>
          <w:p w14:paraId="4746E4ED" w14:textId="77777777" w:rsidR="004257BE" w:rsidRDefault="004257BE" w:rsidP="00AC6ED9">
            <w:pPr>
              <w:ind w:firstLine="0"/>
            </w:pPr>
            <w:r>
              <w:t>Gambaran umum penelitian</w:t>
            </w:r>
          </w:p>
        </w:tc>
        <w:tc>
          <w:tcPr>
            <w:tcW w:w="7506" w:type="dxa"/>
          </w:tcPr>
          <w:p w14:paraId="05C93AA2" w14:textId="77777777" w:rsidR="004257BE" w:rsidRDefault="004257BE" w:rsidP="00AC6ED9">
            <w:pPr>
              <w:ind w:firstLine="0"/>
            </w:pPr>
            <w:r w:rsidRPr="000440A1">
              <w:t xml:space="preserve">Penelitian ini mengembangkan sistem rekomendasi properti berbasis web yang menggunakan metode </w:t>
            </w:r>
            <w:r w:rsidRPr="000440A1">
              <w:rPr>
                <w:i/>
                <w:iCs/>
              </w:rPr>
              <w:t>content-based filtering</w:t>
            </w:r>
            <w:r w:rsidRPr="000440A1">
              <w:t xml:space="preserve"> untuk membantu calon pembeli menemukan properti yang sesuai dengan preferensi mereka. Sistem ini menggunakan algoritma Apriori untuk menemukan pola dalam data kunjungan pengguna serta metode TF-IDF untuk menganalisis kata kunci pada iklan properti. Sistem ini dirancang untuk meningkatkan efisiensi pencarian properti bagi pengguna berdasarkan preferensi mereka sebelumnya.</w:t>
            </w:r>
          </w:p>
        </w:tc>
      </w:tr>
      <w:tr w:rsidR="004257BE" w14:paraId="038F3A71" w14:textId="77777777" w:rsidTr="00AC6ED9">
        <w:tc>
          <w:tcPr>
            <w:tcW w:w="1555" w:type="dxa"/>
          </w:tcPr>
          <w:p w14:paraId="54A2EDA1" w14:textId="77777777" w:rsidR="004257BE" w:rsidRDefault="004257BE" w:rsidP="00AC6ED9">
            <w:pPr>
              <w:ind w:firstLine="0"/>
            </w:pPr>
            <w:r>
              <w:t>Keterkaitan penelitian</w:t>
            </w:r>
          </w:p>
        </w:tc>
        <w:tc>
          <w:tcPr>
            <w:tcW w:w="7506" w:type="dxa"/>
          </w:tcPr>
          <w:p w14:paraId="09830CD0" w14:textId="77777777" w:rsidR="004257BE" w:rsidRDefault="004257BE" w:rsidP="00AC6ED9">
            <w:pPr>
              <w:ind w:firstLine="0"/>
            </w:pPr>
            <w:r w:rsidRPr="000440A1">
              <w:t xml:space="preserve">Penelitian ini relevan dengan </w:t>
            </w:r>
            <w:r>
              <w:t>tugas akhir ini yang menerapkan metode TF-IDF pada deskripsi properti untuk menemukan informasi pendukung yang relevan untuk direkomendasikan ke pengguna.</w:t>
            </w:r>
          </w:p>
        </w:tc>
      </w:tr>
    </w:tbl>
    <w:p w14:paraId="28C1C157" w14:textId="77777777" w:rsidR="004257BE" w:rsidRDefault="004257BE" w:rsidP="004257BE"/>
    <w:p w14:paraId="2C22FA9A" w14:textId="77777777" w:rsidR="004257BE" w:rsidRPr="001066E4" w:rsidRDefault="004257BE" w:rsidP="004257BE">
      <w:pPr>
        <w:pStyle w:val="Caption"/>
        <w:keepNext/>
        <w:jc w:val="center"/>
        <w:rPr>
          <w:color w:val="auto"/>
          <w:sz w:val="24"/>
          <w:szCs w:val="24"/>
        </w:rPr>
      </w:pPr>
      <w:bookmarkStart w:id="18" w:name="_Toc184941447"/>
      <w:r w:rsidRPr="001066E4">
        <w:rPr>
          <w:b/>
          <w:bCs/>
          <w:color w:val="auto"/>
          <w:sz w:val="24"/>
          <w:szCs w:val="24"/>
        </w:rPr>
        <w:t xml:space="preserve">Tabel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el \* ARABIC \s 1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sidRPr="001066E4">
        <w:rPr>
          <w:color w:val="auto"/>
          <w:sz w:val="24"/>
          <w:szCs w:val="24"/>
        </w:rPr>
        <w:t xml:space="preserve"> Literatur 2</w:t>
      </w:r>
      <w:bookmarkEnd w:id="18"/>
    </w:p>
    <w:tbl>
      <w:tblPr>
        <w:tblStyle w:val="TableGrid"/>
        <w:tblW w:w="0" w:type="auto"/>
        <w:tblLook w:val="04A0" w:firstRow="1" w:lastRow="0" w:firstColumn="1" w:lastColumn="0" w:noHBand="0" w:noVBand="1"/>
      </w:tblPr>
      <w:tblGrid>
        <w:gridCol w:w="1555"/>
        <w:gridCol w:w="7506"/>
      </w:tblGrid>
      <w:tr w:rsidR="004257BE" w14:paraId="3FEADE03" w14:textId="77777777" w:rsidTr="00AC6ED9">
        <w:tc>
          <w:tcPr>
            <w:tcW w:w="1555" w:type="dxa"/>
          </w:tcPr>
          <w:p w14:paraId="54F4B12C" w14:textId="77777777" w:rsidR="004257BE" w:rsidRDefault="004257BE" w:rsidP="00AC6ED9">
            <w:pPr>
              <w:ind w:firstLine="0"/>
            </w:pPr>
            <w:r>
              <w:t>Judul</w:t>
            </w:r>
          </w:p>
        </w:tc>
        <w:tc>
          <w:tcPr>
            <w:tcW w:w="7506" w:type="dxa"/>
          </w:tcPr>
          <w:p w14:paraId="4A3DCCE9" w14:textId="77777777" w:rsidR="004257BE" w:rsidRDefault="004257BE" w:rsidP="00AC6ED9">
            <w:pPr>
              <w:ind w:firstLine="0"/>
            </w:pPr>
            <w:r w:rsidRPr="006D182B">
              <w:t>Implementasi Metode Profile Matching Terhadap Sistem Pendukung Keputusan Penerimaan Dana Zakat pada Badan Amil Zakat Pertamina (BAZMA)</w:t>
            </w:r>
          </w:p>
        </w:tc>
      </w:tr>
      <w:tr w:rsidR="004257BE" w14:paraId="7E822754" w14:textId="77777777" w:rsidTr="00AC6ED9">
        <w:tc>
          <w:tcPr>
            <w:tcW w:w="1555" w:type="dxa"/>
          </w:tcPr>
          <w:p w14:paraId="3053EAFD" w14:textId="77777777" w:rsidR="004257BE" w:rsidRDefault="004257BE" w:rsidP="00AC6ED9">
            <w:pPr>
              <w:ind w:firstLine="0"/>
            </w:pPr>
            <w:r>
              <w:t>Nama, Tahun</w:t>
            </w:r>
          </w:p>
        </w:tc>
        <w:tc>
          <w:tcPr>
            <w:tcW w:w="7506" w:type="dxa"/>
          </w:tcPr>
          <w:p w14:paraId="1E6AB3D8" w14:textId="77777777" w:rsidR="004257BE" w:rsidRDefault="004257BE" w:rsidP="00AC6ED9">
            <w:pPr>
              <w:ind w:firstLine="0"/>
            </w:pPr>
            <w:sdt>
              <w:sdtPr>
                <w:id w:val="-1374839522"/>
                <w:citation/>
              </w:sdtPr>
              <w:sdtContent>
                <w:r>
                  <w:fldChar w:fldCharType="begin"/>
                </w:r>
                <w:r>
                  <w:instrText xml:space="preserve"> CITATION Fad18 \l 1033 </w:instrText>
                </w:r>
                <w:r>
                  <w:fldChar w:fldCharType="separate"/>
                </w:r>
                <w:r>
                  <w:rPr>
                    <w:noProof/>
                  </w:rPr>
                  <w:t>(Fadilah, 2018)</w:t>
                </w:r>
                <w:r>
                  <w:fldChar w:fldCharType="end"/>
                </w:r>
              </w:sdtContent>
            </w:sdt>
          </w:p>
        </w:tc>
      </w:tr>
      <w:tr w:rsidR="004257BE" w14:paraId="52ECAF00" w14:textId="77777777" w:rsidTr="00AC6ED9">
        <w:tc>
          <w:tcPr>
            <w:tcW w:w="1555" w:type="dxa"/>
          </w:tcPr>
          <w:p w14:paraId="622BB4C1" w14:textId="77777777" w:rsidR="004257BE" w:rsidRDefault="004257BE" w:rsidP="00AC6ED9">
            <w:pPr>
              <w:ind w:firstLine="0"/>
            </w:pPr>
            <w:r>
              <w:t>Gambaran umum penelitian</w:t>
            </w:r>
          </w:p>
        </w:tc>
        <w:tc>
          <w:tcPr>
            <w:tcW w:w="7506" w:type="dxa"/>
          </w:tcPr>
          <w:p w14:paraId="41C2380A" w14:textId="77777777" w:rsidR="004257BE" w:rsidRDefault="004257BE" w:rsidP="00AC6ED9">
            <w:pPr>
              <w:ind w:firstLine="0"/>
            </w:pPr>
            <w:r w:rsidRPr="000E2184">
              <w:t xml:space="preserve">Penelitian ini </w:t>
            </w:r>
            <w:r>
              <w:t xml:space="preserve">menggunakan </w:t>
            </w:r>
            <w:r w:rsidRPr="000E2184">
              <w:t xml:space="preserve">metode </w:t>
            </w:r>
            <w:r w:rsidRPr="000E2184">
              <w:rPr>
                <w:i/>
                <w:iCs/>
              </w:rPr>
              <w:t>Profile Matching</w:t>
            </w:r>
            <w:r w:rsidRPr="000E2184">
              <w:t xml:space="preserve"> dalam Sistem Pendukung Keputusan (SPK) untuk proses seleksi penerima dana zakat di Badan Amil Zakat Pertamina (BAZMA). Metode </w:t>
            </w:r>
            <w:r w:rsidRPr="000E2184">
              <w:rPr>
                <w:i/>
                <w:iCs/>
              </w:rPr>
              <w:t>Profile Matching</w:t>
            </w:r>
            <w:r w:rsidRPr="000E2184">
              <w:t xml:space="preserve"> dipilih karena keandalannya dalam menghasilkan perangkingan dengan tingkat akurasi yang tinggi. Hasil penelitian ini menunjukkan bahwa penerapan metode </w:t>
            </w:r>
            <w:r w:rsidRPr="000E2184">
              <w:rPr>
                <w:i/>
                <w:iCs/>
              </w:rPr>
              <w:t>Profile Matching</w:t>
            </w:r>
            <w:r w:rsidRPr="000E2184">
              <w:t xml:space="preserve"> dalam SPK mampu </w:t>
            </w:r>
            <w:r>
              <w:t>membantu</w:t>
            </w:r>
            <w:r w:rsidRPr="000E2184">
              <w:t xml:space="preserve"> koordinator dalam pengambilan keputusan secara efisien, menghasilkan keluaran dengan tingkat akurasi yang baik, serta mengurangi subjektivitas dalam evaluasi penerimaan dana zakat.</w:t>
            </w:r>
          </w:p>
        </w:tc>
      </w:tr>
      <w:tr w:rsidR="004257BE" w14:paraId="6557E445" w14:textId="77777777" w:rsidTr="00AC6ED9">
        <w:tc>
          <w:tcPr>
            <w:tcW w:w="1555" w:type="dxa"/>
          </w:tcPr>
          <w:p w14:paraId="5D0264E5" w14:textId="77777777" w:rsidR="004257BE" w:rsidRDefault="004257BE" w:rsidP="00AC6ED9">
            <w:pPr>
              <w:ind w:firstLine="0"/>
            </w:pPr>
            <w:r>
              <w:t>Keterikaitan penelitian</w:t>
            </w:r>
          </w:p>
        </w:tc>
        <w:tc>
          <w:tcPr>
            <w:tcW w:w="7506" w:type="dxa"/>
          </w:tcPr>
          <w:p w14:paraId="3FE5937C" w14:textId="77777777" w:rsidR="004257BE" w:rsidRPr="003D3895" w:rsidRDefault="004257BE" w:rsidP="00AC6ED9">
            <w:pPr>
              <w:ind w:firstLine="0"/>
            </w:pPr>
            <w:r>
              <w:t xml:space="preserve">Penelitian ini berkaitan dengan tugas akhir ini, di mana </w:t>
            </w:r>
            <w:r w:rsidRPr="000E2184">
              <w:rPr>
                <w:i/>
                <w:iCs/>
              </w:rPr>
              <w:t>Profile Matching</w:t>
            </w:r>
            <w:r>
              <w:rPr>
                <w:i/>
                <w:iCs/>
              </w:rPr>
              <w:t xml:space="preserve"> </w:t>
            </w:r>
            <w:r>
              <w:t xml:space="preserve">diterapkan untuk menghasilkan rekomendasi properti yang lebih terpersonalisasi dengan </w:t>
            </w:r>
            <w:r>
              <w:rPr>
                <w:i/>
                <w:iCs/>
              </w:rPr>
              <w:t xml:space="preserve">user profile </w:t>
            </w:r>
            <w:r>
              <w:t xml:space="preserve">yang telah dibuat. </w:t>
            </w:r>
          </w:p>
        </w:tc>
      </w:tr>
    </w:tbl>
    <w:p w14:paraId="77DD1E4E" w14:textId="77777777" w:rsidR="004257BE" w:rsidRDefault="004257BE" w:rsidP="004257BE">
      <w:pPr>
        <w:ind w:firstLine="0"/>
      </w:pPr>
    </w:p>
    <w:p w14:paraId="78E07E1C" w14:textId="77777777" w:rsidR="004257BE" w:rsidRPr="00416329" w:rsidRDefault="004257BE" w:rsidP="004257BE">
      <w:pPr>
        <w:pStyle w:val="Caption"/>
        <w:keepNext/>
        <w:jc w:val="center"/>
        <w:rPr>
          <w:color w:val="auto"/>
          <w:sz w:val="24"/>
          <w:szCs w:val="24"/>
        </w:rPr>
      </w:pPr>
      <w:bookmarkStart w:id="19" w:name="_Toc184941448"/>
      <w:r w:rsidRPr="00416329">
        <w:rPr>
          <w:b/>
          <w:bCs/>
          <w:color w:val="auto"/>
          <w:sz w:val="24"/>
          <w:szCs w:val="24"/>
        </w:rPr>
        <w:t xml:space="preserve">Tabel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el \* ARABIC \s 1 </w:instrText>
      </w:r>
      <w:r>
        <w:rPr>
          <w:b/>
          <w:bCs/>
          <w:color w:val="auto"/>
          <w:sz w:val="24"/>
          <w:szCs w:val="24"/>
        </w:rPr>
        <w:fldChar w:fldCharType="separate"/>
      </w:r>
      <w:r>
        <w:rPr>
          <w:b/>
          <w:bCs/>
          <w:noProof/>
          <w:color w:val="auto"/>
          <w:sz w:val="24"/>
          <w:szCs w:val="24"/>
        </w:rPr>
        <w:t>3</w:t>
      </w:r>
      <w:r>
        <w:rPr>
          <w:b/>
          <w:bCs/>
          <w:color w:val="auto"/>
          <w:sz w:val="24"/>
          <w:szCs w:val="24"/>
        </w:rPr>
        <w:fldChar w:fldCharType="end"/>
      </w:r>
      <w:r w:rsidRPr="00416329">
        <w:rPr>
          <w:color w:val="auto"/>
          <w:sz w:val="24"/>
          <w:szCs w:val="24"/>
        </w:rPr>
        <w:t xml:space="preserve"> Literatur 3</w:t>
      </w:r>
      <w:bookmarkEnd w:id="19"/>
    </w:p>
    <w:tbl>
      <w:tblPr>
        <w:tblStyle w:val="TableGrid"/>
        <w:tblW w:w="0" w:type="auto"/>
        <w:tblLook w:val="04A0" w:firstRow="1" w:lastRow="0" w:firstColumn="1" w:lastColumn="0" w:noHBand="0" w:noVBand="1"/>
      </w:tblPr>
      <w:tblGrid>
        <w:gridCol w:w="1555"/>
        <w:gridCol w:w="7506"/>
      </w:tblGrid>
      <w:tr w:rsidR="004257BE" w14:paraId="6F0523F4" w14:textId="77777777" w:rsidTr="00AC6ED9">
        <w:tc>
          <w:tcPr>
            <w:tcW w:w="1555" w:type="dxa"/>
          </w:tcPr>
          <w:p w14:paraId="5752E80A" w14:textId="77777777" w:rsidR="004257BE" w:rsidRDefault="004257BE" w:rsidP="00AC6ED9">
            <w:pPr>
              <w:ind w:firstLine="0"/>
            </w:pPr>
            <w:r>
              <w:t>Judul</w:t>
            </w:r>
          </w:p>
        </w:tc>
        <w:tc>
          <w:tcPr>
            <w:tcW w:w="7506" w:type="dxa"/>
          </w:tcPr>
          <w:p w14:paraId="229CA8D1" w14:textId="77777777" w:rsidR="004257BE" w:rsidRPr="005D6518" w:rsidRDefault="004257BE" w:rsidP="00AC6ED9">
            <w:pPr>
              <w:ind w:firstLine="0"/>
              <w:rPr>
                <w:i/>
                <w:iCs/>
              </w:rPr>
            </w:pPr>
            <w:r w:rsidRPr="007E09C7">
              <w:rPr>
                <w:i/>
                <w:iCs/>
              </w:rPr>
              <w:t>Solving Cold Start Problem for Recommendation System Using Content-Based Filtering</w:t>
            </w:r>
          </w:p>
        </w:tc>
      </w:tr>
      <w:tr w:rsidR="004257BE" w14:paraId="34612384" w14:textId="77777777" w:rsidTr="00AC6ED9">
        <w:tc>
          <w:tcPr>
            <w:tcW w:w="1555" w:type="dxa"/>
          </w:tcPr>
          <w:p w14:paraId="3341332A" w14:textId="77777777" w:rsidR="004257BE" w:rsidRDefault="004257BE" w:rsidP="00AC6ED9">
            <w:pPr>
              <w:ind w:firstLine="0"/>
            </w:pPr>
            <w:r>
              <w:t>Nama, Tahun</w:t>
            </w:r>
          </w:p>
        </w:tc>
        <w:tc>
          <w:tcPr>
            <w:tcW w:w="7506" w:type="dxa"/>
          </w:tcPr>
          <w:p w14:paraId="67549EE8" w14:textId="77777777" w:rsidR="004257BE" w:rsidRDefault="004257BE" w:rsidP="00AC6ED9">
            <w:pPr>
              <w:ind w:firstLine="0"/>
            </w:pPr>
            <w:r>
              <w:fldChar w:fldCharType="begin" w:fldLock="1"/>
            </w:r>
            <w:r>
              <w:instrText>ADDIN CSL_CITATION {"citationItems":[{"id":"ITEM-1","itemData":{"DOI":"10.1109/ICCTech55650.2022.00015","ISBN":"9781665499187","abstract":"A recommendation system is an effective supporting tool for a user to obtain the relevant result and avoid information overloading. However, the user cold-start problem has occurred when the system does not have adequate information about the user. In this project, we propose a content-based filtering method that applies the movie genres for finding the similarities among movies. We use the Term Frequency-Inverse Document Frequency (TF-IDF) as a text mining technique for retrieving the frequent movie genres and produce the TF-IDF into a matrix. Then, we use the matrix to generate recommendation models that apply with different similarity techniques which are Cosine similarity, Pearson correlation coefficient, and Euclidean distance. As a result, the average of similarities has reached the highest of 84 percent using Cosine similarity and at most 20 percent of a not satisfied movie recommended among 30 recommendation items. The experimental results on MovieLens-20M data that apply to our approach have achieved high similarity results among movies recommended, low frequency of not-satisfied movie ratings, and it consistently improved the performance in addressing the user cold-start problem.","author":[{"dropping-particle":"","family":"Chia","given":"Ei Ji","non-dropping-particle":"","parse-names":false,"suffix":""},{"dropping-particle":"","family":"Najafabadi","given":"Maryam Khanian","non-dropping-particle":"","parse-names":false,"suffix":""}],"container-title":"Proceedings - 2022 International Conference on Computer Technologies, ICCTech 2022","id":"ITEM-1","issued":{"date-parts":[["2022"]]},"page":"38-42","publisher":"IEEE","title":"Solving Cold Start Problem for Recommendation System Using Content-Based Filtering","type":"article-journal"},"uris":["http://www.mendeley.com/documents/?uuid=b2294182-fa40-40f3-9ab2-8e6456bee670"]}],"mendeley":{"formattedCitation":"(Chia &amp; Najafabadi, 2022)","plainTextFormattedCitation":"(Chia &amp; Najafabadi, 2022)","previouslyFormattedCitation":"(Chia &amp; Najafabadi, 2022)"},"properties":{"noteIndex":0},"schema":"https://github.com/citation-style-language/schema/raw/master/csl-citation.json"}</w:instrText>
            </w:r>
            <w:r>
              <w:fldChar w:fldCharType="separate"/>
            </w:r>
            <w:r w:rsidRPr="007E09C7">
              <w:rPr>
                <w:noProof/>
              </w:rPr>
              <w:t>(Chia &amp; Najafabadi, 2022)</w:t>
            </w:r>
            <w:r>
              <w:fldChar w:fldCharType="end"/>
            </w:r>
          </w:p>
        </w:tc>
      </w:tr>
      <w:tr w:rsidR="004257BE" w14:paraId="66BECD2A" w14:textId="77777777" w:rsidTr="00AC6ED9">
        <w:tc>
          <w:tcPr>
            <w:tcW w:w="1555" w:type="dxa"/>
          </w:tcPr>
          <w:p w14:paraId="0D9C54C0" w14:textId="77777777" w:rsidR="004257BE" w:rsidRDefault="004257BE" w:rsidP="00AC6ED9">
            <w:pPr>
              <w:ind w:firstLine="0"/>
            </w:pPr>
            <w:r>
              <w:lastRenderedPageBreak/>
              <w:t>Gambaran umum penelitian</w:t>
            </w:r>
          </w:p>
        </w:tc>
        <w:tc>
          <w:tcPr>
            <w:tcW w:w="7506" w:type="dxa"/>
          </w:tcPr>
          <w:p w14:paraId="416BFC67" w14:textId="77777777" w:rsidR="004257BE" w:rsidRPr="00D2683E" w:rsidRDefault="004257BE" w:rsidP="00AC6ED9">
            <w:pPr>
              <w:ind w:firstLine="0"/>
            </w:pPr>
            <w:r>
              <w:t xml:space="preserve">Penelitian ini mengusulkan metode </w:t>
            </w:r>
            <w:r>
              <w:rPr>
                <w:i/>
                <w:iCs/>
              </w:rPr>
              <w:t>content-based filtering</w:t>
            </w:r>
            <w:r>
              <w:t xml:space="preserve"> dengan teknik pengukuran kesamaan untuk menyelesaikan permasalahan </w:t>
            </w:r>
            <w:r>
              <w:rPr>
                <w:i/>
                <w:iCs/>
              </w:rPr>
              <w:t>cold-start</w:t>
            </w:r>
            <w:r>
              <w:t xml:space="preserve"> bagi pengguna baru dalam sistem rekomendasi. Teknik pengukuran kesamaan yang digunakan dalam penelitian ini yaitu </w:t>
            </w:r>
            <w:r>
              <w:rPr>
                <w:i/>
                <w:iCs/>
              </w:rPr>
              <w:t xml:space="preserve">Cosine Similarity </w:t>
            </w:r>
            <w:r>
              <w:t xml:space="preserve">(CS), </w:t>
            </w:r>
            <w:r>
              <w:rPr>
                <w:i/>
                <w:iCs/>
              </w:rPr>
              <w:t xml:space="preserve">Pearson Correlation Coefficient </w:t>
            </w:r>
            <w:r>
              <w:t xml:space="preserve">(PPMCC), dan </w:t>
            </w:r>
            <w:r>
              <w:rPr>
                <w:i/>
                <w:iCs/>
              </w:rPr>
              <w:t xml:space="preserve">Ecludiean Distance </w:t>
            </w:r>
            <w:r>
              <w:t xml:space="preserve">(ED). Hasil dari penelitian menunjukan bahwa CS lebih unggul dalam hal pengukuran kesamaan untuk </w:t>
            </w:r>
            <w:r>
              <w:rPr>
                <w:i/>
                <w:iCs/>
              </w:rPr>
              <w:t>content-based filtering</w:t>
            </w:r>
            <w:r>
              <w:t xml:space="preserve"> dalam sistem rekomendasi. CS menghasilkan rekomendasi yang lebih presisi dan memuaskan jika dibandingka dengan PPMCC dan ED.</w:t>
            </w:r>
          </w:p>
        </w:tc>
      </w:tr>
      <w:tr w:rsidR="004257BE" w14:paraId="67B71FFD" w14:textId="77777777" w:rsidTr="00AC6ED9">
        <w:tc>
          <w:tcPr>
            <w:tcW w:w="1555" w:type="dxa"/>
          </w:tcPr>
          <w:p w14:paraId="40D1A49E" w14:textId="77777777" w:rsidR="004257BE" w:rsidRDefault="004257BE" w:rsidP="00AC6ED9">
            <w:pPr>
              <w:ind w:firstLine="0"/>
            </w:pPr>
            <w:r>
              <w:t>Keterikaitan penelitian</w:t>
            </w:r>
          </w:p>
        </w:tc>
        <w:tc>
          <w:tcPr>
            <w:tcW w:w="7506" w:type="dxa"/>
          </w:tcPr>
          <w:p w14:paraId="45A50B81" w14:textId="77777777" w:rsidR="004257BE" w:rsidRPr="004F0289" w:rsidRDefault="004257BE" w:rsidP="00AC6ED9">
            <w:pPr>
              <w:ind w:firstLine="0"/>
            </w:pPr>
            <w:r w:rsidRPr="004F331F">
              <w:t xml:space="preserve">Penelitian ini </w:t>
            </w:r>
            <w:r>
              <w:t xml:space="preserve">berkaitan dengan tugas akhir ini yang menerapkan pengukuran kesamaan </w:t>
            </w:r>
            <w:r>
              <w:rPr>
                <w:i/>
                <w:iCs/>
              </w:rPr>
              <w:t>Cosine Similarity</w:t>
            </w:r>
            <w:r>
              <w:t xml:space="preserve"> setelah mengimplementasikan teknik TF-IDF untuk mengukur kesamaan suatu properti dengan properti yang lainnya.</w:t>
            </w:r>
          </w:p>
        </w:tc>
      </w:tr>
    </w:tbl>
    <w:p w14:paraId="77531BBA" w14:textId="77777777" w:rsidR="004257BE" w:rsidRDefault="004257BE" w:rsidP="004257BE">
      <w:pPr>
        <w:tabs>
          <w:tab w:val="left" w:pos="2662"/>
        </w:tabs>
        <w:ind w:firstLine="0"/>
      </w:pPr>
      <w:r>
        <w:tab/>
      </w:r>
    </w:p>
    <w:p w14:paraId="4A5BA136" w14:textId="77777777" w:rsidR="004257BE" w:rsidRPr="00416329" w:rsidRDefault="004257BE" w:rsidP="004257BE">
      <w:pPr>
        <w:pStyle w:val="Caption"/>
        <w:keepNext/>
        <w:jc w:val="center"/>
        <w:rPr>
          <w:color w:val="auto"/>
          <w:sz w:val="24"/>
          <w:szCs w:val="24"/>
        </w:rPr>
      </w:pPr>
      <w:bookmarkStart w:id="20" w:name="_Toc184941449"/>
      <w:r w:rsidRPr="00416329">
        <w:rPr>
          <w:b/>
          <w:bCs/>
          <w:color w:val="auto"/>
          <w:sz w:val="24"/>
          <w:szCs w:val="24"/>
        </w:rPr>
        <w:t xml:space="preserve">Tabel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el \* ARABIC \s 1 </w:instrText>
      </w:r>
      <w:r>
        <w:rPr>
          <w:b/>
          <w:bCs/>
          <w:color w:val="auto"/>
          <w:sz w:val="24"/>
          <w:szCs w:val="24"/>
        </w:rPr>
        <w:fldChar w:fldCharType="separate"/>
      </w:r>
      <w:r>
        <w:rPr>
          <w:b/>
          <w:bCs/>
          <w:noProof/>
          <w:color w:val="auto"/>
          <w:sz w:val="24"/>
          <w:szCs w:val="24"/>
        </w:rPr>
        <w:t>4</w:t>
      </w:r>
      <w:r>
        <w:rPr>
          <w:b/>
          <w:bCs/>
          <w:color w:val="auto"/>
          <w:sz w:val="24"/>
          <w:szCs w:val="24"/>
        </w:rPr>
        <w:fldChar w:fldCharType="end"/>
      </w:r>
      <w:r w:rsidRPr="00416329">
        <w:rPr>
          <w:color w:val="auto"/>
          <w:sz w:val="24"/>
          <w:szCs w:val="24"/>
        </w:rPr>
        <w:t xml:space="preserve"> Literatur 4</w:t>
      </w:r>
      <w:bookmarkEnd w:id="20"/>
    </w:p>
    <w:tbl>
      <w:tblPr>
        <w:tblStyle w:val="TableGrid"/>
        <w:tblW w:w="0" w:type="auto"/>
        <w:tblLook w:val="04A0" w:firstRow="1" w:lastRow="0" w:firstColumn="1" w:lastColumn="0" w:noHBand="0" w:noVBand="1"/>
      </w:tblPr>
      <w:tblGrid>
        <w:gridCol w:w="1555"/>
        <w:gridCol w:w="7506"/>
      </w:tblGrid>
      <w:tr w:rsidR="004257BE" w14:paraId="474C748C" w14:textId="77777777" w:rsidTr="00AC6ED9">
        <w:tc>
          <w:tcPr>
            <w:tcW w:w="1555" w:type="dxa"/>
          </w:tcPr>
          <w:p w14:paraId="38446B29" w14:textId="77777777" w:rsidR="004257BE" w:rsidRDefault="004257BE" w:rsidP="00AC6ED9">
            <w:pPr>
              <w:ind w:firstLine="0"/>
            </w:pPr>
            <w:r>
              <w:t>Judul</w:t>
            </w:r>
          </w:p>
        </w:tc>
        <w:tc>
          <w:tcPr>
            <w:tcW w:w="7506" w:type="dxa"/>
          </w:tcPr>
          <w:p w14:paraId="33CFD5DE" w14:textId="77777777" w:rsidR="004257BE" w:rsidRPr="005D6518" w:rsidRDefault="004257BE" w:rsidP="00AC6ED9">
            <w:pPr>
              <w:ind w:firstLine="0"/>
              <w:rPr>
                <w:i/>
                <w:iCs/>
              </w:rPr>
            </w:pPr>
            <w:r>
              <w:rPr>
                <w:i/>
                <w:iCs/>
              </w:rPr>
              <w:t>Decision-Table Based Testing</w:t>
            </w:r>
          </w:p>
        </w:tc>
      </w:tr>
      <w:tr w:rsidR="004257BE" w14:paraId="0CC6A371" w14:textId="77777777" w:rsidTr="00AC6ED9">
        <w:tc>
          <w:tcPr>
            <w:tcW w:w="1555" w:type="dxa"/>
          </w:tcPr>
          <w:p w14:paraId="5B2002F6" w14:textId="77777777" w:rsidR="004257BE" w:rsidRDefault="004257BE" w:rsidP="00AC6ED9">
            <w:pPr>
              <w:ind w:firstLine="0"/>
            </w:pPr>
            <w:r>
              <w:t>Nama, Tahun</w:t>
            </w:r>
          </w:p>
        </w:tc>
        <w:tc>
          <w:tcPr>
            <w:tcW w:w="7506" w:type="dxa"/>
          </w:tcPr>
          <w:p w14:paraId="761E8AFB" w14:textId="77777777" w:rsidR="004257BE" w:rsidRDefault="004257BE" w:rsidP="00AC6ED9">
            <w:pPr>
              <w:ind w:firstLine="0"/>
            </w:pPr>
            <w:r>
              <w:fldChar w:fldCharType="begin" w:fldLock="1"/>
            </w:r>
            <w:r>
              <w:instrText>ADDIN CSL_CITATION {"citationItems":[{"id":"ITEM-1","itemData":{"DOI":"10.17762/ijritcc2321-8169.150388","author":[{"dropping-particle":"","family":"YK","given":"Anupama","non-dropping-particle":"","parse-names":false,"suffix":""}],"container-title":"International Journal on Recent and Innovation Trends in Computing and Communication","id":"ITEM-1","issue":"3","issued":{"date-parts":[["2015"]]},"page":"1298-1301","title":"Decision Table Based Testing","type":"article-journal","volume":"3"},"uris":["http://www.mendeley.com/documents/?uuid=5fa96805-ef92-4c56-8cae-d2b46eb56bac"]}],"mendeley":{"formattedCitation":"(YK, 2015)","plainTextFormattedCitation":"(YK, 2015)","previouslyFormattedCitation":"(YK, 2015)"},"properties":{"noteIndex":0},"schema":"https://github.com/citation-style-language/schema/raw/master/csl-citation.json"}</w:instrText>
            </w:r>
            <w:r>
              <w:fldChar w:fldCharType="separate"/>
            </w:r>
            <w:r w:rsidRPr="008C14E7">
              <w:rPr>
                <w:noProof/>
              </w:rPr>
              <w:t>(YK, 2015)</w:t>
            </w:r>
            <w:r>
              <w:fldChar w:fldCharType="end"/>
            </w:r>
          </w:p>
        </w:tc>
      </w:tr>
      <w:tr w:rsidR="004257BE" w14:paraId="4C8948AF" w14:textId="77777777" w:rsidTr="00AC6ED9">
        <w:tc>
          <w:tcPr>
            <w:tcW w:w="1555" w:type="dxa"/>
          </w:tcPr>
          <w:p w14:paraId="3B78DB07" w14:textId="77777777" w:rsidR="004257BE" w:rsidRDefault="004257BE" w:rsidP="00AC6ED9">
            <w:pPr>
              <w:ind w:firstLine="0"/>
            </w:pPr>
            <w:r>
              <w:t>Gambaran umum penelitian</w:t>
            </w:r>
          </w:p>
        </w:tc>
        <w:tc>
          <w:tcPr>
            <w:tcW w:w="7506" w:type="dxa"/>
          </w:tcPr>
          <w:p w14:paraId="26775F21" w14:textId="77777777" w:rsidR="004257BE" w:rsidRPr="001F17D9" w:rsidRDefault="004257BE" w:rsidP="00AC6ED9">
            <w:pPr>
              <w:ind w:firstLine="0"/>
            </w:pPr>
            <w:r>
              <w:t xml:space="preserve">Penelitian ini mengimplementasikan </w:t>
            </w:r>
            <w:r>
              <w:rPr>
                <w:i/>
                <w:iCs/>
              </w:rPr>
              <w:t>Decision-Table Based Testing</w:t>
            </w:r>
            <w:r>
              <w:t xml:space="preserve"> dalam pengujian </w:t>
            </w:r>
            <w:r>
              <w:rPr>
                <w:i/>
                <w:iCs/>
              </w:rPr>
              <w:t xml:space="preserve">black-box </w:t>
            </w:r>
            <w:r>
              <w:t xml:space="preserve">untuk memvalidasi fungsionalitas sistem dengan mengevaluasi secara sistematis kondisi input dan tindakan yang terkait guna menghasilkan kasus uji yang komprehensif. </w:t>
            </w:r>
            <w:r w:rsidRPr="004F1AD4">
              <w:t xml:space="preserve">Dibandingkan dengan metode </w:t>
            </w:r>
            <w:r w:rsidRPr="004F1AD4">
              <w:rPr>
                <w:i/>
                <w:iCs/>
              </w:rPr>
              <w:t>equivalence partitioning</w:t>
            </w:r>
            <w:r w:rsidRPr="004F1AD4">
              <w:t xml:space="preserve"> dan analisis nilai batas (</w:t>
            </w:r>
            <w:r w:rsidRPr="004F1AD4">
              <w:rPr>
                <w:i/>
                <w:iCs/>
              </w:rPr>
              <w:t>boundary value analysis</w:t>
            </w:r>
            <w:r w:rsidRPr="004F1AD4">
              <w:t>), pendekatan ini menghasilkan lebih sedikit kasus uji tetapi lebih efektif, sehingga sangat sesuai untuk memvalidasi sistem berbasis aturan, seperti sistem rekomendasi, yang output-nya sangat bergantung pada kondisi yang digerakkan oleh atribut.</w:t>
            </w:r>
          </w:p>
        </w:tc>
      </w:tr>
      <w:tr w:rsidR="004257BE" w14:paraId="74BBB51C" w14:textId="77777777" w:rsidTr="00AC6ED9">
        <w:tc>
          <w:tcPr>
            <w:tcW w:w="1555" w:type="dxa"/>
          </w:tcPr>
          <w:p w14:paraId="49B6374B" w14:textId="77777777" w:rsidR="004257BE" w:rsidRDefault="004257BE" w:rsidP="00AC6ED9">
            <w:pPr>
              <w:ind w:firstLine="0"/>
            </w:pPr>
            <w:r>
              <w:t>Keterikaitan penelitian</w:t>
            </w:r>
          </w:p>
        </w:tc>
        <w:tc>
          <w:tcPr>
            <w:tcW w:w="7506" w:type="dxa"/>
          </w:tcPr>
          <w:p w14:paraId="6E740A4A" w14:textId="77777777" w:rsidR="004257BE" w:rsidRPr="00EA2F03" w:rsidRDefault="004257BE" w:rsidP="00AC6ED9">
            <w:pPr>
              <w:ind w:firstLine="0"/>
            </w:pPr>
            <w:r w:rsidRPr="002A05C3">
              <w:t xml:space="preserve">Penelitian ini </w:t>
            </w:r>
            <w:r>
              <w:t xml:space="preserve">berhubungan dengan tugas akhir ini yang menerapkan </w:t>
            </w:r>
            <w:r>
              <w:rPr>
                <w:i/>
                <w:iCs/>
              </w:rPr>
              <w:t>Decision-Table Based Testing</w:t>
            </w:r>
            <w:r>
              <w:t xml:space="preserve"> untuk mengevaluasi hasil rekomendasi dari sistem rekomendasi yang dibuat. Dengan menggunakan </w:t>
            </w:r>
            <w:r>
              <w:rPr>
                <w:i/>
                <w:iCs/>
              </w:rPr>
              <w:t xml:space="preserve">Decision-Table Based Testing, </w:t>
            </w:r>
            <w:r>
              <w:t>masukan dan tindakan dapat dikendalikan untuk menguji beberapa kemungkinan yang bisa saja terjadi di dunia nyata.</w:t>
            </w:r>
          </w:p>
        </w:tc>
      </w:tr>
    </w:tbl>
    <w:p w14:paraId="601FF9AB" w14:textId="77777777" w:rsidR="004257BE" w:rsidRDefault="004257BE" w:rsidP="004257BE">
      <w:pPr>
        <w:ind w:firstLine="0"/>
      </w:pPr>
    </w:p>
    <w:p w14:paraId="45B9F0C2" w14:textId="77777777" w:rsidR="004257BE" w:rsidRDefault="004257BE" w:rsidP="004257BE">
      <w:pPr>
        <w:pStyle w:val="Heading2"/>
      </w:pPr>
      <w:bookmarkStart w:id="21" w:name="_Toc184251121"/>
      <w:r>
        <w:t>Dasar Teori</w:t>
      </w:r>
      <w:bookmarkEnd w:id="21"/>
    </w:p>
    <w:p w14:paraId="095621F0" w14:textId="77777777" w:rsidR="004257BE" w:rsidRPr="00AF2C1C" w:rsidRDefault="004257BE" w:rsidP="004257BE">
      <w:r>
        <w:t>Sub bab ini berisi mengenai penjelasan beberapa teori yang menjadi bahasan pada tugas akhir. Teori-teori ini digunakan sebagai penunjang pada penelitan tugas akhir.</w:t>
      </w:r>
    </w:p>
    <w:p w14:paraId="4860B766" w14:textId="77777777" w:rsidR="004257BE" w:rsidRDefault="004257BE" w:rsidP="004257BE">
      <w:pPr>
        <w:pStyle w:val="Heading3"/>
        <w:rPr>
          <w:rFonts w:ascii="Times New Roman" w:hAnsi="Times New Roman" w:cs="Times New Roman"/>
          <w:b/>
          <w:bCs/>
          <w:color w:val="000000" w:themeColor="text1"/>
        </w:rPr>
      </w:pPr>
      <w:bookmarkStart w:id="22" w:name="_Toc184251122"/>
      <w:r>
        <w:rPr>
          <w:rFonts w:ascii="Times New Roman" w:hAnsi="Times New Roman" w:cs="Times New Roman"/>
          <w:b/>
          <w:bCs/>
          <w:color w:val="000000" w:themeColor="text1"/>
        </w:rPr>
        <w:t>Properti</w:t>
      </w:r>
      <w:bookmarkEnd w:id="22"/>
    </w:p>
    <w:p w14:paraId="41689B45" w14:textId="77777777" w:rsidR="004257BE" w:rsidRDefault="004257BE" w:rsidP="004257BE">
      <w:pPr>
        <w:rPr>
          <w:lang w:val="en-ID"/>
        </w:rPr>
      </w:pPr>
      <w:proofErr w:type="spellStart"/>
      <w:r w:rsidRPr="00572442">
        <w:rPr>
          <w:lang w:val="en-ID"/>
        </w:rPr>
        <w:t>Properti</w:t>
      </w:r>
      <w:proofErr w:type="spellEnd"/>
      <w:r w:rsidRPr="00572442">
        <w:rPr>
          <w:lang w:val="en-ID"/>
        </w:rPr>
        <w:t xml:space="preserve"> </w:t>
      </w:r>
      <w:proofErr w:type="spellStart"/>
      <w:r w:rsidRPr="00572442">
        <w:rPr>
          <w:lang w:val="en-ID"/>
        </w:rPr>
        <w:t>dapat</w:t>
      </w:r>
      <w:proofErr w:type="spellEnd"/>
      <w:r w:rsidRPr="00572442">
        <w:rPr>
          <w:lang w:val="en-ID"/>
        </w:rPr>
        <w:t xml:space="preserve"> </w:t>
      </w:r>
      <w:proofErr w:type="spellStart"/>
      <w:r w:rsidRPr="00572442">
        <w:rPr>
          <w:lang w:val="en-ID"/>
        </w:rPr>
        <w:t>didefinisikan</w:t>
      </w:r>
      <w:proofErr w:type="spellEnd"/>
      <w:r w:rsidRPr="00572442">
        <w:rPr>
          <w:lang w:val="en-ID"/>
        </w:rPr>
        <w:t xml:space="preserve"> </w:t>
      </w:r>
      <w:proofErr w:type="spellStart"/>
      <w:r w:rsidRPr="00572442">
        <w:rPr>
          <w:lang w:val="en-ID"/>
        </w:rPr>
        <w:t>sebagai</w:t>
      </w:r>
      <w:proofErr w:type="spellEnd"/>
      <w:r w:rsidRPr="00572442">
        <w:rPr>
          <w:lang w:val="en-ID"/>
        </w:rPr>
        <w:t xml:space="preserve"> </w:t>
      </w:r>
      <w:proofErr w:type="spellStart"/>
      <w:r w:rsidRPr="00572442">
        <w:rPr>
          <w:lang w:val="en-ID"/>
        </w:rPr>
        <w:t>sesuatu</w:t>
      </w:r>
      <w:proofErr w:type="spellEnd"/>
      <w:r w:rsidRPr="00572442">
        <w:rPr>
          <w:lang w:val="en-ID"/>
        </w:rPr>
        <w:t xml:space="preserve"> yang </w:t>
      </w:r>
      <w:proofErr w:type="spellStart"/>
      <w:r w:rsidRPr="00572442">
        <w:rPr>
          <w:lang w:val="en-ID"/>
        </w:rPr>
        <w:t>dimiliki</w:t>
      </w:r>
      <w:proofErr w:type="spellEnd"/>
      <w:r w:rsidRPr="00572442">
        <w:rPr>
          <w:lang w:val="en-ID"/>
        </w:rPr>
        <w:t xml:space="preserve"> </w:t>
      </w:r>
      <w:proofErr w:type="spellStart"/>
      <w:r w:rsidRPr="00572442">
        <w:rPr>
          <w:lang w:val="en-ID"/>
        </w:rPr>
        <w:t>atau</w:t>
      </w:r>
      <w:proofErr w:type="spellEnd"/>
      <w:r w:rsidRPr="00572442">
        <w:rPr>
          <w:lang w:val="en-ID"/>
        </w:rPr>
        <w:t xml:space="preserve"> </w:t>
      </w:r>
      <w:proofErr w:type="spellStart"/>
      <w:r w:rsidRPr="00572442">
        <w:rPr>
          <w:lang w:val="en-ID"/>
        </w:rPr>
        <w:t>dikuasai</w:t>
      </w:r>
      <w:proofErr w:type="spellEnd"/>
      <w:r w:rsidRPr="00572442">
        <w:rPr>
          <w:lang w:val="en-ID"/>
        </w:rPr>
        <w:t xml:space="preserve"> oleh </w:t>
      </w:r>
      <w:proofErr w:type="spellStart"/>
      <w:r w:rsidRPr="00572442">
        <w:rPr>
          <w:lang w:val="en-ID"/>
        </w:rPr>
        <w:t>seseorang</w:t>
      </w:r>
      <w:proofErr w:type="spellEnd"/>
      <w:r w:rsidRPr="00572442">
        <w:rPr>
          <w:lang w:val="en-ID"/>
        </w:rPr>
        <w:t xml:space="preserve">, </w:t>
      </w:r>
      <w:proofErr w:type="spellStart"/>
      <w:r w:rsidRPr="00572442">
        <w:rPr>
          <w:lang w:val="en-ID"/>
        </w:rPr>
        <w:t>baik</w:t>
      </w:r>
      <w:proofErr w:type="spellEnd"/>
      <w:r w:rsidRPr="00572442">
        <w:rPr>
          <w:lang w:val="en-ID"/>
        </w:rPr>
        <w:t xml:space="preserve"> </w:t>
      </w:r>
      <w:proofErr w:type="spellStart"/>
      <w:r w:rsidRPr="00572442">
        <w:rPr>
          <w:lang w:val="en-ID"/>
        </w:rPr>
        <w:t>berupa</w:t>
      </w:r>
      <w:proofErr w:type="spellEnd"/>
      <w:r w:rsidRPr="00572442">
        <w:rPr>
          <w:lang w:val="en-ID"/>
        </w:rPr>
        <w:t xml:space="preserve"> </w:t>
      </w:r>
      <w:proofErr w:type="spellStart"/>
      <w:r w:rsidRPr="00572442">
        <w:rPr>
          <w:lang w:val="en-ID"/>
        </w:rPr>
        <w:t>aset</w:t>
      </w:r>
      <w:proofErr w:type="spellEnd"/>
      <w:r w:rsidRPr="00572442">
        <w:rPr>
          <w:lang w:val="en-ID"/>
        </w:rPr>
        <w:t xml:space="preserve"> </w:t>
      </w:r>
      <w:proofErr w:type="spellStart"/>
      <w:r w:rsidRPr="00572442">
        <w:rPr>
          <w:lang w:val="en-ID"/>
        </w:rPr>
        <w:t>fisik</w:t>
      </w:r>
      <w:proofErr w:type="spellEnd"/>
      <w:r w:rsidRPr="00572442">
        <w:rPr>
          <w:lang w:val="en-ID"/>
        </w:rPr>
        <w:t xml:space="preserve"> </w:t>
      </w:r>
      <w:proofErr w:type="spellStart"/>
      <w:r w:rsidRPr="00572442">
        <w:rPr>
          <w:lang w:val="en-ID"/>
        </w:rPr>
        <w:t>maupun</w:t>
      </w:r>
      <w:proofErr w:type="spellEnd"/>
      <w:r w:rsidRPr="00572442">
        <w:rPr>
          <w:lang w:val="en-ID"/>
        </w:rPr>
        <w:t xml:space="preserve"> </w:t>
      </w:r>
      <w:proofErr w:type="spellStart"/>
      <w:r w:rsidRPr="00572442">
        <w:rPr>
          <w:lang w:val="en-ID"/>
        </w:rPr>
        <w:t>abstrak</w:t>
      </w:r>
      <w:proofErr w:type="spellEnd"/>
      <w:r w:rsidRPr="00572442">
        <w:rPr>
          <w:lang w:val="en-ID"/>
        </w:rPr>
        <w:t xml:space="preserve"> (Merriam-Webster, 2024). Dalam </w:t>
      </w:r>
      <w:proofErr w:type="spellStart"/>
      <w:r w:rsidRPr="00572442">
        <w:rPr>
          <w:lang w:val="en-ID"/>
        </w:rPr>
        <w:t>konteks</w:t>
      </w:r>
      <w:proofErr w:type="spellEnd"/>
      <w:r w:rsidRPr="00572442">
        <w:rPr>
          <w:lang w:val="en-ID"/>
        </w:rPr>
        <w:t xml:space="preserve"> </w:t>
      </w:r>
      <w:proofErr w:type="spellStart"/>
      <w:r w:rsidRPr="00572442">
        <w:rPr>
          <w:lang w:val="en-ID"/>
        </w:rPr>
        <w:t>hukum</w:t>
      </w:r>
      <w:proofErr w:type="spellEnd"/>
      <w:r w:rsidRPr="00572442">
        <w:rPr>
          <w:lang w:val="en-ID"/>
        </w:rPr>
        <w:t xml:space="preserve">, </w:t>
      </w:r>
      <w:proofErr w:type="spellStart"/>
      <w:r w:rsidRPr="00572442">
        <w:rPr>
          <w:lang w:val="en-ID"/>
        </w:rPr>
        <w:t>definisi</w:t>
      </w:r>
      <w:proofErr w:type="spellEnd"/>
      <w:r w:rsidRPr="00572442">
        <w:rPr>
          <w:lang w:val="en-ID"/>
        </w:rPr>
        <w:t xml:space="preserve"> </w:t>
      </w:r>
      <w:proofErr w:type="spellStart"/>
      <w:r w:rsidRPr="00572442">
        <w:rPr>
          <w:lang w:val="en-ID"/>
        </w:rPr>
        <w:t>properti</w:t>
      </w:r>
      <w:proofErr w:type="spellEnd"/>
      <w:r w:rsidRPr="00572442">
        <w:rPr>
          <w:lang w:val="en-ID"/>
        </w:rPr>
        <w:t xml:space="preserve"> </w:t>
      </w:r>
      <w:proofErr w:type="spellStart"/>
      <w:r w:rsidRPr="00572442">
        <w:rPr>
          <w:lang w:val="en-ID"/>
        </w:rPr>
        <w:t>mencakup</w:t>
      </w:r>
      <w:proofErr w:type="spellEnd"/>
      <w:r w:rsidRPr="00572442">
        <w:rPr>
          <w:lang w:val="en-ID"/>
        </w:rPr>
        <w:t xml:space="preserve"> </w:t>
      </w:r>
      <w:proofErr w:type="spellStart"/>
      <w:r w:rsidRPr="00572442">
        <w:rPr>
          <w:lang w:val="en-ID"/>
        </w:rPr>
        <w:t>tanah</w:t>
      </w:r>
      <w:proofErr w:type="spellEnd"/>
      <w:r w:rsidRPr="00572442">
        <w:rPr>
          <w:lang w:val="en-ID"/>
        </w:rPr>
        <w:t xml:space="preserve"> </w:t>
      </w:r>
      <w:proofErr w:type="spellStart"/>
      <w:r w:rsidRPr="00572442">
        <w:rPr>
          <w:lang w:val="en-ID"/>
        </w:rPr>
        <w:t>beserta</w:t>
      </w:r>
      <w:proofErr w:type="spellEnd"/>
      <w:r w:rsidRPr="00572442">
        <w:rPr>
          <w:lang w:val="en-ID"/>
        </w:rPr>
        <w:t xml:space="preserve"> </w:t>
      </w:r>
      <w:proofErr w:type="spellStart"/>
      <w:r w:rsidRPr="00572442">
        <w:rPr>
          <w:lang w:val="en-ID"/>
        </w:rPr>
        <w:t>segala</w:t>
      </w:r>
      <w:proofErr w:type="spellEnd"/>
      <w:r w:rsidRPr="00572442">
        <w:rPr>
          <w:lang w:val="en-ID"/>
        </w:rPr>
        <w:t xml:space="preserve"> </w:t>
      </w:r>
      <w:proofErr w:type="spellStart"/>
      <w:r w:rsidRPr="00572442">
        <w:rPr>
          <w:lang w:val="en-ID"/>
        </w:rPr>
        <w:t>sesuatu</w:t>
      </w:r>
      <w:proofErr w:type="spellEnd"/>
      <w:r w:rsidRPr="00572442">
        <w:rPr>
          <w:lang w:val="en-ID"/>
        </w:rPr>
        <w:t xml:space="preserve"> yang </w:t>
      </w:r>
      <w:proofErr w:type="spellStart"/>
      <w:r w:rsidRPr="00572442">
        <w:rPr>
          <w:lang w:val="en-ID"/>
        </w:rPr>
        <w:t>berada</w:t>
      </w:r>
      <w:proofErr w:type="spellEnd"/>
      <w:r w:rsidRPr="00572442">
        <w:rPr>
          <w:lang w:val="en-ID"/>
        </w:rPr>
        <w:t xml:space="preserve"> di </w:t>
      </w:r>
      <w:proofErr w:type="spellStart"/>
      <w:r w:rsidRPr="00572442">
        <w:rPr>
          <w:lang w:val="en-ID"/>
        </w:rPr>
        <w:t>atas</w:t>
      </w:r>
      <w:proofErr w:type="spellEnd"/>
      <w:r w:rsidRPr="00572442">
        <w:rPr>
          <w:lang w:val="en-ID"/>
        </w:rPr>
        <w:t xml:space="preserve"> </w:t>
      </w:r>
      <w:proofErr w:type="spellStart"/>
      <w:r w:rsidRPr="00572442">
        <w:rPr>
          <w:lang w:val="en-ID"/>
        </w:rPr>
        <w:t>atau</w:t>
      </w:r>
      <w:proofErr w:type="spellEnd"/>
      <w:r w:rsidRPr="00572442">
        <w:rPr>
          <w:lang w:val="en-ID"/>
        </w:rPr>
        <w:t xml:space="preserve"> </w:t>
      </w:r>
      <w:proofErr w:type="spellStart"/>
      <w:r w:rsidRPr="00572442">
        <w:rPr>
          <w:lang w:val="en-ID"/>
        </w:rPr>
        <w:t>terhubung</w:t>
      </w:r>
      <w:proofErr w:type="spellEnd"/>
      <w:r w:rsidRPr="00572442">
        <w:rPr>
          <w:lang w:val="en-ID"/>
        </w:rPr>
        <w:t xml:space="preserve"> </w:t>
      </w:r>
      <w:proofErr w:type="spellStart"/>
      <w:r w:rsidRPr="00572442">
        <w:rPr>
          <w:lang w:val="en-ID"/>
        </w:rPr>
        <w:t>langsung</w:t>
      </w:r>
      <w:proofErr w:type="spellEnd"/>
      <w:r w:rsidRPr="00572442">
        <w:rPr>
          <w:lang w:val="en-ID"/>
        </w:rPr>
        <w:t xml:space="preserve"> </w:t>
      </w:r>
      <w:proofErr w:type="spellStart"/>
      <w:r w:rsidRPr="00572442">
        <w:rPr>
          <w:lang w:val="en-ID"/>
        </w:rPr>
        <w:t>dengan</w:t>
      </w:r>
      <w:proofErr w:type="spellEnd"/>
      <w:r w:rsidRPr="00572442">
        <w:rPr>
          <w:lang w:val="en-ID"/>
        </w:rPr>
        <w:t xml:space="preserve"> </w:t>
      </w:r>
      <w:proofErr w:type="spellStart"/>
      <w:r w:rsidRPr="00572442">
        <w:rPr>
          <w:lang w:val="en-ID"/>
        </w:rPr>
        <w:t>tanah</w:t>
      </w:r>
      <w:proofErr w:type="spellEnd"/>
      <w:r w:rsidRPr="00572442">
        <w:rPr>
          <w:lang w:val="en-ID"/>
        </w:rPr>
        <w:t xml:space="preserve"> </w:t>
      </w:r>
      <w:proofErr w:type="spellStart"/>
      <w:r w:rsidRPr="00572442">
        <w:rPr>
          <w:lang w:val="en-ID"/>
        </w:rPr>
        <w:t>tersebut</w:t>
      </w:r>
      <w:proofErr w:type="spellEnd"/>
      <w:r w:rsidRPr="00572442">
        <w:rPr>
          <w:lang w:val="en-ID"/>
        </w:rPr>
        <w:t xml:space="preserve">. </w:t>
      </w:r>
      <w:proofErr w:type="spellStart"/>
      <w:r w:rsidRPr="00572442">
        <w:rPr>
          <w:lang w:val="en-ID"/>
        </w:rPr>
        <w:t>Menurut</w:t>
      </w:r>
      <w:proofErr w:type="spellEnd"/>
      <w:r w:rsidRPr="00572442">
        <w:rPr>
          <w:lang w:val="en-ID"/>
        </w:rPr>
        <w:t xml:space="preserve"> NYC BAR, </w:t>
      </w:r>
      <w:proofErr w:type="spellStart"/>
      <w:r w:rsidRPr="00572442">
        <w:rPr>
          <w:lang w:val="en-ID"/>
        </w:rPr>
        <w:t>hal</w:t>
      </w:r>
      <w:proofErr w:type="spellEnd"/>
      <w:r w:rsidRPr="00572442">
        <w:rPr>
          <w:lang w:val="en-ID"/>
        </w:rPr>
        <w:t xml:space="preserve"> </w:t>
      </w:r>
      <w:proofErr w:type="spellStart"/>
      <w:r w:rsidRPr="00572442">
        <w:rPr>
          <w:lang w:val="en-ID"/>
        </w:rPr>
        <w:t>ini</w:t>
      </w:r>
      <w:proofErr w:type="spellEnd"/>
      <w:r w:rsidRPr="00572442">
        <w:rPr>
          <w:lang w:val="en-ID"/>
        </w:rPr>
        <w:t xml:space="preserve"> </w:t>
      </w:r>
      <w:proofErr w:type="spellStart"/>
      <w:r w:rsidRPr="00572442">
        <w:rPr>
          <w:lang w:val="en-ID"/>
        </w:rPr>
        <w:t>meliputi</w:t>
      </w:r>
      <w:proofErr w:type="spellEnd"/>
      <w:r w:rsidRPr="00572442">
        <w:rPr>
          <w:lang w:val="en-ID"/>
        </w:rPr>
        <w:t xml:space="preserve"> </w:t>
      </w:r>
      <w:proofErr w:type="spellStart"/>
      <w:r w:rsidRPr="00572442">
        <w:rPr>
          <w:lang w:val="en-ID"/>
        </w:rPr>
        <w:t>benda-benda</w:t>
      </w:r>
      <w:proofErr w:type="spellEnd"/>
      <w:r w:rsidRPr="00572442">
        <w:rPr>
          <w:lang w:val="en-ID"/>
        </w:rPr>
        <w:t xml:space="preserve"> </w:t>
      </w:r>
      <w:proofErr w:type="spellStart"/>
      <w:r w:rsidRPr="00572442">
        <w:rPr>
          <w:lang w:val="en-ID"/>
        </w:rPr>
        <w:t>buatan</w:t>
      </w:r>
      <w:proofErr w:type="spellEnd"/>
      <w:r w:rsidRPr="00572442">
        <w:rPr>
          <w:lang w:val="en-ID"/>
        </w:rPr>
        <w:t xml:space="preserve"> </w:t>
      </w:r>
      <w:proofErr w:type="spellStart"/>
      <w:r w:rsidRPr="00572442">
        <w:rPr>
          <w:lang w:val="en-ID"/>
        </w:rPr>
        <w:t>manusia</w:t>
      </w:r>
      <w:proofErr w:type="spellEnd"/>
      <w:r w:rsidRPr="00572442">
        <w:rPr>
          <w:lang w:val="en-ID"/>
        </w:rPr>
        <w:t xml:space="preserve">, </w:t>
      </w:r>
      <w:proofErr w:type="spellStart"/>
      <w:r w:rsidRPr="00572442">
        <w:rPr>
          <w:lang w:val="en-ID"/>
        </w:rPr>
        <w:t>seperti</w:t>
      </w:r>
      <w:proofErr w:type="spellEnd"/>
      <w:r w:rsidRPr="00572442">
        <w:rPr>
          <w:lang w:val="en-ID"/>
        </w:rPr>
        <w:t xml:space="preserve"> </w:t>
      </w:r>
      <w:proofErr w:type="spellStart"/>
      <w:r w:rsidRPr="00572442">
        <w:rPr>
          <w:lang w:val="en-ID"/>
        </w:rPr>
        <w:t>bangunan</w:t>
      </w:r>
      <w:proofErr w:type="spellEnd"/>
      <w:r w:rsidRPr="00572442">
        <w:rPr>
          <w:lang w:val="en-ID"/>
        </w:rPr>
        <w:t xml:space="preserve">, </w:t>
      </w:r>
      <w:proofErr w:type="spellStart"/>
      <w:r w:rsidRPr="00572442">
        <w:rPr>
          <w:lang w:val="en-ID"/>
        </w:rPr>
        <w:t>struktur</w:t>
      </w:r>
      <w:proofErr w:type="spellEnd"/>
      <w:r w:rsidRPr="00572442">
        <w:rPr>
          <w:lang w:val="en-ID"/>
        </w:rPr>
        <w:t xml:space="preserve">, </w:t>
      </w:r>
      <w:proofErr w:type="spellStart"/>
      <w:r w:rsidRPr="00572442">
        <w:rPr>
          <w:lang w:val="en-ID"/>
        </w:rPr>
        <w:t>jalan</w:t>
      </w:r>
      <w:proofErr w:type="spellEnd"/>
      <w:r w:rsidRPr="00572442">
        <w:rPr>
          <w:lang w:val="en-ID"/>
        </w:rPr>
        <w:t xml:space="preserve">, dan </w:t>
      </w:r>
      <w:proofErr w:type="spellStart"/>
      <w:r w:rsidRPr="00572442">
        <w:rPr>
          <w:lang w:val="en-ID"/>
        </w:rPr>
        <w:t>pagar</w:t>
      </w:r>
      <w:proofErr w:type="spellEnd"/>
      <w:r w:rsidRPr="00572442">
        <w:rPr>
          <w:lang w:val="en-ID"/>
        </w:rPr>
        <w:t xml:space="preserve">, </w:t>
      </w:r>
      <w:proofErr w:type="spellStart"/>
      <w:r w:rsidRPr="00572442">
        <w:rPr>
          <w:lang w:val="en-ID"/>
        </w:rPr>
        <w:t>namun</w:t>
      </w:r>
      <w:proofErr w:type="spellEnd"/>
      <w:r w:rsidRPr="00572442">
        <w:rPr>
          <w:lang w:val="en-ID"/>
        </w:rPr>
        <w:t xml:space="preserve"> </w:t>
      </w:r>
      <w:proofErr w:type="spellStart"/>
      <w:r w:rsidRPr="00572442">
        <w:rPr>
          <w:lang w:val="en-ID"/>
        </w:rPr>
        <w:t>tidak</w:t>
      </w:r>
      <w:proofErr w:type="spellEnd"/>
      <w:r w:rsidRPr="00572442">
        <w:rPr>
          <w:lang w:val="en-ID"/>
        </w:rPr>
        <w:t xml:space="preserve"> </w:t>
      </w:r>
      <w:proofErr w:type="spellStart"/>
      <w:r w:rsidRPr="00572442">
        <w:rPr>
          <w:lang w:val="en-ID"/>
        </w:rPr>
        <w:t>mencakup</w:t>
      </w:r>
      <w:proofErr w:type="spellEnd"/>
      <w:r w:rsidRPr="00572442">
        <w:rPr>
          <w:lang w:val="en-ID"/>
        </w:rPr>
        <w:t xml:space="preserve"> </w:t>
      </w:r>
      <w:proofErr w:type="spellStart"/>
      <w:r w:rsidRPr="00572442">
        <w:rPr>
          <w:lang w:val="en-ID"/>
        </w:rPr>
        <w:t>benda-benda</w:t>
      </w:r>
      <w:proofErr w:type="spellEnd"/>
      <w:r w:rsidRPr="00572442">
        <w:rPr>
          <w:lang w:val="en-ID"/>
        </w:rPr>
        <w:t xml:space="preserve"> yang </w:t>
      </w:r>
      <w:proofErr w:type="spellStart"/>
      <w:r w:rsidRPr="00572442">
        <w:rPr>
          <w:lang w:val="en-ID"/>
        </w:rPr>
        <w:t>dapat</w:t>
      </w:r>
      <w:proofErr w:type="spellEnd"/>
      <w:r w:rsidRPr="00572442">
        <w:rPr>
          <w:lang w:val="en-ID"/>
        </w:rPr>
        <w:t xml:space="preserve"> </w:t>
      </w:r>
      <w:proofErr w:type="spellStart"/>
      <w:r w:rsidRPr="00572442">
        <w:rPr>
          <w:lang w:val="en-ID"/>
        </w:rPr>
        <w:t>diambil</w:t>
      </w:r>
      <w:proofErr w:type="spellEnd"/>
      <w:r w:rsidRPr="00572442">
        <w:rPr>
          <w:lang w:val="en-ID"/>
        </w:rPr>
        <w:t xml:space="preserve"> </w:t>
      </w:r>
      <w:proofErr w:type="spellStart"/>
      <w:r w:rsidRPr="00572442">
        <w:rPr>
          <w:lang w:val="en-ID"/>
        </w:rPr>
        <w:t>dari</w:t>
      </w:r>
      <w:proofErr w:type="spellEnd"/>
      <w:r w:rsidRPr="00572442">
        <w:rPr>
          <w:lang w:val="en-ID"/>
        </w:rPr>
        <w:t xml:space="preserve"> </w:t>
      </w:r>
      <w:proofErr w:type="spellStart"/>
      <w:r w:rsidRPr="00572442">
        <w:rPr>
          <w:lang w:val="en-ID"/>
        </w:rPr>
        <w:t>tanah</w:t>
      </w:r>
      <w:proofErr w:type="spellEnd"/>
      <w:r w:rsidRPr="00572442">
        <w:rPr>
          <w:lang w:val="en-ID"/>
        </w:rPr>
        <w:t xml:space="preserve"> </w:t>
      </w:r>
      <w:proofErr w:type="spellStart"/>
      <w:r w:rsidRPr="00572442">
        <w:rPr>
          <w:lang w:val="en-ID"/>
        </w:rPr>
        <w:t>tanpa</w:t>
      </w:r>
      <w:proofErr w:type="spellEnd"/>
      <w:r w:rsidRPr="00572442">
        <w:rPr>
          <w:lang w:val="en-ID"/>
        </w:rPr>
        <w:t xml:space="preserve"> </w:t>
      </w:r>
      <w:proofErr w:type="spellStart"/>
      <w:r w:rsidRPr="00572442">
        <w:rPr>
          <w:lang w:val="en-ID"/>
        </w:rPr>
        <w:t>menyebabkan</w:t>
      </w:r>
      <w:proofErr w:type="spellEnd"/>
      <w:r w:rsidRPr="00572442">
        <w:rPr>
          <w:lang w:val="en-ID"/>
        </w:rPr>
        <w:t xml:space="preserve"> </w:t>
      </w:r>
      <w:proofErr w:type="spellStart"/>
      <w:r w:rsidRPr="00572442">
        <w:rPr>
          <w:lang w:val="en-ID"/>
        </w:rPr>
        <w:t>kerusakan</w:t>
      </w:r>
      <w:proofErr w:type="spellEnd"/>
      <w:r w:rsidRPr="00572442">
        <w:rPr>
          <w:lang w:val="en-ID"/>
        </w:rPr>
        <w:t xml:space="preserve"> pada </w:t>
      </w:r>
      <w:proofErr w:type="spellStart"/>
      <w:r w:rsidRPr="00572442">
        <w:rPr>
          <w:lang w:val="en-ID"/>
        </w:rPr>
        <w:t>tanah</w:t>
      </w:r>
      <w:proofErr w:type="spellEnd"/>
      <w:r w:rsidRPr="00572442">
        <w:rPr>
          <w:lang w:val="en-ID"/>
        </w:rPr>
        <w:t xml:space="preserve"> </w:t>
      </w:r>
      <w:proofErr w:type="spellStart"/>
      <w:r w:rsidRPr="00572442">
        <w:rPr>
          <w:lang w:val="en-ID"/>
        </w:rPr>
        <w:t>itu</w:t>
      </w:r>
      <w:proofErr w:type="spellEnd"/>
      <w:r w:rsidRPr="00572442">
        <w:rPr>
          <w:lang w:val="en-ID"/>
        </w:rPr>
        <w:t xml:space="preserve"> </w:t>
      </w:r>
      <w:proofErr w:type="spellStart"/>
      <w:r w:rsidRPr="00572442">
        <w:rPr>
          <w:lang w:val="en-ID"/>
        </w:rPr>
        <w:t>sendiri</w:t>
      </w:r>
      <w:proofErr w:type="spellEnd"/>
      <w:r w:rsidRPr="00572442">
        <w:rPr>
          <w:lang w:val="en-ID"/>
        </w:rPr>
        <w:t xml:space="preserve"> (NYC BAR, 2024). </w:t>
      </w:r>
      <w:proofErr w:type="spellStart"/>
      <w:r w:rsidRPr="00572442">
        <w:rPr>
          <w:lang w:val="en-ID"/>
        </w:rPr>
        <w:t>Dengan</w:t>
      </w:r>
      <w:proofErr w:type="spellEnd"/>
      <w:r w:rsidRPr="00572442">
        <w:rPr>
          <w:lang w:val="en-ID"/>
        </w:rPr>
        <w:t xml:space="preserve"> </w:t>
      </w:r>
      <w:proofErr w:type="spellStart"/>
      <w:r w:rsidRPr="00572442">
        <w:rPr>
          <w:lang w:val="en-ID"/>
        </w:rPr>
        <w:t>demikian</w:t>
      </w:r>
      <w:proofErr w:type="spellEnd"/>
      <w:r w:rsidRPr="00572442">
        <w:rPr>
          <w:lang w:val="en-ID"/>
        </w:rPr>
        <w:t xml:space="preserve">, </w:t>
      </w:r>
      <w:proofErr w:type="spellStart"/>
      <w:r w:rsidRPr="00572442">
        <w:rPr>
          <w:lang w:val="en-ID"/>
        </w:rPr>
        <w:t>properti</w:t>
      </w:r>
      <w:proofErr w:type="spellEnd"/>
      <w:r w:rsidRPr="00572442">
        <w:rPr>
          <w:lang w:val="en-ID"/>
        </w:rPr>
        <w:t xml:space="preserve"> </w:t>
      </w:r>
      <w:proofErr w:type="spellStart"/>
      <w:r w:rsidRPr="00572442">
        <w:rPr>
          <w:lang w:val="en-ID"/>
        </w:rPr>
        <w:t>tidak</w:t>
      </w:r>
      <w:proofErr w:type="spellEnd"/>
      <w:r w:rsidRPr="00572442">
        <w:rPr>
          <w:lang w:val="en-ID"/>
        </w:rPr>
        <w:t xml:space="preserve"> </w:t>
      </w:r>
      <w:proofErr w:type="spellStart"/>
      <w:r w:rsidRPr="00572442">
        <w:rPr>
          <w:lang w:val="en-ID"/>
        </w:rPr>
        <w:t>hanya</w:t>
      </w:r>
      <w:proofErr w:type="spellEnd"/>
      <w:r w:rsidRPr="00572442">
        <w:rPr>
          <w:lang w:val="en-ID"/>
        </w:rPr>
        <w:t xml:space="preserve"> </w:t>
      </w:r>
      <w:proofErr w:type="spellStart"/>
      <w:r w:rsidRPr="00572442">
        <w:rPr>
          <w:lang w:val="en-ID"/>
        </w:rPr>
        <w:t>dilihat</w:t>
      </w:r>
      <w:proofErr w:type="spellEnd"/>
      <w:r w:rsidRPr="00572442">
        <w:rPr>
          <w:lang w:val="en-ID"/>
        </w:rPr>
        <w:t xml:space="preserve"> </w:t>
      </w:r>
      <w:proofErr w:type="spellStart"/>
      <w:r w:rsidRPr="00572442">
        <w:rPr>
          <w:lang w:val="en-ID"/>
        </w:rPr>
        <w:t>sebagai</w:t>
      </w:r>
      <w:proofErr w:type="spellEnd"/>
      <w:r w:rsidRPr="00572442">
        <w:rPr>
          <w:lang w:val="en-ID"/>
        </w:rPr>
        <w:t xml:space="preserve"> </w:t>
      </w:r>
      <w:proofErr w:type="spellStart"/>
      <w:r w:rsidRPr="00572442">
        <w:rPr>
          <w:lang w:val="en-ID"/>
        </w:rPr>
        <w:t>hak</w:t>
      </w:r>
      <w:proofErr w:type="spellEnd"/>
      <w:r w:rsidRPr="00572442">
        <w:rPr>
          <w:lang w:val="en-ID"/>
        </w:rPr>
        <w:t xml:space="preserve"> </w:t>
      </w:r>
      <w:proofErr w:type="spellStart"/>
      <w:r w:rsidRPr="00572442">
        <w:rPr>
          <w:lang w:val="en-ID"/>
        </w:rPr>
        <w:t>kepemilikan</w:t>
      </w:r>
      <w:proofErr w:type="spellEnd"/>
      <w:r w:rsidRPr="00572442">
        <w:rPr>
          <w:lang w:val="en-ID"/>
        </w:rPr>
        <w:t xml:space="preserve"> </w:t>
      </w:r>
      <w:proofErr w:type="spellStart"/>
      <w:r w:rsidRPr="00572442">
        <w:rPr>
          <w:lang w:val="en-ID"/>
        </w:rPr>
        <w:t>atas</w:t>
      </w:r>
      <w:proofErr w:type="spellEnd"/>
      <w:r w:rsidRPr="00572442">
        <w:rPr>
          <w:lang w:val="en-ID"/>
        </w:rPr>
        <w:t xml:space="preserve"> </w:t>
      </w:r>
      <w:proofErr w:type="spellStart"/>
      <w:r w:rsidRPr="00572442">
        <w:rPr>
          <w:lang w:val="en-ID"/>
        </w:rPr>
        <w:t>objek</w:t>
      </w:r>
      <w:proofErr w:type="spellEnd"/>
      <w:r w:rsidRPr="00572442">
        <w:rPr>
          <w:lang w:val="en-ID"/>
        </w:rPr>
        <w:t xml:space="preserve">, </w:t>
      </w:r>
      <w:proofErr w:type="spellStart"/>
      <w:r w:rsidRPr="00572442">
        <w:rPr>
          <w:lang w:val="en-ID"/>
        </w:rPr>
        <w:t>tetapi</w:t>
      </w:r>
      <w:proofErr w:type="spellEnd"/>
      <w:r w:rsidRPr="00572442">
        <w:rPr>
          <w:lang w:val="en-ID"/>
        </w:rPr>
        <w:t xml:space="preserve"> juga </w:t>
      </w:r>
      <w:proofErr w:type="spellStart"/>
      <w:r w:rsidRPr="00572442">
        <w:rPr>
          <w:lang w:val="en-ID"/>
        </w:rPr>
        <w:t>sebagai</w:t>
      </w:r>
      <w:proofErr w:type="spellEnd"/>
      <w:r w:rsidRPr="00572442">
        <w:rPr>
          <w:lang w:val="en-ID"/>
        </w:rPr>
        <w:t xml:space="preserve"> </w:t>
      </w:r>
      <w:proofErr w:type="spellStart"/>
      <w:r w:rsidRPr="00572442">
        <w:rPr>
          <w:lang w:val="en-ID"/>
        </w:rPr>
        <w:t>kontrol</w:t>
      </w:r>
      <w:proofErr w:type="spellEnd"/>
      <w:r w:rsidRPr="00572442">
        <w:rPr>
          <w:lang w:val="en-ID"/>
        </w:rPr>
        <w:t xml:space="preserve"> </w:t>
      </w:r>
      <w:proofErr w:type="spellStart"/>
      <w:r w:rsidRPr="00572442">
        <w:rPr>
          <w:lang w:val="en-ID"/>
        </w:rPr>
        <w:t>terhadap</w:t>
      </w:r>
      <w:proofErr w:type="spellEnd"/>
      <w:r w:rsidRPr="00572442">
        <w:rPr>
          <w:lang w:val="en-ID"/>
        </w:rPr>
        <w:t xml:space="preserve"> </w:t>
      </w:r>
      <w:proofErr w:type="spellStart"/>
      <w:r w:rsidRPr="00572442">
        <w:rPr>
          <w:lang w:val="en-ID"/>
        </w:rPr>
        <w:t>penggunaan</w:t>
      </w:r>
      <w:proofErr w:type="spellEnd"/>
      <w:r w:rsidRPr="00572442">
        <w:rPr>
          <w:lang w:val="en-ID"/>
        </w:rPr>
        <w:t xml:space="preserve"> dan </w:t>
      </w:r>
      <w:proofErr w:type="spellStart"/>
      <w:r w:rsidRPr="00572442">
        <w:rPr>
          <w:lang w:val="en-ID"/>
        </w:rPr>
        <w:t>nilai</w:t>
      </w:r>
      <w:proofErr w:type="spellEnd"/>
      <w:r w:rsidRPr="00572442">
        <w:rPr>
          <w:lang w:val="en-ID"/>
        </w:rPr>
        <w:t xml:space="preserve"> </w:t>
      </w:r>
      <w:proofErr w:type="spellStart"/>
      <w:r w:rsidRPr="00572442">
        <w:rPr>
          <w:lang w:val="en-ID"/>
        </w:rPr>
        <w:t>objek</w:t>
      </w:r>
      <w:proofErr w:type="spellEnd"/>
      <w:r w:rsidRPr="00572442">
        <w:rPr>
          <w:lang w:val="en-ID"/>
        </w:rPr>
        <w:t xml:space="preserve"> </w:t>
      </w:r>
      <w:proofErr w:type="spellStart"/>
      <w:r w:rsidRPr="00572442">
        <w:rPr>
          <w:lang w:val="en-ID"/>
        </w:rPr>
        <w:t>tersebut</w:t>
      </w:r>
      <w:proofErr w:type="spellEnd"/>
      <w:r w:rsidRPr="00572442">
        <w:rPr>
          <w:lang w:val="en-ID"/>
        </w:rPr>
        <w:t xml:space="preserve">, </w:t>
      </w:r>
      <w:proofErr w:type="spellStart"/>
      <w:r w:rsidRPr="00572442">
        <w:rPr>
          <w:lang w:val="en-ID"/>
        </w:rPr>
        <w:t>termasuk</w:t>
      </w:r>
      <w:proofErr w:type="spellEnd"/>
      <w:r w:rsidRPr="00572442">
        <w:rPr>
          <w:lang w:val="en-ID"/>
        </w:rPr>
        <w:t xml:space="preserve"> </w:t>
      </w:r>
      <w:proofErr w:type="spellStart"/>
      <w:r w:rsidRPr="00572442">
        <w:rPr>
          <w:lang w:val="en-ID"/>
        </w:rPr>
        <w:t>keterkaitannya</w:t>
      </w:r>
      <w:proofErr w:type="spellEnd"/>
      <w:r w:rsidRPr="00572442">
        <w:rPr>
          <w:lang w:val="en-ID"/>
        </w:rPr>
        <w:t xml:space="preserve"> </w:t>
      </w:r>
      <w:proofErr w:type="spellStart"/>
      <w:r w:rsidRPr="00572442">
        <w:rPr>
          <w:lang w:val="en-ID"/>
        </w:rPr>
        <w:t>dengan</w:t>
      </w:r>
      <w:proofErr w:type="spellEnd"/>
      <w:r w:rsidRPr="00572442">
        <w:rPr>
          <w:lang w:val="en-ID"/>
        </w:rPr>
        <w:t xml:space="preserve"> </w:t>
      </w:r>
      <w:proofErr w:type="spellStart"/>
      <w:r w:rsidRPr="00572442">
        <w:rPr>
          <w:lang w:val="en-ID"/>
        </w:rPr>
        <w:t>tanah</w:t>
      </w:r>
      <w:proofErr w:type="spellEnd"/>
      <w:r w:rsidRPr="00572442">
        <w:rPr>
          <w:lang w:val="en-ID"/>
        </w:rPr>
        <w:t xml:space="preserve"> dan </w:t>
      </w:r>
      <w:proofErr w:type="spellStart"/>
      <w:r w:rsidRPr="00572442">
        <w:rPr>
          <w:lang w:val="en-ID"/>
        </w:rPr>
        <w:t>konstruksi</w:t>
      </w:r>
      <w:proofErr w:type="spellEnd"/>
      <w:r w:rsidRPr="00572442">
        <w:rPr>
          <w:lang w:val="en-ID"/>
        </w:rPr>
        <w:t xml:space="preserve"> di </w:t>
      </w:r>
      <w:proofErr w:type="spellStart"/>
      <w:r w:rsidRPr="00572442">
        <w:rPr>
          <w:lang w:val="en-ID"/>
        </w:rPr>
        <w:t>atasnya</w:t>
      </w:r>
      <w:proofErr w:type="spellEnd"/>
      <w:r w:rsidRPr="00572442">
        <w:rPr>
          <w:lang w:val="en-ID"/>
        </w:rPr>
        <w:t>.</w:t>
      </w:r>
    </w:p>
    <w:p w14:paraId="65199063" w14:textId="77777777" w:rsidR="004257BE" w:rsidRPr="00572442" w:rsidRDefault="004257BE" w:rsidP="004257BE">
      <w:pPr>
        <w:rPr>
          <w:lang w:val="en-ID"/>
        </w:rPr>
      </w:pPr>
      <w:r w:rsidRPr="002B2728">
        <w:lastRenderedPageBreak/>
        <w:t>Di Indonesia, kepemilikan tanah dan properti diatur melalui berbagai regulasi hukum, dengan dasar utama adalah Undang-Undang Pokok Agraria (UUPA) Nomor 5 Tahun 1960. UU ini menguraikan berbagai jenis hak atas tanah, seperti Hak Milik, Hak Guna Bangunan (HGB), Hak Guna Usaha (HGU), Hak Pakai, dan Hak Pengelolaan, yang masing-masing memiliki karakteristik serta persyaratan spesifik. Hak Milik, yang merupakan hak tertinggi dan diberikan hanya kepada warga negara Indonesia, memberikan kepemilikan penuh dan diwariskan tanpa batasan waktu. Hak Guna Bangunan (HGB) memberikan izin untuk mendirikan bangunan di atas tanah milik negara atau pihak lain, dan dapat dimiliki oleh warga negara asing melalui mekanisme Penanaman Modal Asing (PMA). Hak Guna Usaha (HGU) diperuntukkan bagi kegiatan usaha agrikultur dan perikanan dengan jangka waktu terbatas, sementara Hak Pakai mengizinkan pemanfaatan tanah oleh warga asing dalam kondisi tertentu, meskipun bernilai lebih rendah daripada Hak Milik atau HGB</w:t>
      </w:r>
      <w:r w:rsidRPr="00416512">
        <w:t xml:space="preserve"> (Republik Indonesia, 1960)</w:t>
      </w:r>
      <w:r w:rsidRPr="002B2728">
        <w:t xml:space="preserve">. </w:t>
      </w:r>
      <w:r>
        <w:t>Pada tugas akhir ini lebih difokuskan kepada properti yang memiliki sertifikat Hak Milik dan HGB.</w:t>
      </w:r>
    </w:p>
    <w:p w14:paraId="20C51C81" w14:textId="77777777" w:rsidR="004257BE" w:rsidRPr="00572442" w:rsidRDefault="004257BE" w:rsidP="004257BE">
      <w:pPr>
        <w:pStyle w:val="Heading3"/>
        <w:rPr>
          <w:rFonts w:ascii="Times New Roman" w:hAnsi="Times New Roman" w:cs="Times New Roman"/>
          <w:b/>
          <w:bCs/>
          <w:color w:val="000000" w:themeColor="text1"/>
        </w:rPr>
      </w:pPr>
      <w:bookmarkStart w:id="23" w:name="_Toc184251123"/>
      <w:r>
        <w:rPr>
          <w:rFonts w:ascii="Times New Roman" w:hAnsi="Times New Roman" w:cs="Times New Roman"/>
          <w:b/>
          <w:bCs/>
          <w:color w:val="000000" w:themeColor="text1"/>
        </w:rPr>
        <w:t>Sistem Rekomendasi</w:t>
      </w:r>
      <w:bookmarkEnd w:id="23"/>
    </w:p>
    <w:p w14:paraId="44E341FA" w14:textId="77777777" w:rsidR="004257BE" w:rsidRDefault="004257BE" w:rsidP="004257BE">
      <w:pPr>
        <w:ind w:left="113" w:firstLine="284"/>
      </w:pPr>
      <w:r>
        <w:t xml:space="preserve">Sistem rekomendasi (SR) adalah sistem penyaringan informasi yang bertujuan untuk mengatasi permasalahan kelebihan informasi dengan menyaring hal yang berkemungkinan cocok dengan preferensi atau selera pengguna. Sistem ini membantu penggua dengan cara menyaring informasi yang tidak relevan saat pengguna mencari informasi yang diinginkan </w:t>
      </w:r>
      <w:sdt>
        <w:sdtPr>
          <w:id w:val="1082101809"/>
          <w:citation/>
        </w:sdtPr>
        <w:sdtContent>
          <w:r>
            <w:fldChar w:fldCharType="begin"/>
          </w:r>
          <w:r>
            <w:instrText xml:space="preserve"> CITATION Phi14 \l 1033 </w:instrText>
          </w:r>
          <w:r>
            <w:fldChar w:fldCharType="separate"/>
          </w:r>
          <w:r>
            <w:rPr>
              <w:noProof/>
            </w:rPr>
            <w:t>(Philip, Shola, &amp; John, 2014)</w:t>
          </w:r>
          <w:r>
            <w:fldChar w:fldCharType="end"/>
          </w:r>
        </w:sdtContent>
      </w:sdt>
      <w:r>
        <w:t xml:space="preserve">. Sistem ini bekerja dengan menyeleksi potongan informasi penting dari sejumlah besar data yang dihasilkan secara dinamis, berdasarkan preferensi, minat, atau perilaku pengguna terhadap suatu hal </w:t>
      </w:r>
      <w:r>
        <w:fldChar w:fldCharType="begin" w:fldLock="1"/>
      </w:r>
      <w:r>
        <w:instrText>ADDIN CSL_CITATION {"citationItems":[{"id":"ITEM-1","itemData":{"DOI":"10.1016/j.eij.2015.06.005","ISSN":"11108665","abstract":"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author":[{"dropping-particle":"","family":"Isinkaye","given":"F. O.","non-dropping-particle":"","parse-names":false,"suffix":""},{"dropping-particle":"","family":"Folajimi","given":"Y. O.","non-dropping-particle":"","parse-names":false,"suffix":""},{"dropping-particle":"","family":"Ojokoh","given":"B. A.","non-dropping-particle":"","parse-names":false,"suffix":""}],"container-title":"Egyptian Informatics Journal","id":"ITEM-1","issue":"3","issued":{"date-parts":[["2015"]]},"page":"261-273","publisher":"Ministry of Higher Education and Scientific Research","title":"Recommendation systems: Principles, methods and evaluation","type":"article-journal","volume":"16"},"uris":["http://www.mendeley.com/documents/?uuid=ee95c1e5-c626-41b1-9308-19e16c35d566"]}],"mendeley":{"formattedCitation":"(Isinkaye et al., 2015)","plainTextFormattedCitation":"(Isinkaye et al., 2015)","previouslyFormattedCitation":"(Isinkaye et al., 2015)"},"properties":{"noteIndex":0},"schema":"https://github.com/citation-style-language/schema/raw/master/csl-citation.json"}</w:instrText>
      </w:r>
      <w:r>
        <w:fldChar w:fldCharType="separate"/>
      </w:r>
      <w:r w:rsidRPr="001F615B">
        <w:rPr>
          <w:noProof/>
        </w:rPr>
        <w:t>(Isinkaye et al., 2015)</w:t>
      </w:r>
      <w:r>
        <w:fldChar w:fldCharType="end"/>
      </w:r>
      <w:r>
        <w:t xml:space="preserve">. Pada umumnya SR dapat dikelompokkan ke dalam tiga kategori utama, yaitu </w:t>
      </w:r>
      <w:r w:rsidRPr="00A96DC0">
        <w:rPr>
          <w:i/>
          <w:iCs/>
        </w:rPr>
        <w:t>content-based filtering</w:t>
      </w:r>
      <w:r>
        <w:rPr>
          <w:i/>
          <w:iCs/>
        </w:rPr>
        <w:t xml:space="preserve"> </w:t>
      </w:r>
      <w:r>
        <w:t>(CBF)</w:t>
      </w:r>
      <w:r w:rsidRPr="00A96DC0">
        <w:t xml:space="preserve">, </w:t>
      </w:r>
      <w:r w:rsidRPr="00A96DC0">
        <w:rPr>
          <w:i/>
          <w:iCs/>
        </w:rPr>
        <w:t>collaborative filtering</w:t>
      </w:r>
      <w:r>
        <w:rPr>
          <w:i/>
          <w:iCs/>
        </w:rPr>
        <w:t xml:space="preserve"> </w:t>
      </w:r>
      <w:r>
        <w:t>(CF)</w:t>
      </w:r>
      <w:r w:rsidRPr="00A96DC0">
        <w:t xml:space="preserve">, dan </w:t>
      </w:r>
      <w:r w:rsidRPr="00A96DC0">
        <w:rPr>
          <w:i/>
          <w:iCs/>
        </w:rPr>
        <w:t>hybrid filtering</w:t>
      </w:r>
      <w:r w:rsidRPr="00A96DC0">
        <w:t>.</w:t>
      </w:r>
      <w:r>
        <w:t xml:space="preserve"> Selain ketiga kategori utama tersebut, terdapat sistem rekomendasi yang lebih spesifik yaitu </w:t>
      </w:r>
      <w:r>
        <w:rPr>
          <w:i/>
          <w:iCs/>
        </w:rPr>
        <w:t xml:space="preserve">knowledge-based recommender systems </w:t>
      </w:r>
      <w:r>
        <w:t>(KBRS).</w:t>
      </w:r>
      <w:r w:rsidRPr="00A96DC0">
        <w:t xml:space="preserve"> </w:t>
      </w:r>
    </w:p>
    <w:p w14:paraId="5D66E7BD" w14:textId="77777777" w:rsidR="004257BE" w:rsidRDefault="004257BE" w:rsidP="004257BE">
      <w:pPr>
        <w:ind w:left="113" w:firstLine="284"/>
      </w:pPr>
      <w:r>
        <w:rPr>
          <w:i/>
          <w:iCs/>
        </w:rPr>
        <w:t xml:space="preserve">Content-Based Filtering </w:t>
      </w:r>
      <w:r>
        <w:t>(CBF) adalah pendekatan dalam SR yang memanfaatkan karakteristik atau atribut item untuk memberikan rekomendasi.</w:t>
      </w:r>
      <w:r w:rsidRPr="000B319D">
        <w:t xml:space="preserve"> Pendekatan ini menilai kesesuaian antara profil pengguna dengan konten item menggunakan informasi historis dari item yang telah dinilai atau dikonsumsi oleh pengguna</w:t>
      </w:r>
      <w:r>
        <w:t xml:space="preserve"> </w:t>
      </w:r>
      <w:r>
        <w:fldChar w:fldCharType="begin" w:fldLock="1"/>
      </w:r>
      <w:r>
        <w:instrText>ADDIN CSL_CITATION {"citationItems":[{"id":"ITEM-1","itemData":{"DOI":"10.1016/j.eij.2015.06.005","ISSN":"11108665","abstract":"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author":[{"dropping-particle":"","family":"Isinkaye","given":"F. O.","non-dropping-particle":"","parse-names":false,"suffix":""},{"dropping-particle":"","family":"Folajimi","given":"Y. O.","non-dropping-particle":"","parse-names":false,"suffix":""},{"dropping-particle":"","family":"Ojokoh","given":"B. A.","non-dropping-particle":"","parse-names":false,"suffix":""}],"container-title":"Egyptian Informatics Journal","id":"ITEM-1","issue":"3","issued":{"date-parts":[["2015"]]},"page":"261-273","publisher":"Ministry of Higher Education and Scientific Research","title":"Recommendation systems: Principles, methods and evaluation","type":"article-journal","volume":"16"},"uris":["http://www.mendeley.com/documents/?uuid=ee95c1e5-c626-41b1-9308-19e16c35d566"]}],"mendeley":{"formattedCitation":"(Isinkaye et al., 2015)","plainTextFormattedCitation":"(Isinkaye et al., 2015)","previouslyFormattedCitation":"(Isinkaye et al., 2015)"},"properties":{"noteIndex":0},"schema":"https://github.com/citation-style-language/schema/raw/master/csl-citation.json"}</w:instrText>
      </w:r>
      <w:r>
        <w:fldChar w:fldCharType="separate"/>
      </w:r>
      <w:r w:rsidRPr="00B508E1">
        <w:rPr>
          <w:noProof/>
        </w:rPr>
        <w:t>(Isinkaye et al., 2015)</w:t>
      </w:r>
      <w:r>
        <w:fldChar w:fldCharType="end"/>
      </w:r>
      <w:r>
        <w:t>.</w:t>
      </w:r>
    </w:p>
    <w:p w14:paraId="4FD52848" w14:textId="77777777" w:rsidR="004257BE" w:rsidRDefault="004257BE" w:rsidP="004257BE">
      <w:pPr>
        <w:ind w:left="142" w:firstLine="255"/>
      </w:pPr>
      <w:r>
        <w:t xml:space="preserve">Meskipun CBF cocok digunakan untuk produk yang sering dibeli, seperti buku, berita, dan musik, CBF akan kesulitan saat merekomendasikan produk yang tidak sering dibeli, seperti Komputer, mobil, layanan keuangan, pinjaman, dan apartemen. Hal ini dikarenakan sulitnya mengumpulkan ulasan dari produk yang telah dibeli oleh pengguna lain akibat kuantitas pembelian yang sedikit Untuk mengatasi tantangan tersebut, </w:t>
      </w:r>
      <w:r>
        <w:rPr>
          <w:i/>
          <w:iCs/>
        </w:rPr>
        <w:t xml:space="preserve">Knowledge-Based Recommender Systems </w:t>
      </w:r>
      <w:r>
        <w:t xml:space="preserve">(KBRS) dapat digunakan untuk memanfaatkan pengetahuan mendalam tentang produk dan kebutuhan pengguna </w:t>
      </w:r>
      <w:r>
        <w:fldChar w:fldCharType="begin" w:fldLock="1"/>
      </w:r>
      <w:r>
        <w:instrText>ADDIN CSL_CITATION {"citationItems":[{"id":"ITEM-1","itemData":{"DOI":"10.5120/ijca2019918538","abstract":"Knowledge based recommendation systems use knowledge about users and products to make recommendations. Knowledge-based recommendations are not dependent on the rating, nor do they have to gather information about a particular user to give recommendations. Knowledge acquisition is the most important task for constructing knowledge-based recommendation system. Acquired knowledge must be represented in some structured machine-readable form, e.g., as ontology to support reasoning about what products meets the user's requirements. In Semantic Web, knowledge is represented in the form of ontology. Representation of knowledge in structured form of ontology in Semantic Web makes the application of knowledge based recommendations system on Semantic Web very easy, as there is no need to construct knowledge base from scratch. Performance of knowledge based recommendations systems can be enhanced by exploiting ontology reasoning characteristics. This paper explores different techniques used to generate knowledge-based recommendations highlighting the advantages of knowledge based recommendation system over other recommendation techniques.","author":[{"dropping-particle":"","family":"Ameen","given":"Ayesha","non-dropping-particle":"","parse-names":false,"suffix":""}],"container-title":"International Journal of Computer Applications","id":"ITEM-1","issue":"43","issued":{"date-parts":[["2019"]]},"page":"20-25","title":"Knowledge based Recommendation System in Semantic Web - A Survey","type":"article-journal","volume":"182"},"uris":["http://www.mendeley.com/documents/?uuid=eb97dbfe-f956-42f6-8744-6d533a6f7fb1"]}],"mendeley":{"formattedCitation":"(Ameen, 2019)","plainTextFormattedCitation":"(Ameen, 2019)","previouslyFormattedCitation":"(Ameen, 2019)"},"properties":{"noteIndex":0},"schema":"https://github.com/citation-style-language/schema/raw/master/csl-citation.json"}</w:instrText>
      </w:r>
      <w:r>
        <w:fldChar w:fldCharType="separate"/>
      </w:r>
      <w:r w:rsidRPr="00726103">
        <w:rPr>
          <w:noProof/>
        </w:rPr>
        <w:t>(Ameen, 2019)</w:t>
      </w:r>
      <w:r>
        <w:fldChar w:fldCharType="end"/>
      </w:r>
      <w:r>
        <w:t xml:space="preserve">. KBRS adalah jenis SR yang didasarkan pada pengetahuan eksplisit tentang hubungan antara preferensi pengguna dan atribut produk tertentu </w:t>
      </w:r>
      <w:r>
        <w:fldChar w:fldCharType="begin" w:fldLock="1"/>
      </w:r>
      <w:r>
        <w:instrText>ADDIN CSL_CITATION {"citationItems":[{"id":"ITEM-1","itemData":{"DOI":"10.1109/TII.2018.2867174","ISSN":"15513203","abstract":"Online social networks provide relevant information on users' opinion about different themes. Thus, applications, such as monitoring and recommendation systems (RS) can collect and analyze this data. This paper presents a knowledge-based recommendation system (KBRS), which includes an emotional health monitoring system to detect users with potential psychological disturbances, specifically, depression and stress. Depending on the monitoring results, the KBRS, based on ontologies and sentiment analysis, is activated to send happy, calm, relaxing, or motivational messages to users with psychological disturbances. Also, the solution includes a mechanism to send warning messages to authorized persons, in case a depression disturbance is detected by the monitoring system. The detection of sentences with depressive and stressful content is performed through a convolutional neural network and a bidirectional long short-term memory-recurrent neural networks (RNN); the proposed method reached an accuracy of 0.89 and 0.90 to detect depressed and stressed users, respectively. Experimental results show that the proposed KBRS reached a rating of 94% of very satisfied users, as opposed to 69% reached by a RS without the use of neither a sentiment metric nor ontologies. Additionally, subjective test results demonstrated that the proposed solution consumes low memory, processing, and energy from current mobile electronic devices.","author":[{"dropping-particle":"","family":"Rosa","given":"Renata Lopes","non-dropping-particle":"","parse-names":false,"suffix":""},{"dropping-particle":"","family":"Schwartz","given":"Gisele Maria","non-dropping-particle":"","parse-names":false,"suffix":""},{"dropping-particle":"","family":"Ruggiero","given":"Wilson Vicente","non-dropping-particle":"","parse-names":false,"suffix":""},{"dropping-particle":"","family":"Rodriguez","given":"Demostenes Zegarra","non-dropping-particle":"","parse-names":false,"suffix":""}],"container-title":"IEEE Transactions on Industrial Informatics","id":"ITEM-1","issue":"4","issued":{"date-parts":[["2019"]]},"page":"2124-2135","title":"A Knowledge-Based Recommendation System That Includes Sentiment Analysis and Deep Learning","type":"article-journal","volume":"15"},"uris":["http://www.mendeley.com/documents/?uuid=154cc98f-d055-4e19-9f6d-ca171de16600"]}],"mendeley":{"formattedCitation":"(Rosa et al., 2019)","plainTextFormattedCitation":"(Rosa et al., 2019)","previouslyFormattedCitation":"(Rosa et al., 2019)"},"properties":{"noteIndex":0},"schema":"https://github.com/citation-style-language/schema/raw/master/csl-citation.json"}</w:instrText>
      </w:r>
      <w:r>
        <w:fldChar w:fldCharType="separate"/>
      </w:r>
      <w:r w:rsidRPr="00B268CB">
        <w:rPr>
          <w:noProof/>
        </w:rPr>
        <w:t>(Rosa et al., 2019)</w:t>
      </w:r>
      <w:r>
        <w:fldChar w:fldCharType="end"/>
      </w:r>
      <w:r>
        <w:t xml:space="preserve">. </w:t>
      </w:r>
    </w:p>
    <w:p w14:paraId="3F773E34" w14:textId="77777777" w:rsidR="004257BE" w:rsidRDefault="004257BE" w:rsidP="004257BE">
      <w:pPr>
        <w:ind w:left="142" w:firstLine="255"/>
      </w:pPr>
      <w:r>
        <w:t xml:space="preserve">Salah satu pendekatan dari KBRS adalah </w:t>
      </w:r>
      <w:r>
        <w:rPr>
          <w:i/>
          <w:iCs/>
        </w:rPr>
        <w:t>constraint-based recommendation systems</w:t>
      </w:r>
      <w:r w:rsidRPr="006E27E9">
        <w:t xml:space="preserve"> </w:t>
      </w:r>
      <w:r>
        <w:t xml:space="preserve">atau </w:t>
      </w:r>
      <w:r>
        <w:rPr>
          <w:i/>
          <w:iCs/>
        </w:rPr>
        <w:t>Rule-based recommendation systems</w:t>
      </w:r>
      <w:r>
        <w:t xml:space="preserve">, dimana sistem ini merekomendasikan produk berdasarkan aturan eksplisit yang ditentukan sebagai pembatas dalam basis pengetahuan. Aturan-aturan ini mendefinisikan pemetaan antara kebutuhan pengguna dan fitur produk. </w:t>
      </w:r>
      <w:r>
        <w:rPr>
          <w:i/>
          <w:iCs/>
        </w:rPr>
        <w:t>Knowledge based</w:t>
      </w:r>
      <w:r>
        <w:t xml:space="preserve"> terdiri dari kebutuhan pengguna, properti produk, dan aturan- aturan yang </w:t>
      </w:r>
      <w:r>
        <w:lastRenderedPageBreak/>
        <w:t xml:space="preserve">ada. Produk yang sesuai dengan aturan dan memenuhi kebutuhan pengguna kemudian dihasilkan sebagai rekomendasi </w:t>
      </w:r>
      <w:r>
        <w:fldChar w:fldCharType="begin" w:fldLock="1"/>
      </w:r>
      <w:r>
        <w:instrText>ADDIN CSL_CITATION {"citationItems":[{"id":"ITEM-1","itemData":{"DOI":"10.5120/ijca2019918538","abstract":"Knowledge based recommendation systems use knowledge about users and products to make recommendations. Knowledge-based recommendations are not dependent on the rating, nor do they have to gather information about a particular user to give recommendations. Knowledge acquisition is the most important task for constructing knowledge-based recommendation system. Acquired knowledge must be represented in some structured machine-readable form, e.g., as ontology to support reasoning about what products meets the user's requirements. In Semantic Web, knowledge is represented in the form of ontology. Representation of knowledge in structured form of ontology in Semantic Web makes the application of knowledge based recommendations system on Semantic Web very easy, as there is no need to construct knowledge base from scratch. Performance of knowledge based recommendations systems can be enhanced by exploiting ontology reasoning characteristics. This paper explores different techniques used to generate knowledge-based recommendations highlighting the advantages of knowledge based recommendation system over other recommendation techniques.","author":[{"dropping-particle":"","family":"Ameen","given":"Ayesha","non-dropping-particle":"","parse-names":false,"suffix":""}],"container-title":"International Journal of Computer Applications","id":"ITEM-1","issue":"43","issued":{"date-parts":[["2019"]]},"page":"20-25","title":"Knowledge based Recommendation System in Semantic Web - A Survey","type":"article-journal","volume":"182"},"uris":["http://www.mendeley.com/documents/?uuid=eb97dbfe-f956-42f6-8744-6d533a6f7fb1"]}],"mendeley":{"formattedCitation":"(Ameen, 2019)","plainTextFormattedCitation":"(Ameen, 2019)","previouslyFormattedCitation":"(Ameen, 2019)"},"properties":{"noteIndex":0},"schema":"https://github.com/citation-style-language/schema/raw/master/csl-citation.json"}</w:instrText>
      </w:r>
      <w:r>
        <w:fldChar w:fldCharType="separate"/>
      </w:r>
      <w:r w:rsidRPr="006B6040">
        <w:rPr>
          <w:noProof/>
        </w:rPr>
        <w:t>(Ameen, 2019)</w:t>
      </w:r>
      <w:r>
        <w:fldChar w:fldCharType="end"/>
      </w:r>
      <w:r>
        <w:t>.</w:t>
      </w:r>
    </w:p>
    <w:p w14:paraId="5C9A27E2" w14:textId="77777777" w:rsidR="004257BE" w:rsidRDefault="004257BE" w:rsidP="004257BE">
      <w:pPr>
        <w:ind w:left="142" w:firstLine="255"/>
      </w:pPr>
      <w:r>
        <w:rPr>
          <w:i/>
          <w:iCs/>
        </w:rPr>
        <w:t xml:space="preserve">Hybrid Filtering </w:t>
      </w:r>
      <w:r w:rsidRPr="00631610">
        <w:t xml:space="preserve">menggabungkan dua atau lebih </w:t>
      </w:r>
      <w:r>
        <w:t xml:space="preserve">jenis </w:t>
      </w:r>
      <w:r w:rsidRPr="00631610">
        <w:t xml:space="preserve">pendekatan </w:t>
      </w:r>
      <w:r>
        <w:t xml:space="preserve">berbeda untuk meningkatkan akurasi dan performa hasil rekomendasi </w:t>
      </w:r>
      <w:r>
        <w:fldChar w:fldCharType="begin" w:fldLock="1"/>
      </w:r>
      <w:r>
        <w:instrText>ADDIN CSL_CITATION {"citationItems":[{"id":"ITEM-1","itemData":{"DOI":"10.1109/iSSSC50941.2020.9358819","ISBN":"9781728188805","abstract":"The advancement of technology in recent years have caused a tremendous development in the ecommerce industry. With the growth in ecommerce, recommendation systems have gained importance in research. The recommendation system is based on different filtering techniques to provide appropriate personalized suggestions to the user. In this paper we focus on the analysis of the commonly used filtering techniques of recommendation system and provide a comparison of these techniques.","author":[{"dropping-particle":"","family":"Pereira","given":"Janisa Gosbel","non-dropping-particle":"","parse-names":false,"suffix":""},{"dropping-particle":"","family":"Tiwari","given":"Shubha","non-dropping-particle":"","parse-names":false,"suffix":""},{"dropping-particle":"","family":"Ajoy","given":"Sheetal","non-dropping-particle":"","parse-names":false,"suffix":""}],"container-title":"Proceedings - 2020 IEEE International Symposium on Sustainable Energy, Signal Processing and Cyber Security, iSSSC 2020","id":"ITEM-1","issued":{"date-parts":[["2020"]]},"title":"A survey on filtering techniques for recommendation system","type":"article-journal"},"uris":["http://www.mendeley.com/documents/?uuid=11f99c73-0ea4-4efa-9329-60de9030a335"]}],"mendeley":{"formattedCitation":"(Pereira et al., 2020)","plainTextFormattedCitation":"(Pereira et al., 2020)","previouslyFormattedCitation":"(Pereira et al., 2020)"},"properties":{"noteIndex":0},"schema":"https://github.com/citation-style-language/schema/raw/master/csl-citation.json"}</w:instrText>
      </w:r>
      <w:r>
        <w:fldChar w:fldCharType="separate"/>
      </w:r>
      <w:r w:rsidRPr="00A95221">
        <w:rPr>
          <w:noProof/>
        </w:rPr>
        <w:t>(Pereira et al., 2020)</w:t>
      </w:r>
      <w:r>
        <w:fldChar w:fldCharType="end"/>
      </w:r>
      <w:r>
        <w:t xml:space="preserve">. </w:t>
      </w:r>
      <w:r>
        <w:rPr>
          <w:i/>
          <w:iCs/>
        </w:rPr>
        <w:t xml:space="preserve">Hybrid Filtering </w:t>
      </w:r>
      <w:r>
        <w:t xml:space="preserve">memiliki beberapa teknik yang digunakan untuk menggabungkan dua atau lebih pendekatan. Teknik </w:t>
      </w:r>
      <w:r>
        <w:rPr>
          <w:i/>
          <w:iCs/>
        </w:rPr>
        <w:t>Weighted</w:t>
      </w:r>
      <w:r>
        <w:t xml:space="preserve"> menggabungkan nilai dari beberapa rekomendasi yang diberi bobot sesuai dengan kepentingannya. Teknik </w:t>
      </w:r>
      <w:r>
        <w:rPr>
          <w:i/>
          <w:iCs/>
        </w:rPr>
        <w:t>Switching</w:t>
      </w:r>
      <w:r>
        <w:t xml:space="preserve"> menggunakan dua atau lebih pendekatan rekomendasi yang digabungkan secara bergantian dengan cara memilih metode yang paling sesuai berdasarkan kondisi tertentu. Teknik </w:t>
      </w:r>
      <w:r>
        <w:rPr>
          <w:i/>
          <w:iCs/>
        </w:rPr>
        <w:t>Mixed</w:t>
      </w:r>
      <w:r>
        <w:t xml:space="preserve"> menggabungkan rekomendasi dari berberapa pendekatan secara langsung, sehingga pengguna menerima hasil yang mencakup rekomendasi dari semua pendekatan yang digunakan. Teknik </w:t>
      </w:r>
      <w:r>
        <w:rPr>
          <w:i/>
          <w:iCs/>
        </w:rPr>
        <w:t>Cascade</w:t>
      </w:r>
      <w:r>
        <w:t xml:space="preserve"> menerapkan pendekatan rekomendasi secara berurutan, di mana hasil rekomendasi disaring atau disempurnakan oleh pendekatan berikutnya. Teknik </w:t>
      </w:r>
      <w:r>
        <w:rPr>
          <w:i/>
          <w:iCs/>
        </w:rPr>
        <w:t>Feature Augmentation</w:t>
      </w:r>
      <w:r>
        <w:t xml:space="preserve"> memanfaatkan </w:t>
      </w:r>
      <w:r w:rsidRPr="00E1224A">
        <w:rPr>
          <w:i/>
          <w:iCs/>
        </w:rPr>
        <w:t>output</w:t>
      </w:r>
      <w:r>
        <w:t xml:space="preserve"> dari suatu pendekatan rekomendasi sebagai input atau fitur tambahan untuk pendekatan lainnya. Pada teknik </w:t>
      </w:r>
      <w:r>
        <w:rPr>
          <w:i/>
          <w:iCs/>
        </w:rPr>
        <w:t>Meta-level</w:t>
      </w:r>
      <w:r>
        <w:t xml:space="preserve"> model yang dihasilkan oleh suatu pendekatan rekomendasi digunakan sebagai input untuk pendekatan lainnya </w:t>
      </w:r>
      <w:r>
        <w:fldChar w:fldCharType="begin" w:fldLock="1"/>
      </w:r>
      <w:r>
        <w:instrText>ADDIN CSL_CITATION {"citationItems":[{"id":"ITEM-1","itemData":{"DOI":"10.21108/indojc.2018.3.2.210","ISSN":"2460-9234","abstract":"Mencari pekerjaan secara online dapat menjadi kendala tersendiri baik pada pada pelamar pekerjaan maupun pada perusahaan yang mencari karyawan. Saat ini banyak pelamar dan perusahaan lebih memilih menggunakan situs rekruitasi online dibandingkan mencari dengan menggunakan mesin pencari. Recommender system menjadi salah satu kelebihan dari website rekruitasi karena website menyimpan informasi profil pekerja lalu memberikan rekomendasi sesuai dengan data yang mereka dapatkan. Pada penelitian ini penulis membuat hybrid recommender system dengan menggabungkan dua teknik yaitu knowledge based recommender system yang akan merekomendasikan pekerjaan berdasarkan profil user, kualifikasi pekerjaan dan pengaruh dari user lain yang akan memberikan rekomendasi pekerjaan berdasarkan user lain yang memiliki kesamaan. Hasil prediksi dari 2 metode itu akan digabungkan berdasarkan social aperture yang diberikan. Berdasarkan hasil pengujian hybrid recommender system memberikan hasil terbaik untuk memprediksi interaksi dan memberikan rekomendasi berdasarkan hasil RMSE dan f1 score.","author":[{"dropping-particle":"","family":"Rahmawati","given":"Sari","non-dropping-particle":"","parse-names":false,"suffix":""},{"dropping-particle":"","family":"Nurjanah","given":"Dade","non-dropping-particle":"","parse-names":false,"suffix":""},{"dropping-particle":"","family":"Rismala","given":"Rita","non-dropping-particle":"","parse-names":false,"suffix":""}],"container-title":"Indonesian Journal on Computing (Indo-JC)","id":"ITEM-1","issue":"2","issued":{"date-parts":[["2018"]]},"page":"11","title":"Analisis dan Implementasi pendekatan Hybrid untuk Sistem Rekomendasi Pekerjaan dengan Metode Knowledge Based dan Collaborative Filtering","type":"article-journal","volume":"3"},"uris":["http://www.mendeley.com/documents/?uuid=ff354b18-2d1c-4463-8be8-c20172a4ce68"]}],"mendeley":{"formattedCitation":"(Rahmawati et al., 2018)","plainTextFormattedCitation":"(Rahmawati et al., 2018)","previouslyFormattedCitation":"(Rahmawati et al., 2018)"},"properties":{"noteIndex":0},"schema":"https://github.com/citation-style-language/schema/raw/master/csl-citation.json"}</w:instrText>
      </w:r>
      <w:r>
        <w:fldChar w:fldCharType="separate"/>
      </w:r>
      <w:r w:rsidRPr="00570003">
        <w:rPr>
          <w:noProof/>
        </w:rPr>
        <w:t>(Rahmawati et al., 2018)</w:t>
      </w:r>
      <w:r>
        <w:fldChar w:fldCharType="end"/>
      </w:r>
      <w:r>
        <w:t>.</w:t>
      </w:r>
    </w:p>
    <w:p w14:paraId="20F8DE86" w14:textId="77777777" w:rsidR="004257BE" w:rsidRPr="006C5080" w:rsidRDefault="004257BE" w:rsidP="004257BE">
      <w:pPr>
        <w:ind w:left="142" w:firstLine="255"/>
      </w:pPr>
      <w:r>
        <w:t xml:space="preserve">Tugas akhir ini mengimplementasikan pendekatan </w:t>
      </w:r>
      <w:r>
        <w:rPr>
          <w:i/>
          <w:iCs/>
        </w:rPr>
        <w:t>hybrid filtering</w:t>
      </w:r>
      <w:r>
        <w:t xml:space="preserve"> dengan teknik </w:t>
      </w:r>
      <w:r>
        <w:rPr>
          <w:i/>
          <w:iCs/>
        </w:rPr>
        <w:t>feature augmentation</w:t>
      </w:r>
      <w:r>
        <w:t xml:space="preserve">, di mana </w:t>
      </w:r>
      <w:r>
        <w:rPr>
          <w:i/>
          <w:iCs/>
        </w:rPr>
        <w:t xml:space="preserve">output </w:t>
      </w:r>
      <w:r>
        <w:t xml:space="preserve">dari pendekatan CBF sebagai </w:t>
      </w:r>
      <w:r>
        <w:rPr>
          <w:i/>
          <w:iCs/>
        </w:rPr>
        <w:t>input</w:t>
      </w:r>
      <w:r>
        <w:t xml:space="preserve"> untuk pendekatan KBRS.</w:t>
      </w:r>
    </w:p>
    <w:p w14:paraId="067D70DB" w14:textId="77777777" w:rsidR="004257BE" w:rsidRDefault="004257BE" w:rsidP="004257BE">
      <w:pPr>
        <w:pStyle w:val="Heading3"/>
        <w:rPr>
          <w:rFonts w:ascii="Times New Roman" w:hAnsi="Times New Roman" w:cs="Times New Roman"/>
          <w:b/>
          <w:bCs/>
          <w:color w:val="000000" w:themeColor="text1"/>
        </w:rPr>
      </w:pPr>
      <w:bookmarkStart w:id="24" w:name="_Toc184251124"/>
      <w:r>
        <w:rPr>
          <w:rFonts w:ascii="Times New Roman" w:hAnsi="Times New Roman" w:cs="Times New Roman"/>
          <w:b/>
          <w:bCs/>
          <w:color w:val="000000" w:themeColor="text1"/>
        </w:rPr>
        <w:t>Term Frequency Inverse Document Frequency (TF-IDF)</w:t>
      </w:r>
      <w:bookmarkEnd w:id="24"/>
    </w:p>
    <w:p w14:paraId="155F418D" w14:textId="77777777" w:rsidR="004257BE" w:rsidRDefault="004257BE" w:rsidP="004257BE">
      <w:r>
        <w:t xml:space="preserve">TF-IDF adalah metode statistik yang digunakan untuk mengukur kepentingan sebuah kata dalam suatu dokumen didalam kumpulan badan dokumen. Metode ini menggabungkan dua konsep utama yaitu Frequency Term (TF) dan Inverse Document Frequency (IDF). TF berguna untuk munjukan frekuensi kata dalam dokumen. Dimana, semakin sering sebuah kata muncul, maka sekain relevan kata tersebut dengan isi dokumen. IDF digunakan untuk menunjukan seberapa jarang sebuah kata muncul di seluruh badan dokumen. Semakin jarang sebuah kata muncul, semakin tinggi nilainya, karena kata-kata tersebut memiliki kemampuan yang lebih besar untuk membedakan antar berbagai kategori dokumen </w:t>
      </w:r>
      <w:r>
        <w:fldChar w:fldCharType="begin" w:fldLock="1"/>
      </w:r>
      <w:r>
        <w:instrText>ADDIN CSL_CITATION {"citationItems":[{"id":"ITEM-1","itemData":{"DOI":"10.1088/1742-6596/2171/1/012021","ISBN":"9781538674161","ISSN":"17426596","abstract":"With the rapid development of deep learning, many deep learning models have been widely used in Natural Language Processing(NLP). The Long-Short Term memory network(LSTM) model and convolutional neural network(CNN) model can achieve high classification accuracy in text classification tasks. However, the high input dimension of text features and the need to train a large number of parameters in the deep learning model often take a lot of time. This paper uses Term Frequency-inverse Document Frequency(TF-IDF) to remove features with lower weights, extract key features in the text, extract the corresponding word vector through the Word2Vec model, and then input it into the CNN-LSTM model. We compared the model with CNN, LSTM, and LSTM-attention methods and found that the model can significantly reduce model parameters and training time in short and long text data sets. The model hardly loses accuracy in the long text, but the model will lose a certain amount of accuracy in short texts. This paper also proposes fusing original text features to make up for the accuracy loss caused by the TF-IDF feature extraction method.","author":[{"dropping-particle":"","family":"Zhou","given":"Hai","non-dropping-particle":"","parse-names":false,"suffix":""}],"container-title":"Journal of Physics: Conference Series","id":"ITEM-1","issue":"1","issued":{"date-parts":[["2022"]]},"page":"218-222","title":"Research of Text Classification Based on TF-IDF and CNN-LSTM","type":"article-journal","volume":"2171"},"uris":["http://www.mendeley.com/documents/?uuid=60545d79-2958-4fea-8263-18e2d84bf0cf"]}],"mendeley":{"formattedCitation":"(Zhou, 2022)","plainTextFormattedCitation":"(Zhou, 2022)","previouslyFormattedCitation":"(Zhou, 2022)"},"properties":{"noteIndex":0},"schema":"https://github.com/citation-style-language/schema/raw/master/csl-citation.json"}</w:instrText>
      </w:r>
      <w:r>
        <w:fldChar w:fldCharType="separate"/>
      </w:r>
      <w:r w:rsidRPr="00944F0C">
        <w:rPr>
          <w:noProof/>
        </w:rPr>
        <w:t>(Zhou, 2022)</w:t>
      </w:r>
      <w:r>
        <w:fldChar w:fldCharType="end"/>
      </w:r>
      <w:r>
        <w:t xml:space="preserve">. </w:t>
      </w:r>
    </w:p>
    <w:p w14:paraId="02627659" w14:textId="77777777" w:rsidR="004257BE" w:rsidRDefault="004257BE" w:rsidP="004257BE">
      <w:r>
        <w:t>Rumus dasar dari TF-IDF diberikan sebagai berikut:</w:t>
      </w:r>
    </w:p>
    <w:p w14:paraId="1662E9AF" w14:textId="77777777" w:rsidR="004257BE" w:rsidRDefault="004257BE" w:rsidP="004257BE">
      <w:pPr>
        <w:pStyle w:val="ListParagraph"/>
        <w:numPr>
          <w:ilvl w:val="0"/>
          <w:numId w:val="16"/>
        </w:numPr>
      </w:pPr>
      <w:r>
        <w:t>Term Frequency (TF)</w:t>
      </w:r>
    </w:p>
    <w:p w14:paraId="6BAB9EA3" w14:textId="77777777" w:rsidR="004257BE" w:rsidRDefault="004257BE" w:rsidP="004257BE">
      <w:r>
        <w:t>TF digunakan untuk menghitung berapa banyak sebuah kata atau istilah muncul pada sebuah dokumen. Contohnya jika terdapat kata “Dijual” yang muncul dalam sebuah dokumen sebanyak lima kali, maka untuk mencari TF, jumlah sebuah kata yang muncul dibagi dengan jumlah keseluruhan kata yang ada pada dokumen tersebut. Sehingga didapatkan rumus sebagai ini:</w:t>
      </w:r>
    </w:p>
    <w:p w14:paraId="31F1CFAC" w14:textId="77777777" w:rsidR="004257BE"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14:paraId="159435CF" w14:textId="77777777" w:rsidTr="00AC6ED9">
        <w:trPr>
          <w:trHeight w:val="655"/>
        </w:trPr>
        <w:tc>
          <w:tcPr>
            <w:tcW w:w="350" w:type="pct"/>
          </w:tcPr>
          <w:p w14:paraId="24B8C816" w14:textId="77777777" w:rsidR="004257BE" w:rsidRDefault="004257BE" w:rsidP="00AC6ED9">
            <w:pPr>
              <w:ind w:firstLine="0"/>
            </w:pPr>
          </w:p>
        </w:tc>
        <w:tc>
          <w:tcPr>
            <w:tcW w:w="4300" w:type="pct"/>
          </w:tcPr>
          <w:p w14:paraId="5FE0BC39" w14:textId="77777777" w:rsidR="004257BE" w:rsidRDefault="004257BE" w:rsidP="00AC6ED9">
            <w:pPr>
              <w:ind w:firstLine="0"/>
            </w:pPr>
            <m:oMathPara>
              <m:oMath>
                <m:sSub>
                  <m:sSubPr>
                    <m:ctrlPr>
                      <w:rPr>
                        <w:rFonts w:ascii="Cambria Math" w:hAnsi="Cambria Math"/>
                        <w:i/>
                      </w:rPr>
                    </m:ctrlPr>
                  </m:sSubPr>
                  <m:e>
                    <m:r>
                      <w:rPr>
                        <w:rFonts w:ascii="Cambria Math" w:hAnsi="Cambria Math"/>
                      </w:rPr>
                      <m:t>tf</m:t>
                    </m:r>
                  </m:e>
                  <m:sub>
                    <m:r>
                      <w:rPr>
                        <w:rFonts w:ascii="Cambria Math" w:hAnsi="Cambria Math"/>
                      </w:rPr>
                      <m:t>x,y</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x,y</m:t>
                        </m:r>
                      </m:sub>
                    </m:sSub>
                  </m:num>
                  <m:den>
                    <m:sSub>
                      <m:sSubPr>
                        <m:ctrlPr>
                          <w:rPr>
                            <w:rFonts w:ascii="Cambria Math" w:hAnsi="Cambria Math"/>
                            <w:i/>
                          </w:rPr>
                        </m:ctrlPr>
                      </m:sSubPr>
                      <m:e>
                        <m:r>
                          <w:rPr>
                            <w:rFonts w:ascii="Cambria Math" w:hAnsi="Cambria Math"/>
                          </w:rPr>
                          <m:t>∑n</m:t>
                        </m:r>
                      </m:e>
                      <m:sub>
                        <m:r>
                          <w:rPr>
                            <w:rFonts w:ascii="Cambria Math" w:hAnsi="Cambria Math"/>
                          </w:rPr>
                          <m:t>z,y</m:t>
                        </m:r>
                      </m:sub>
                    </m:sSub>
                  </m:den>
                </m:f>
              </m:oMath>
            </m:oMathPara>
          </w:p>
        </w:tc>
        <w:tc>
          <w:tcPr>
            <w:tcW w:w="350" w:type="pct"/>
          </w:tcPr>
          <w:p w14:paraId="4BA1B471" w14:textId="77777777" w:rsidR="004257BE" w:rsidRPr="003C61D4" w:rsidRDefault="004257BE" w:rsidP="00AC6ED9">
            <w:pPr>
              <w:pStyle w:val="Caption"/>
              <w:rPr>
                <w:i w:val="0"/>
                <w:iCs w:val="0"/>
                <w:color w:val="000000" w:themeColor="text1"/>
                <w:sz w:val="24"/>
                <w:szCs w:val="24"/>
              </w:rPr>
            </w:pPr>
            <w:r>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TYLEREF 1 \s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sidRPr="003C61D4">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EQ Persamaan \* ARABIC \s 1 </w:instrText>
            </w:r>
            <w:r w:rsidRPr="003C61D4">
              <w:rPr>
                <w:i w:val="0"/>
                <w:iCs w:val="0"/>
                <w:color w:val="000000" w:themeColor="text1"/>
                <w:sz w:val="24"/>
                <w:szCs w:val="24"/>
              </w:rPr>
              <w:fldChar w:fldCharType="separate"/>
            </w:r>
            <w:r>
              <w:rPr>
                <w:i w:val="0"/>
                <w:iCs w:val="0"/>
                <w:noProof/>
                <w:color w:val="000000" w:themeColor="text1"/>
                <w:sz w:val="24"/>
                <w:szCs w:val="24"/>
              </w:rPr>
              <w:t>1</w:t>
            </w:r>
            <w:r w:rsidRPr="003C61D4">
              <w:rPr>
                <w:i w:val="0"/>
                <w:iCs w:val="0"/>
                <w:color w:val="000000" w:themeColor="text1"/>
                <w:sz w:val="24"/>
                <w:szCs w:val="24"/>
              </w:rPr>
              <w:fldChar w:fldCharType="end"/>
            </w:r>
            <w:r>
              <w:rPr>
                <w:i w:val="0"/>
                <w:iCs w:val="0"/>
                <w:color w:val="000000" w:themeColor="text1"/>
                <w:sz w:val="24"/>
                <w:szCs w:val="24"/>
              </w:rPr>
              <w:t>)</w:t>
            </w:r>
          </w:p>
        </w:tc>
      </w:tr>
    </w:tbl>
    <w:p w14:paraId="71E1091C" w14:textId="77777777" w:rsidR="004257BE" w:rsidRDefault="004257BE" w:rsidP="004257BE">
      <w:pPr>
        <w:jc w:val="center"/>
      </w:pPr>
    </w:p>
    <w:p w14:paraId="612758E0" w14:textId="77777777" w:rsidR="004257BE" w:rsidRPr="008743C2" w:rsidRDefault="004257BE" w:rsidP="004257BE">
      <w:r w:rsidRPr="004C207E">
        <w:rPr>
          <w:i/>
          <w:iCs/>
        </w:rPr>
        <w:t>tf</w:t>
      </w:r>
      <w:r w:rsidRPr="004C207E">
        <w:rPr>
          <w:i/>
          <w:iCs/>
          <w:vertAlign w:val="subscript"/>
        </w:rPr>
        <w:t>x,y</w:t>
      </w:r>
      <w:r w:rsidRPr="004C207E">
        <w:rPr>
          <w:i/>
          <w:iCs/>
        </w:rPr>
        <w:t xml:space="preserve"> </w:t>
      </w:r>
      <w:r>
        <w:t xml:space="preserve">adalah TF dari kata </w:t>
      </w:r>
      <w:r w:rsidRPr="004C207E">
        <w:rPr>
          <w:i/>
          <w:iCs/>
        </w:rPr>
        <w:t>t</w:t>
      </w:r>
      <w:r w:rsidRPr="004C207E">
        <w:rPr>
          <w:i/>
          <w:iCs/>
          <w:vertAlign w:val="subscript"/>
        </w:rPr>
        <w:t>i</w:t>
      </w:r>
      <w:r>
        <w:t xml:space="preserve"> dalam dokumen </w:t>
      </w:r>
      <w:r w:rsidRPr="004C207E">
        <w:rPr>
          <w:i/>
          <w:iCs/>
        </w:rPr>
        <w:t>d</w:t>
      </w:r>
      <w:r w:rsidRPr="004C207E">
        <w:rPr>
          <w:i/>
          <w:iCs/>
          <w:vertAlign w:val="subscript"/>
        </w:rPr>
        <w:t>j</w:t>
      </w:r>
      <w:r>
        <w:t xml:space="preserve">, </w:t>
      </w:r>
      <w:r w:rsidRPr="004C207E">
        <w:rPr>
          <w:i/>
          <w:iCs/>
        </w:rPr>
        <w:t>N</w:t>
      </w:r>
      <w:r w:rsidRPr="004C207E">
        <w:rPr>
          <w:i/>
          <w:iCs/>
          <w:vertAlign w:val="subscript"/>
        </w:rPr>
        <w:t xml:space="preserve">x,y </w:t>
      </w:r>
      <w:r>
        <w:t xml:space="preserve">adalah jumlah kemunculan kata </w:t>
      </w:r>
      <w:r w:rsidRPr="004C207E">
        <w:rPr>
          <w:i/>
          <w:iCs/>
        </w:rPr>
        <w:t>t</w:t>
      </w:r>
      <w:r w:rsidRPr="004C207E">
        <w:rPr>
          <w:i/>
          <w:iCs/>
          <w:vertAlign w:val="subscript"/>
        </w:rPr>
        <w:t>i</w:t>
      </w:r>
      <w:r>
        <w:t xml:space="preserve"> dalam dokumen </w:t>
      </w:r>
      <w:r w:rsidRPr="004C207E">
        <w:rPr>
          <w:i/>
          <w:iCs/>
        </w:rPr>
        <w:t>t</w:t>
      </w:r>
      <w:r w:rsidRPr="004C207E">
        <w:rPr>
          <w:i/>
          <w:iCs/>
          <w:vertAlign w:val="subscript"/>
        </w:rPr>
        <w:t>j</w:t>
      </w:r>
      <w:r>
        <w:t xml:space="preserve">, </w:t>
      </w:r>
      <w:r w:rsidRPr="00CA5A02">
        <w:t>∑</w:t>
      </w:r>
      <w:r w:rsidRPr="004C207E">
        <w:rPr>
          <w:i/>
          <w:iCs/>
        </w:rPr>
        <w:t>n</w:t>
      </w:r>
      <w:r w:rsidRPr="004C207E">
        <w:rPr>
          <w:i/>
          <w:iCs/>
          <w:vertAlign w:val="subscript"/>
        </w:rPr>
        <w:t xml:space="preserve">z,y </w:t>
      </w:r>
      <w:r>
        <w:t xml:space="preserve">adalah jumlah total semua kata dalam dokumen </w:t>
      </w:r>
      <w:r w:rsidRPr="004C207E">
        <w:rPr>
          <w:i/>
          <w:iCs/>
        </w:rPr>
        <w:t>d</w:t>
      </w:r>
      <w:r w:rsidRPr="004C207E">
        <w:rPr>
          <w:i/>
          <w:iCs/>
          <w:vertAlign w:val="subscript"/>
        </w:rPr>
        <w:t>j</w:t>
      </w:r>
      <w:r>
        <w:t xml:space="preserve">, sehingga TF menunjukan proporsi kemunculan </w:t>
      </w:r>
      <w:r w:rsidRPr="004C207E">
        <w:rPr>
          <w:i/>
          <w:iCs/>
        </w:rPr>
        <w:t>t</w:t>
      </w:r>
      <w:r w:rsidRPr="004C207E">
        <w:rPr>
          <w:i/>
          <w:iCs/>
          <w:vertAlign w:val="subscript"/>
        </w:rPr>
        <w:t>i</w:t>
      </w:r>
      <w:r>
        <w:t xml:space="preserve"> dibandingkan seluruh kata dalam dokumen tersebut </w:t>
      </w:r>
      <w:r>
        <w:fldChar w:fldCharType="begin" w:fldLock="1"/>
      </w:r>
      <w:r>
        <w:instrText>ADDIN CSL_CITATION {"citationItems":[{"id":"ITEM-1","itemData":{"DOI":"10.5120/ijca2018917395","abstract":"In this paper, the use of TF-IDF stands for (term frequency-inverse document frequency) is discussed in examining the relevance of keywords to documents in corpus. The study is focused on how the algorithm can be applied on number of documents. First, the working principle and steps which should be followed for implementation of TF-IDF are elaborated. Secondly, in order to verify the findings from executing the algorithm, results are presented, then strengths and weaknesses of TD-IDF algorithm are compared. This paper also talked about how such weaknesses can be tackled. Finally, the work is summarized and the future research directions are discussed.","author":[{"dropping-particle":"","family":"Qaiser","given":"Shahzad","non-dropping-particle":"","parse-names":false,"suffix":""},{"dropping-particle":"","family":"Ali","given":"Ramsha","non-dropping-particle":"","parse-names":false,"suffix":""}],"container-title":"International Journal of Computer Applications","id":"ITEM-1","issue":"1","issued":{"date-parts":[["2018"]]},"page":"25-29","title":"Text Mining: Use of TF-IDF to Examine the Relevance of Words to Documents","type":"article-journal","volume":"181"},"uris":["http://www.mendeley.com/documents/?uuid=3614b438-d2bb-4ef6-9f90-00a1419bc4c6"]}],"mendeley":{"formattedCitation":"(Qaiser &amp; Ali, 2018)","plainTextFormattedCitation":"(Qaiser &amp; Ali, 2018)","previouslyFormattedCitation":"(Qaiser &amp; Ali, 2018)"},"properties":{"noteIndex":0},"schema":"https://github.com/citation-style-language/schema/raw/master/csl-citation.json"}</w:instrText>
      </w:r>
      <w:r>
        <w:fldChar w:fldCharType="separate"/>
      </w:r>
      <w:r w:rsidRPr="00EF700E">
        <w:rPr>
          <w:noProof/>
        </w:rPr>
        <w:t>(Qaiser &amp; Ali, 2018)</w:t>
      </w:r>
      <w:r>
        <w:fldChar w:fldCharType="end"/>
      </w:r>
      <w:r>
        <w:t>.</w:t>
      </w:r>
    </w:p>
    <w:p w14:paraId="3D89842F" w14:textId="77777777" w:rsidR="004257BE" w:rsidRDefault="004257BE" w:rsidP="004257BE">
      <w:pPr>
        <w:pStyle w:val="ListParagraph"/>
        <w:numPr>
          <w:ilvl w:val="0"/>
          <w:numId w:val="16"/>
        </w:numPr>
      </w:pPr>
      <w:r>
        <w:lastRenderedPageBreak/>
        <w:t>Inverse Document Frequency (IDF)</w:t>
      </w:r>
    </w:p>
    <w:p w14:paraId="5FA0CDBF" w14:textId="77777777" w:rsidR="004257BE" w:rsidRDefault="004257BE" w:rsidP="004257BE">
      <w:r>
        <w:t>Berbanding terbalik dengan TF, IDF digunakan untuk memberikan bobot yang lebih kepada kata atau istilah yang tidak terlalu bermakna atau tidak penting, namun banyak muncul pada suatu dokumen. Sebagai contoh terdapat kata “Rumah” yang muncul di tiga dari lima dokumen yang dimiliki. Maka didapatkan rumus untuk menghitung bobot IDF sebagai berikut:</w:t>
      </w:r>
    </w:p>
    <w:p w14:paraId="37020DF3" w14:textId="77777777" w:rsidR="004257BE"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14:paraId="3A17AC94" w14:textId="77777777" w:rsidTr="00AC6ED9">
        <w:trPr>
          <w:trHeight w:val="655"/>
        </w:trPr>
        <w:tc>
          <w:tcPr>
            <w:tcW w:w="350" w:type="pct"/>
          </w:tcPr>
          <w:p w14:paraId="64DDFCE4" w14:textId="77777777" w:rsidR="004257BE" w:rsidRDefault="004257BE" w:rsidP="00AC6ED9">
            <w:pPr>
              <w:ind w:firstLine="0"/>
            </w:pPr>
          </w:p>
        </w:tc>
        <w:tc>
          <w:tcPr>
            <w:tcW w:w="4300" w:type="pct"/>
          </w:tcPr>
          <w:p w14:paraId="333B99F6" w14:textId="77777777" w:rsidR="004257BE" w:rsidRDefault="004257BE" w:rsidP="00AC6ED9">
            <w:pPr>
              <w:ind w:firstLine="0"/>
            </w:pPr>
            <m:oMathPara>
              <m:oMath>
                <m:sSub>
                  <m:sSubPr>
                    <m:ctrlPr>
                      <w:rPr>
                        <w:rFonts w:ascii="Cambria Math" w:hAnsi="Cambria Math"/>
                        <w:i/>
                      </w:rPr>
                    </m:ctrlPr>
                  </m:sSubPr>
                  <m:e>
                    <m:r>
                      <w:rPr>
                        <w:rFonts w:ascii="Cambria Math" w:hAnsi="Cambria Math"/>
                      </w:rPr>
                      <m:t>idf</m:t>
                    </m:r>
                  </m:e>
                  <m:sub>
                    <m:r>
                      <w:rPr>
                        <w:rFonts w:ascii="Cambria Math" w:hAnsi="Cambria Math"/>
                      </w:rPr>
                      <m:t>i</m:t>
                    </m:r>
                  </m:sub>
                </m:sSub>
                <m:r>
                  <w:rPr>
                    <w:rFonts w:ascii="Cambria Math" w:hAnsi="Cambria Math"/>
                  </w:rPr>
                  <m:t>= log</m:t>
                </m:r>
                <m:f>
                  <m:fPr>
                    <m:ctrlPr>
                      <w:rPr>
                        <w:rFonts w:ascii="Cambria Math" w:hAnsi="Cambria Math"/>
                        <w:i/>
                      </w:rPr>
                    </m:ctrlPr>
                  </m:fPr>
                  <m:num>
                    <m:r>
                      <w:rPr>
                        <w:rFonts w:ascii="Cambria Math" w:hAnsi="Cambria Math"/>
                      </w:rPr>
                      <m:t>D</m:t>
                    </m:r>
                  </m:num>
                  <m:den>
                    <m:r>
                      <w:rPr>
                        <w:rFonts w:ascii="Cambria Math" w:hAnsi="Cambria Math"/>
                      </w:rPr>
                      <m:t>{i:</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dj}</m:t>
                    </m:r>
                  </m:den>
                </m:f>
              </m:oMath>
            </m:oMathPara>
          </w:p>
        </w:tc>
        <w:tc>
          <w:tcPr>
            <w:tcW w:w="350" w:type="pct"/>
          </w:tcPr>
          <w:p w14:paraId="108E31C2" w14:textId="77777777" w:rsidR="004257BE" w:rsidRPr="003C61D4" w:rsidRDefault="004257BE" w:rsidP="00AC6ED9">
            <w:pPr>
              <w:pStyle w:val="Caption"/>
              <w:rPr>
                <w:i w:val="0"/>
                <w:iCs w:val="0"/>
                <w:color w:val="000000" w:themeColor="text1"/>
                <w:sz w:val="24"/>
                <w:szCs w:val="24"/>
              </w:rPr>
            </w:pPr>
            <w:r>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TYLEREF 1 \s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sidRPr="003C61D4">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EQ Persamaan \* ARABIC \s 1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Pr>
                <w:i w:val="0"/>
                <w:iCs w:val="0"/>
                <w:color w:val="000000" w:themeColor="text1"/>
                <w:sz w:val="24"/>
                <w:szCs w:val="24"/>
              </w:rPr>
              <w:t>)</w:t>
            </w:r>
          </w:p>
        </w:tc>
      </w:tr>
    </w:tbl>
    <w:p w14:paraId="39448015" w14:textId="77777777" w:rsidR="004257BE" w:rsidRDefault="004257BE" w:rsidP="004257BE"/>
    <w:p w14:paraId="13F28910" w14:textId="77777777" w:rsidR="004257BE" w:rsidRPr="00704AD4" w:rsidRDefault="004257BE" w:rsidP="004257BE">
      <w:r>
        <w:t xml:space="preserve">D adalah jumlah total dokumen, dan </w:t>
      </w:r>
      <m:oMath>
        <m:r>
          <w:rPr>
            <w:rFonts w:ascii="Cambria Math" w:hAnsi="Cambria Math"/>
          </w:rPr>
          <m:t>{i:</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dj}</m:t>
        </m:r>
      </m:oMath>
      <w:r>
        <w:t xml:space="preserve"> adalah jumlah dokumen yang mengandung kata </w:t>
      </w:r>
      <w:r w:rsidRPr="00704AD4">
        <w:rPr>
          <w:i/>
          <w:iCs/>
        </w:rPr>
        <w:t>t</w:t>
      </w:r>
      <w:r w:rsidRPr="00704AD4">
        <w:rPr>
          <w:i/>
          <w:iCs/>
          <w:vertAlign w:val="subscript"/>
        </w:rPr>
        <w:t>i</w:t>
      </w:r>
      <w:r>
        <w:rPr>
          <w:i/>
          <w:iCs/>
          <w:vertAlign w:val="subscript"/>
        </w:rPr>
        <w:t xml:space="preserve"> </w:t>
      </w:r>
      <w:r>
        <w:rPr>
          <w:i/>
          <w:iCs/>
          <w:vertAlign w:val="subscript"/>
        </w:rPr>
        <w:fldChar w:fldCharType="begin" w:fldLock="1"/>
      </w:r>
      <w:r>
        <w:rPr>
          <w:i/>
          <w:iCs/>
          <w:vertAlign w:val="subscript"/>
        </w:rPr>
        <w:instrText>ADDIN CSL_CITATION {"citationItems":[{"id":"ITEM-1","itemData":{"DOI":"10.5120/ijca2018917395","abstract":"In this paper, the use of TF-IDF stands for (term frequency-inverse document frequency) is discussed in examining the relevance of keywords to documents in corpus. The study is focused on how the algorithm can be applied on number of documents. First, the working principle and steps which should be followed for implementation of TF-IDF are elaborated. Secondly, in order to verify the findings from executing the algorithm, results are presented, then strengths and weaknesses of TD-IDF algorithm are compared. This paper also talked about how such weaknesses can be tackled. Finally, the work is summarized and the future research directions are discussed.","author":[{"dropping-particle":"","family":"Qaiser","given":"Shahzad","non-dropping-particle":"","parse-names":false,"suffix":""},{"dropping-particle":"","family":"Ali","given":"Ramsha","non-dropping-particle":"","parse-names":false,"suffix":""}],"container-title":"International Journal of Computer Applications","id":"ITEM-1","issue":"1","issued":{"date-parts":[["2018"]]},"page":"25-29","title":"Text Mining: Use of TF-IDF to Examine the Relevance of Words to Documents","type":"article-journal","volume":"181"},"uris":["http://www.mendeley.com/documents/?uuid=3614b438-d2bb-4ef6-9f90-00a1419bc4c6"]}],"mendeley":{"formattedCitation":"(Qaiser &amp; Ali, 2018)","plainTextFormattedCitation":"(Qaiser &amp; Ali, 2018)","previouslyFormattedCitation":"(Qaiser &amp; Ali, 2018)"},"properties":{"noteIndex":0},"schema":"https://github.com/citation-style-language/schema/raw/master/csl-citation.json"}</w:instrText>
      </w:r>
      <w:r>
        <w:rPr>
          <w:i/>
          <w:iCs/>
          <w:vertAlign w:val="subscript"/>
        </w:rPr>
        <w:fldChar w:fldCharType="separate"/>
      </w:r>
      <w:r w:rsidRPr="00EF700E">
        <w:rPr>
          <w:iCs/>
          <w:noProof/>
        </w:rPr>
        <w:t>(Qaiser &amp; Ali, 2018)</w:t>
      </w:r>
      <w:r>
        <w:rPr>
          <w:i/>
          <w:iCs/>
          <w:vertAlign w:val="subscript"/>
        </w:rPr>
        <w:fldChar w:fldCharType="end"/>
      </w:r>
      <w:r>
        <w:rPr>
          <w:vertAlign w:val="subscript"/>
        </w:rPr>
        <w:t xml:space="preserve">. </w:t>
      </w:r>
    </w:p>
    <w:p w14:paraId="5A80DFB6" w14:textId="77777777" w:rsidR="004257BE" w:rsidRDefault="004257BE" w:rsidP="004257BE">
      <w:pPr>
        <w:pStyle w:val="ListParagraph"/>
        <w:numPr>
          <w:ilvl w:val="0"/>
          <w:numId w:val="16"/>
        </w:numPr>
      </w:pPr>
      <w:r>
        <w:t>TF-IDF Weight dihtung dengan mengalikan TF dan IDF, sebagai berikut:</w:t>
      </w:r>
    </w:p>
    <w:p w14:paraId="1D132C1A" w14:textId="77777777" w:rsidR="004257BE" w:rsidRDefault="004257BE" w:rsidP="004257BE">
      <w:r>
        <w:t>TF-IDF menggabungkan kedua perhitungan sebelumnya untuk menghasilkan bobot untuk sebuah kata atau istilah yang memiliki nilai TF yang tinggi dan lebih sedikit muncul pada suatu dokumen sehingga kata tersebut menghasilkan kepentingan yang lebih tinggi (IDF) untuk kata kunci yang dicari dalam sebuah dokumen.</w:t>
      </w:r>
    </w:p>
    <w:p w14:paraId="038F92E7" w14:textId="77777777" w:rsidR="004257BE"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14:paraId="4E012068" w14:textId="77777777" w:rsidTr="00AC6ED9">
        <w:trPr>
          <w:trHeight w:val="655"/>
        </w:trPr>
        <w:tc>
          <w:tcPr>
            <w:tcW w:w="350" w:type="pct"/>
          </w:tcPr>
          <w:p w14:paraId="360356E6" w14:textId="77777777" w:rsidR="004257BE" w:rsidRDefault="004257BE" w:rsidP="00AC6ED9">
            <w:pPr>
              <w:ind w:firstLine="0"/>
            </w:pPr>
          </w:p>
        </w:tc>
        <w:tc>
          <w:tcPr>
            <w:tcW w:w="4300" w:type="pct"/>
          </w:tcPr>
          <w:p w14:paraId="39298B20" w14:textId="77777777" w:rsidR="004257BE" w:rsidRPr="004D47BB" w:rsidRDefault="004257BE" w:rsidP="00AC6ED9">
            <w:pPr>
              <w:ind w:firstLine="0"/>
            </w:pPr>
            <m:oMathPara>
              <m:oMathParaPr>
                <m:jc m:val="center"/>
              </m:oMathParaPr>
              <m:oMath>
                <m:r>
                  <w:rPr>
                    <w:rFonts w:ascii="Cambria Math" w:hAnsi="Cambria Math"/>
                  </w:rPr>
                  <m:t>tfidf=tf ×idf</m:t>
                </m:r>
              </m:oMath>
            </m:oMathPara>
          </w:p>
        </w:tc>
        <w:tc>
          <w:tcPr>
            <w:tcW w:w="350" w:type="pct"/>
          </w:tcPr>
          <w:p w14:paraId="09CB0EBD" w14:textId="77777777" w:rsidR="004257BE" w:rsidRPr="003C61D4" w:rsidRDefault="004257BE" w:rsidP="00AC6ED9">
            <w:pPr>
              <w:pStyle w:val="Caption"/>
              <w:rPr>
                <w:i w:val="0"/>
                <w:iCs w:val="0"/>
                <w:color w:val="000000" w:themeColor="text1"/>
                <w:sz w:val="24"/>
                <w:szCs w:val="24"/>
              </w:rPr>
            </w:pPr>
            <w:r>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TYLEREF 1 \s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sidRPr="003C61D4">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EQ Persamaan \* ARABIC \s 1 </w:instrText>
            </w:r>
            <w:r w:rsidRPr="003C61D4">
              <w:rPr>
                <w:i w:val="0"/>
                <w:iCs w:val="0"/>
                <w:color w:val="000000" w:themeColor="text1"/>
                <w:sz w:val="24"/>
                <w:szCs w:val="24"/>
              </w:rPr>
              <w:fldChar w:fldCharType="separate"/>
            </w:r>
            <w:r>
              <w:rPr>
                <w:i w:val="0"/>
                <w:iCs w:val="0"/>
                <w:noProof/>
                <w:color w:val="000000" w:themeColor="text1"/>
                <w:sz w:val="24"/>
                <w:szCs w:val="24"/>
              </w:rPr>
              <w:t>3</w:t>
            </w:r>
            <w:r w:rsidRPr="003C61D4">
              <w:rPr>
                <w:i w:val="0"/>
                <w:iCs w:val="0"/>
                <w:color w:val="000000" w:themeColor="text1"/>
                <w:sz w:val="24"/>
                <w:szCs w:val="24"/>
              </w:rPr>
              <w:fldChar w:fldCharType="end"/>
            </w:r>
            <w:r>
              <w:rPr>
                <w:i w:val="0"/>
                <w:iCs w:val="0"/>
                <w:color w:val="000000" w:themeColor="text1"/>
                <w:sz w:val="24"/>
                <w:szCs w:val="24"/>
              </w:rPr>
              <w:t>)</w:t>
            </w:r>
          </w:p>
        </w:tc>
      </w:tr>
    </w:tbl>
    <w:p w14:paraId="1C451505" w14:textId="77777777" w:rsidR="004257BE" w:rsidRDefault="004257BE" w:rsidP="004257BE">
      <w:pPr>
        <w:jc w:val="center"/>
      </w:pPr>
    </w:p>
    <w:p w14:paraId="21440F20" w14:textId="77777777" w:rsidR="004257BE" w:rsidRDefault="004257BE" w:rsidP="004257BE">
      <w:r>
        <w:t xml:space="preserve">Nilai dari </w:t>
      </w:r>
      <w:r w:rsidRPr="002421BD">
        <w:rPr>
          <w:i/>
          <w:iCs/>
        </w:rPr>
        <w:t>tfidf</w:t>
      </w:r>
      <w:r>
        <w:t xml:space="preserve"> didapat dari hasil perkalian antara nilai </w:t>
      </w:r>
      <w:r w:rsidRPr="002421BD">
        <w:rPr>
          <w:i/>
          <w:iCs/>
        </w:rPr>
        <w:t>tf</w:t>
      </w:r>
      <w:r>
        <w:t xml:space="preserve"> dan </w:t>
      </w:r>
      <w:r w:rsidRPr="002421BD">
        <w:rPr>
          <w:i/>
          <w:iCs/>
        </w:rPr>
        <w:t>idf</w:t>
      </w:r>
      <w:r>
        <w:t xml:space="preserve"> yang telah dihitung sebelumnya </w:t>
      </w:r>
      <w:r>
        <w:fldChar w:fldCharType="begin" w:fldLock="1"/>
      </w:r>
      <w:r>
        <w:instrText>ADDIN CSL_CITATION {"citationItems":[{"id":"ITEM-1","itemData":{"DOI":"10.5120/ijca2018917395","abstract":"In this paper, the use of TF-IDF stands for (term frequency-inverse document frequency) is discussed in examining the relevance of keywords to documents in corpus. The study is focused on how the algorithm can be applied on number of documents. First, the working principle and steps which should be followed for implementation of TF-IDF are elaborated. Secondly, in order to verify the findings from executing the algorithm, results are presented, then strengths and weaknesses of TD-IDF algorithm are compared. This paper also talked about how such weaknesses can be tackled. Finally, the work is summarized and the future research directions are discussed.","author":[{"dropping-particle":"","family":"Qaiser","given":"Shahzad","non-dropping-particle":"","parse-names":false,"suffix":""},{"dropping-particle":"","family":"Ali","given":"Ramsha","non-dropping-particle":"","parse-names":false,"suffix":""}],"container-title":"International Journal of Computer Applications","id":"ITEM-1","issue":"1","issued":{"date-parts":[["2018"]]},"page":"25-29","title":"Text Mining: Use of TF-IDF to Examine the Relevance of Words to Documents","type":"article-journal","volume":"181"},"uris":["http://www.mendeley.com/documents/?uuid=3614b438-d2bb-4ef6-9f90-00a1419bc4c6"]}],"mendeley":{"formattedCitation":"(Qaiser &amp; Ali, 2018)","plainTextFormattedCitation":"(Qaiser &amp; Ali, 2018)","previouslyFormattedCitation":"(Qaiser &amp; Ali, 2018)"},"properties":{"noteIndex":0},"schema":"https://github.com/citation-style-language/schema/raw/master/csl-citation.json"}</w:instrText>
      </w:r>
      <w:r>
        <w:fldChar w:fldCharType="separate"/>
      </w:r>
      <w:r w:rsidRPr="00C46A80">
        <w:rPr>
          <w:noProof/>
        </w:rPr>
        <w:t>(Qaiser &amp; Ali, 2018)</w:t>
      </w:r>
      <w:r>
        <w:fldChar w:fldCharType="end"/>
      </w:r>
      <w:r>
        <w:t>.</w:t>
      </w:r>
    </w:p>
    <w:p w14:paraId="4B04FBD7" w14:textId="77777777" w:rsidR="004257BE" w:rsidRDefault="004257BE" w:rsidP="004257BE">
      <w:r>
        <w:t xml:space="preserve">Agar perhitungan TF-IDF lebih efektif dan akurat, diperlukan langkah-langkah </w:t>
      </w:r>
      <w:r>
        <w:rPr>
          <w:i/>
          <w:iCs/>
        </w:rPr>
        <w:t>preprocessing</w:t>
      </w:r>
      <w:r>
        <w:t xml:space="preserve"> untuk mempersiapkan data teks. </w:t>
      </w:r>
      <w:r>
        <w:rPr>
          <w:i/>
          <w:iCs/>
        </w:rPr>
        <w:t>Preprocessing</w:t>
      </w:r>
      <w:r>
        <w:t xml:space="preserve"> ini bertujuan untuk membersihkan teks dari elemen-elemen yang tidak relevan dan menyederhanakan representasi data </w:t>
      </w:r>
      <w:r>
        <w:fldChar w:fldCharType="begin" w:fldLock="1"/>
      </w:r>
      <w:r>
        <w:instrText>ADDIN CSL_CITATION {"citationItems":[{"id":"ITEM-1","itemData":{"DOI":"10.1109/ICITEICS61368.2024.10625308","ISBN":"9798350382693","abstract":"The literature review is a critical analysis of existing research papers, systematically summarizing and evaluating relevant studies, books, and sources to offer a comprehensive overview and identify gaps in knowledge. It guides researchers in formulating questions and contributes to the existing body of knowledge. However, researchers often struggle to locate suitable articles, especially those with limited search expertise. Traditional recommendation methods sometimes don't work well in the ever-changing world of academic papers. It's tough to keep up with the newest research and find high quality papers that are less cited. Recognizing these limitations, the proposed research paper recommendation system stands out as an innovative solution to help researchers overcome difficulties. At its core, the system employs a sophisticated pipelined hybrid approach, combining content-based strategies with collaborative filtering techniques. This integration aims to overcome the shortcomings of conventional methods by providing a more robust recommendation mechanism. Content-based methods include TF-IDF with cosine similarity. Collaborative filtering includes Knn, seamlessly blending content-based insights into collaborative filtering results. The system's dataset is sourced from ArXiv, which has provided open access to scholarly articles for almost 30 years. Spanning various fields, this extensive repository, available through Kaggle, encompasses 1.7 million articles with features like titles, authors, categories, abstracts, and full text PDFs. It offers significant depth for efficient data extraction. By blending the strengths of arXiv dataset, content-based and collaborative filtering, the system achieves a synergy that not only captures the richness of individual methods but also harnesses their combined power to deliver recommendations that are both timely and comprehensive.","author":[{"dropping-particle":"","family":"Babu Dasari","given":"Suresh","non-dropping-particle":"","parse-names":false,"suffix":""},{"dropping-particle":"","family":"Keerthi","given":"Pampani Venkata Lakshmi Durga","non-dropping-particle":"","parse-names":false,"suffix":""},{"dropping-particle":"","family":"Snehitha","given":"G.","non-dropping-particle":"","parse-names":false,"suffix":""}],"container-title":"2024 IEEE International Conference on Information Technology, Electronics and Intelligent Communication Systems, ICITEICS 2024","id":"ITEM-1","issued":{"date-parts":[["2024"]]},"page":"1-8","publisher":"IEEE","title":"A Pipeline Approach to Research Paper Recommendation System Integrating TF-IDF and KNN","type":"article-journal"},"uris":["http://www.mendeley.com/documents/?uuid=61cba741-7e08-4790-9c22-e037149c852f"]}],"mendeley":{"formattedCitation":"(Babu Dasari et al., 2024)","plainTextFormattedCitation":"(Babu Dasari et al., 2024)","previouslyFormattedCitation":"(Babu Dasari et al., 2024)"},"properties":{"noteIndex":0},"schema":"https://github.com/citation-style-language/schema/raw/master/csl-citation.json"}</w:instrText>
      </w:r>
      <w:r>
        <w:fldChar w:fldCharType="separate"/>
      </w:r>
      <w:r w:rsidRPr="00BF2608">
        <w:rPr>
          <w:noProof/>
        </w:rPr>
        <w:t>(Babu Dasari et al., 2024)</w:t>
      </w:r>
      <w:r>
        <w:fldChar w:fldCharType="end"/>
      </w:r>
      <w:r>
        <w:t xml:space="preserve">. Dua langkah penting dalam </w:t>
      </w:r>
      <w:r>
        <w:rPr>
          <w:i/>
          <w:iCs/>
        </w:rPr>
        <w:t>preprocessing</w:t>
      </w:r>
      <w:r>
        <w:t xml:space="preserve"> teks adalah </w:t>
      </w:r>
      <w:r>
        <w:rPr>
          <w:i/>
          <w:iCs/>
        </w:rPr>
        <w:t>tokenization</w:t>
      </w:r>
      <w:r>
        <w:t xml:space="preserve"> dan </w:t>
      </w:r>
      <w:r>
        <w:rPr>
          <w:i/>
          <w:iCs/>
        </w:rPr>
        <w:t>stop words removal</w:t>
      </w:r>
      <w:r>
        <w:t>.</w:t>
      </w:r>
    </w:p>
    <w:p w14:paraId="193E504F" w14:textId="77777777" w:rsidR="004257BE" w:rsidRDefault="004257BE" w:rsidP="004257BE">
      <w:r w:rsidRPr="00950EBC">
        <w:rPr>
          <w:i/>
          <w:iCs/>
        </w:rPr>
        <w:t>Tokenization</w:t>
      </w:r>
      <w:r w:rsidRPr="00950EBC">
        <w:t xml:space="preserve"> adalah proses membagi teks menjadi unit-unit kecil yang disebut token, seperti kata atau frasa. </w:t>
      </w:r>
      <w:r w:rsidRPr="006F45CC">
        <w:rPr>
          <w:i/>
          <w:iCs/>
        </w:rPr>
        <w:t>Tokenization</w:t>
      </w:r>
      <w:r w:rsidRPr="00950EBC">
        <w:t xml:space="preserve"> memungkinkan teks untuk dianalisis lebih lanjut, seperti perhitungan frekuensi kata</w:t>
      </w:r>
      <w:r>
        <w:t xml:space="preserve"> </w:t>
      </w:r>
      <w:r>
        <w:fldChar w:fldCharType="begin" w:fldLock="1"/>
      </w:r>
      <w:r>
        <w:instrText>ADDIN CSL_CITATION {"citationItems":[{"id":"ITEM-1","itemData":{"DOI":"10.1109/ICITEICS61368.2024.10625308","ISBN":"9798350382693","abstract":"The literature review is a critical analysis of existing research papers, systematically summarizing and evaluating relevant studies, books, and sources to offer a comprehensive overview and identify gaps in knowledge. It guides researchers in formulating questions and contributes to the existing body of knowledge. However, researchers often struggle to locate suitable articles, especially those with limited search expertise. Traditional recommendation methods sometimes don't work well in the ever-changing world of academic papers. It's tough to keep up with the newest research and find high quality papers that are less cited. Recognizing these limitations, the proposed research paper recommendation system stands out as an innovative solution to help researchers overcome difficulties. At its core, the system employs a sophisticated pipelined hybrid approach, combining content-based strategies with collaborative filtering techniques. This integration aims to overcome the shortcomings of conventional methods by providing a more robust recommendation mechanism. Content-based methods include TF-IDF with cosine similarity. Collaborative filtering includes Knn, seamlessly blending content-based insights into collaborative filtering results. The system's dataset is sourced from ArXiv, which has provided open access to scholarly articles for almost 30 years. Spanning various fields, this extensive repository, available through Kaggle, encompasses 1.7 million articles with features like titles, authors, categories, abstracts, and full text PDFs. It offers significant depth for efficient data extraction. By blending the strengths of arXiv dataset, content-based and collaborative filtering, the system achieves a synergy that not only captures the richness of individual methods but also harnesses their combined power to deliver recommendations that are both timely and comprehensive.","author":[{"dropping-particle":"","family":"Babu Dasari","given":"Suresh","non-dropping-particle":"","parse-names":false,"suffix":""},{"dropping-particle":"","family":"Keerthi","given":"Pampani Venkata Lakshmi Durga","non-dropping-particle":"","parse-names":false,"suffix":""},{"dropping-particle":"","family":"Snehitha","given":"G.","non-dropping-particle":"","parse-names":false,"suffix":""}],"container-title":"2024 IEEE International Conference on Information Technology, Electronics and Intelligent Communication Systems, ICITEICS 2024","id":"ITEM-1","issued":{"date-parts":[["2024"]]},"page":"1-8","publisher":"IEEE","title":"A Pipeline Approach to Research Paper Recommendation System Integrating TF-IDF and KNN","type":"article-journal"},"uris":["http://www.mendeley.com/documents/?uuid=61cba741-7e08-4790-9c22-e037149c852f"]}],"mendeley":{"formattedCitation":"(Babu Dasari et al., 2024)","plainTextFormattedCitation":"(Babu Dasari et al., 2024)","previouslyFormattedCitation":"(Babu Dasari et al., 2024)"},"properties":{"noteIndex":0},"schema":"https://github.com/citation-style-language/schema/raw/master/csl-citation.json"}</w:instrText>
      </w:r>
      <w:r>
        <w:fldChar w:fldCharType="separate"/>
      </w:r>
      <w:r w:rsidRPr="00950EBC">
        <w:rPr>
          <w:noProof/>
        </w:rPr>
        <w:t>(Babu Dasari et al., 2024)</w:t>
      </w:r>
      <w:r>
        <w:fldChar w:fldCharType="end"/>
      </w:r>
      <w:r w:rsidRPr="00950EBC">
        <w:t>.</w:t>
      </w:r>
      <w:r>
        <w:t xml:space="preserve"> Contoh proses </w:t>
      </w:r>
      <w:r>
        <w:rPr>
          <w:i/>
          <w:iCs/>
        </w:rPr>
        <w:t>tokenization</w:t>
      </w:r>
      <w:r>
        <w:t xml:space="preserve"> pada kalimat “Rumah dijual dengan harga murah” yang berubah menjadi </w:t>
      </w:r>
      <w:r w:rsidRPr="00764C28">
        <w:t>["Rumah", "dijual", "dengan", "harga", "murah"]</w:t>
      </w:r>
      <w:r>
        <w:t>.</w:t>
      </w:r>
    </w:p>
    <w:p w14:paraId="069B9B14" w14:textId="77777777" w:rsidR="004257BE" w:rsidRPr="00CC7BF3" w:rsidRDefault="004257BE" w:rsidP="004257BE">
      <w:r w:rsidRPr="00764C28">
        <w:rPr>
          <w:i/>
          <w:iCs/>
        </w:rPr>
        <w:t>Stop words</w:t>
      </w:r>
      <w:r w:rsidRPr="00764C28">
        <w:t xml:space="preserve"> adalah kata-kata umum seperti "dan", "di", "yang", atau "adalah" dalam bahasa Indonesia, yang biasanya tidak memiliki makna signifikan untuk analisis. Menghapus </w:t>
      </w:r>
      <w:r w:rsidRPr="00764C28">
        <w:rPr>
          <w:i/>
          <w:iCs/>
        </w:rPr>
        <w:t>stop words</w:t>
      </w:r>
      <w:r w:rsidRPr="00764C28">
        <w:t xml:space="preserve"> mengurangi </w:t>
      </w:r>
      <w:r w:rsidRPr="00764C28">
        <w:rPr>
          <w:i/>
          <w:iCs/>
        </w:rPr>
        <w:t>noise</w:t>
      </w:r>
      <w:r w:rsidRPr="00764C28">
        <w:t xml:space="preserve"> dalam data dan meningkatkan fokus pada kata-kata penting</w:t>
      </w:r>
      <w:r>
        <w:t xml:space="preserve"> </w:t>
      </w:r>
      <w:r>
        <w:fldChar w:fldCharType="begin" w:fldLock="1"/>
      </w:r>
      <w:r>
        <w:instrText>ADDIN CSL_CITATION {"citationItems":[{"id":"ITEM-1","itemData":{"DOI":"10.1109/ICITEICS61368.2024.10625308","ISBN":"9798350382693","abstract":"The literature review is a critical analysis of existing research papers, systematically summarizing and evaluating relevant studies, books, and sources to offer a comprehensive overview and identify gaps in knowledge. It guides researchers in formulating questions and contributes to the existing body of knowledge. However, researchers often struggle to locate suitable articles, especially those with limited search expertise. Traditional recommendation methods sometimes don't work well in the ever-changing world of academic papers. It's tough to keep up with the newest research and find high quality papers that are less cited. Recognizing these limitations, the proposed research paper recommendation system stands out as an innovative solution to help researchers overcome difficulties. At its core, the system employs a sophisticated pipelined hybrid approach, combining content-based strategies with collaborative filtering techniques. This integration aims to overcome the shortcomings of conventional methods by providing a more robust recommendation mechanism. Content-based methods include TF-IDF with cosine similarity. Collaborative filtering includes Knn, seamlessly blending content-based insights into collaborative filtering results. The system's dataset is sourced from ArXiv, which has provided open access to scholarly articles for almost 30 years. Spanning various fields, this extensive repository, available through Kaggle, encompasses 1.7 million articles with features like titles, authors, categories, abstracts, and full text PDFs. It offers significant depth for efficient data extraction. By blending the strengths of arXiv dataset, content-based and collaborative filtering, the system achieves a synergy that not only captures the richness of individual methods but also harnesses their combined power to deliver recommendations that are both timely and comprehensive.","author":[{"dropping-particle":"","family":"Babu Dasari","given":"Suresh","non-dropping-particle":"","parse-names":false,"suffix":""},{"dropping-particle":"","family":"Keerthi","given":"Pampani Venkata Lakshmi Durga","non-dropping-particle":"","parse-names":false,"suffix":""},{"dropping-particle":"","family":"Snehitha","given":"G.","non-dropping-particle":"","parse-names":false,"suffix":""}],"container-title":"2024 IEEE International Conference on Information Technology, Electronics and Intelligent Communication Systems, ICITEICS 2024","id":"ITEM-1","issued":{"date-parts":[["2024"]]},"page":"1-8","publisher":"IEEE","title":"A Pipeline Approach to Research Paper Recommendation System Integrating TF-IDF and KNN","type":"article-journal"},"uris":["http://www.mendeley.com/documents/?uuid=61cba741-7e08-4790-9c22-e037149c852f"]}],"mendeley":{"formattedCitation":"(Babu Dasari et al., 2024)","plainTextFormattedCitation":"(Babu Dasari et al., 2024)","previouslyFormattedCitation":"(Babu Dasari et al., 2024)"},"properties":{"noteIndex":0},"schema":"https://github.com/citation-style-language/schema/raw/master/csl-citation.json"}</w:instrText>
      </w:r>
      <w:r>
        <w:fldChar w:fldCharType="separate"/>
      </w:r>
      <w:r w:rsidRPr="00764C28">
        <w:rPr>
          <w:noProof/>
        </w:rPr>
        <w:t>(Babu Dasari et al., 2024)</w:t>
      </w:r>
      <w:r>
        <w:fldChar w:fldCharType="end"/>
      </w:r>
      <w:r w:rsidRPr="00764C28">
        <w:t>.</w:t>
      </w:r>
      <w:r>
        <w:t xml:space="preserve"> Hasil dari </w:t>
      </w:r>
      <w:r>
        <w:rPr>
          <w:i/>
          <w:iCs/>
        </w:rPr>
        <w:t xml:space="preserve">tokenization </w:t>
      </w:r>
      <w:r w:rsidRPr="00764C28">
        <w:t>["Rumah", "dijual", "dengan", "harga", "murah"]</w:t>
      </w:r>
      <w:r>
        <w:t xml:space="preserve"> berubah menjadi </w:t>
      </w:r>
      <w:r w:rsidRPr="00CC7BF3">
        <w:t>["Rumah", "dijual", "harga", "murah"]</w:t>
      </w:r>
      <w:r>
        <w:t xml:space="preserve"> setelah dilakukannya proses </w:t>
      </w:r>
      <w:r>
        <w:rPr>
          <w:i/>
          <w:iCs/>
        </w:rPr>
        <w:t>stop words removal</w:t>
      </w:r>
      <w:r>
        <w:t>.</w:t>
      </w:r>
    </w:p>
    <w:p w14:paraId="1A990078" w14:textId="77777777" w:rsidR="004257BE" w:rsidRPr="003F7769" w:rsidRDefault="004257BE" w:rsidP="004257BE"/>
    <w:p w14:paraId="7AB3C9E4" w14:textId="77777777" w:rsidR="004257BE" w:rsidRPr="005F5BA0" w:rsidRDefault="004257BE" w:rsidP="004257BE">
      <w:pPr>
        <w:pStyle w:val="Heading3"/>
        <w:rPr>
          <w:rFonts w:ascii="Times New Roman" w:hAnsi="Times New Roman" w:cs="Times New Roman"/>
          <w:b/>
          <w:bCs/>
          <w:color w:val="000000" w:themeColor="text1"/>
        </w:rPr>
      </w:pPr>
      <w:bookmarkStart w:id="25" w:name="_Toc184251125"/>
      <w:r>
        <w:rPr>
          <w:rFonts w:ascii="Times New Roman" w:hAnsi="Times New Roman" w:cs="Times New Roman"/>
          <w:b/>
          <w:bCs/>
          <w:color w:val="000000" w:themeColor="text1"/>
        </w:rPr>
        <w:lastRenderedPageBreak/>
        <w:t>Cosine Similarity</w:t>
      </w:r>
      <w:bookmarkEnd w:id="25"/>
    </w:p>
    <w:p w14:paraId="5E5528E9" w14:textId="77777777" w:rsidR="004257BE" w:rsidRDefault="004257BE" w:rsidP="004257BE">
      <w:r>
        <w:t xml:space="preserve">Cosine similarity adalah metode yang digunakan untuk mengukur derajat kesamaan antara dua vektor, di mana nilai kesamaan tersebut dihitung dengan nilai sudut kosinus yang terbentuk dari kedua vektor yang dibandingkan. </w:t>
      </w:r>
      <w:r w:rsidRPr="00E36A54">
        <w:t>Metode ini sering digunakan dalam pemrosesan teks dan klasifikasi data, karena dapat menentukan seberapa mirip suatu teks dengan teks lainnya dalam ruang vektor. Semakin kecil sudut yang terbentuk antara dua vektor, semakin besar nilai kesamaannya, dan nilai kesamaan maksimal (1) diperoleh ketika sudut antara kedua vektor tersebut adalah nol derajat</w:t>
      </w:r>
      <w:r>
        <w:t xml:space="preserve"> </w:t>
      </w:r>
      <w:r>
        <w:fldChar w:fldCharType="begin" w:fldLock="1"/>
      </w:r>
      <w:r>
        <w:instrText>ADDIN CSL_CITATION {"citationItems":[{"id":"ITEM-1","itemData":{"DOI":"10.1109/CITSM.2016.7577578","ISBN":"9781467384414","abstract":"Development of technology in educational field brings the easier ways through the variety of facilitation for learning process, sharing files, giving assignment and assessment. Automated Essay Scoring (AES) is one of the development systems for determining a score automatically from text document source to facilitate the correction and scoring by utilizing applications that run on the computer. AES process is used to help the lecturers to score efficiently and effectively. Besides it can reduce the subjectivity scoring problem. However, implementation of AES depends on many factors and cases, such as language and mechanism of scoring process especially for essay scoring. A number of methods implemented for weighting the terms from document and reaching the solutions for handling comparative level between documents answer and expert's document still defined. In this research, we implemented the weighting of Term Frequency - Inverse Document Frequency (TF-IDF) method and Cosine Similarity with the measuring degree concept of similarity terms in a document. Tests carried out on a number of Indonesian text-based documents that have gone through the stage of pre-processing for data extraction purposes. This process results is in a ranking of the document weight that have closesness match level with expert's document.","author":[{"dropping-particle":"","family":"Lahitani","given":"Alfirna Rizqi","non-dropping-particle":"","parse-names":false,"suffix":""},{"dropping-particle":"","family":"Permanasari","given":"Adhistya Erna","non-dropping-particle":"","parse-names":false,"suffix":""},{"dropping-particle":"","family":"Setiawan","given":"Noor Akhmad","non-dropping-particle":"","parse-names":false,"suffix":""}],"container-title":"Proceedings of 2016 4th International Conference on Cyber and IT Service Management, CITSM 2016","id":"ITEM-1","issued":{"date-parts":[["2016"]]},"page":"1-6","publisher":"IEEE","title":"Cosine similarity to determine similarity measure: Study case in online essay assessment","type":"article-journal"},"uris":["http://www.mendeley.com/documents/?uuid=405f0de5-b6bb-4b1c-ba39-7056d45b3956"]}],"mendeley":{"formattedCitation":"(Lahitani et al., 2016)","plainTextFormattedCitation":"(Lahitani et al., 2016)","previouslyFormattedCitation":"(Lahitani et al., 2016)"},"properties":{"noteIndex":0},"schema":"https://github.com/citation-style-language/schema/raw/master/csl-citation.json"}</w:instrText>
      </w:r>
      <w:r>
        <w:fldChar w:fldCharType="separate"/>
      </w:r>
      <w:r w:rsidRPr="00836AD1">
        <w:rPr>
          <w:noProof/>
        </w:rPr>
        <w:t>(Lahitani et al., 2016)</w:t>
      </w:r>
      <w:r>
        <w:fldChar w:fldCharType="end"/>
      </w:r>
      <w:r>
        <w:t xml:space="preserve">. Adapun rumus untuk cosine similarity antara dua vektor </w:t>
      </w:r>
      <w:r w:rsidRPr="0012180E">
        <w:rPr>
          <w:i/>
          <w:iCs/>
        </w:rPr>
        <w:t>d</w:t>
      </w:r>
      <w:r w:rsidRPr="0012180E">
        <w:rPr>
          <w:i/>
          <w:iCs/>
          <w:vertAlign w:val="subscript"/>
        </w:rPr>
        <w:t>1</w:t>
      </w:r>
      <w:r>
        <w:t xml:space="preserve"> dan </w:t>
      </w:r>
      <w:r w:rsidRPr="0012180E">
        <w:rPr>
          <w:i/>
          <w:iCs/>
        </w:rPr>
        <w:t>d</w:t>
      </w:r>
      <w:r w:rsidRPr="0012180E">
        <w:rPr>
          <w:i/>
          <w:iCs/>
          <w:vertAlign w:val="subscript"/>
        </w:rPr>
        <w:t>2</w:t>
      </w:r>
      <w:r>
        <w:t>, seperti berikut:</w:t>
      </w:r>
    </w:p>
    <w:p w14:paraId="040F60DE" w14:textId="77777777" w:rsidR="004257BE"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14:paraId="10FC784D" w14:textId="77777777" w:rsidTr="00AC6ED9">
        <w:trPr>
          <w:trHeight w:val="655"/>
        </w:trPr>
        <w:tc>
          <w:tcPr>
            <w:tcW w:w="350" w:type="pct"/>
          </w:tcPr>
          <w:p w14:paraId="5D03DF8A" w14:textId="77777777" w:rsidR="004257BE" w:rsidRDefault="004257BE" w:rsidP="00AC6ED9">
            <w:pPr>
              <w:ind w:firstLine="0"/>
            </w:pPr>
          </w:p>
        </w:tc>
        <w:tc>
          <w:tcPr>
            <w:tcW w:w="4300" w:type="pct"/>
          </w:tcPr>
          <w:p w14:paraId="78A3A87E" w14:textId="77777777" w:rsidR="004257BE" w:rsidRDefault="004257BE" w:rsidP="00AC6ED9">
            <w:pPr>
              <w:ind w:firstLine="0"/>
            </w:pPr>
            <m:oMathPara>
              <m:oMath>
                <m:r>
                  <w:rPr>
                    <w:rFonts w:ascii="Cambria Math" w:hAnsi="Cambria Math"/>
                  </w:rPr>
                  <m:t>cosine similarity</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num>
                  <m:den>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m:t>
                    </m:r>
                  </m:den>
                </m:f>
              </m:oMath>
            </m:oMathPara>
          </w:p>
        </w:tc>
        <w:tc>
          <w:tcPr>
            <w:tcW w:w="350" w:type="pct"/>
          </w:tcPr>
          <w:p w14:paraId="3983D12D" w14:textId="77777777" w:rsidR="004257BE" w:rsidRPr="003C61D4" w:rsidRDefault="004257BE" w:rsidP="00AC6ED9">
            <w:pPr>
              <w:pStyle w:val="Caption"/>
              <w:rPr>
                <w:i w:val="0"/>
                <w:iCs w:val="0"/>
                <w:color w:val="000000" w:themeColor="text1"/>
                <w:sz w:val="24"/>
                <w:szCs w:val="24"/>
              </w:rPr>
            </w:pPr>
            <w:r>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TYLEREF 1 \s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sidRPr="003C61D4">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EQ Persamaan \* ARABIC \s 1 </w:instrText>
            </w:r>
            <w:r w:rsidRPr="003C61D4">
              <w:rPr>
                <w:i w:val="0"/>
                <w:iCs w:val="0"/>
                <w:color w:val="000000" w:themeColor="text1"/>
                <w:sz w:val="24"/>
                <w:szCs w:val="24"/>
              </w:rPr>
              <w:fldChar w:fldCharType="separate"/>
            </w:r>
            <w:r>
              <w:rPr>
                <w:i w:val="0"/>
                <w:iCs w:val="0"/>
                <w:noProof/>
                <w:color w:val="000000" w:themeColor="text1"/>
                <w:sz w:val="24"/>
                <w:szCs w:val="24"/>
              </w:rPr>
              <w:t>4</w:t>
            </w:r>
            <w:r w:rsidRPr="003C61D4">
              <w:rPr>
                <w:i w:val="0"/>
                <w:iCs w:val="0"/>
                <w:color w:val="000000" w:themeColor="text1"/>
                <w:sz w:val="24"/>
                <w:szCs w:val="24"/>
              </w:rPr>
              <w:fldChar w:fldCharType="end"/>
            </w:r>
            <w:r>
              <w:rPr>
                <w:i w:val="0"/>
                <w:iCs w:val="0"/>
                <w:color w:val="000000" w:themeColor="text1"/>
                <w:sz w:val="24"/>
                <w:szCs w:val="24"/>
              </w:rPr>
              <w:t>)</w:t>
            </w:r>
          </w:p>
        </w:tc>
      </w:tr>
    </w:tbl>
    <w:p w14:paraId="409FEA5B" w14:textId="77777777" w:rsidR="004257BE" w:rsidRPr="00841DDF" w:rsidRDefault="004257BE" w:rsidP="004257BE">
      <w:pPr>
        <w:ind w:firstLine="0"/>
      </w:pPr>
    </w:p>
    <w:p w14:paraId="51EE6A5E" w14:textId="77777777" w:rsidR="004257BE" w:rsidRDefault="004257BE" w:rsidP="004257BE">
      <w:r>
        <w:t xml:space="preserve">Di mana </w:t>
      </w:r>
      <m:oMath>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t xml:space="preserve"> adalah dot product dari vektor </w:t>
      </w:r>
      <w:r w:rsidRPr="0012180E">
        <w:rPr>
          <w:i/>
          <w:iCs/>
        </w:rPr>
        <w:t>d</w:t>
      </w:r>
      <w:r w:rsidRPr="0012180E">
        <w:rPr>
          <w:i/>
          <w:iCs/>
          <w:vertAlign w:val="subscript"/>
        </w:rPr>
        <w:t>1</w:t>
      </w:r>
      <w:r>
        <w:rPr>
          <w:i/>
          <w:iCs/>
          <w:vertAlign w:val="subscript"/>
        </w:rPr>
        <w:t xml:space="preserve"> </w:t>
      </w:r>
      <w:r>
        <w:t xml:space="preserve">dan </w:t>
      </w:r>
      <w:r w:rsidRPr="0012180E">
        <w:rPr>
          <w:i/>
          <w:iCs/>
        </w:rPr>
        <w:t>d</w:t>
      </w:r>
      <w:r w:rsidRPr="0012180E">
        <w:rPr>
          <w:i/>
          <w:iCs/>
          <w:vertAlign w:val="subscript"/>
        </w:rPr>
        <w:t>2</w:t>
      </w:r>
      <w:r>
        <w:t xml:space="preserve">, </w:t>
      </w:r>
      <m:oMath>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oMath>
      <w:r>
        <w:t xml:space="preserve"> dan </w:t>
      </w:r>
      <m:oMath>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oMath>
      <w:r>
        <w:t xml:space="preserve"> adalah panjang dari dua vektor </w:t>
      </w:r>
      <w:r w:rsidRPr="0012180E">
        <w:rPr>
          <w:i/>
          <w:iCs/>
        </w:rPr>
        <w:t>d</w:t>
      </w:r>
      <w:r w:rsidRPr="0012180E">
        <w:rPr>
          <w:i/>
          <w:iCs/>
          <w:vertAlign w:val="subscript"/>
        </w:rPr>
        <w:t>1</w:t>
      </w:r>
      <w:r>
        <w:rPr>
          <w:i/>
          <w:iCs/>
          <w:vertAlign w:val="subscript"/>
        </w:rPr>
        <w:t xml:space="preserve"> </w:t>
      </w:r>
      <w:r>
        <w:t xml:space="preserve">dan </w:t>
      </w:r>
      <w:r w:rsidRPr="0012180E">
        <w:rPr>
          <w:i/>
          <w:iCs/>
        </w:rPr>
        <w:t>d</w:t>
      </w:r>
      <w:r w:rsidRPr="0012180E">
        <w:rPr>
          <w:i/>
          <w:iCs/>
          <w:vertAlign w:val="subscript"/>
        </w:rPr>
        <w:t>2</w:t>
      </w:r>
      <w:r>
        <w:t xml:space="preserve">, dan </w:t>
      </w:r>
      <m:oMath>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r>
          <w:rPr>
            <w:rFonts w:ascii="Cambria Math" w:hAnsi="Cambria Math"/>
          </w:rPr>
          <m:t>|</m:t>
        </m:r>
      </m:oMath>
      <w:r>
        <w:t xml:space="preserve"> adalah hasil perkalian regular dari panjang dua vektor </w:t>
      </w:r>
      <w:r w:rsidRPr="0012180E">
        <w:rPr>
          <w:i/>
          <w:iCs/>
        </w:rPr>
        <w:t>d</w:t>
      </w:r>
      <w:r w:rsidRPr="0012180E">
        <w:rPr>
          <w:i/>
          <w:iCs/>
          <w:vertAlign w:val="subscript"/>
        </w:rPr>
        <w:t>1</w:t>
      </w:r>
      <w:r>
        <w:rPr>
          <w:i/>
          <w:iCs/>
          <w:vertAlign w:val="subscript"/>
        </w:rPr>
        <w:t xml:space="preserve"> </w:t>
      </w:r>
      <w:r>
        <w:t xml:space="preserve">dan </w:t>
      </w:r>
      <w:r w:rsidRPr="0012180E">
        <w:rPr>
          <w:i/>
          <w:iCs/>
        </w:rPr>
        <w:t>d</w:t>
      </w:r>
      <w:r w:rsidRPr="0012180E">
        <w:rPr>
          <w:i/>
          <w:iCs/>
          <w:vertAlign w:val="subscript"/>
        </w:rPr>
        <w:t>2</w:t>
      </w:r>
      <w:r>
        <w:t xml:space="preserve"> </w:t>
      </w:r>
      <w:r>
        <w:fldChar w:fldCharType="begin" w:fldLock="1"/>
      </w:r>
      <w:r>
        <w:instrText>ADDIN CSL_CITATION {"citationItems":[{"id":"ITEM-1","itemData":{"DOI":"10.1109/ICITEICS61368.2024.10625308","ISBN":"9798350382693","abstract":"The literature review is a critical analysis of existing research papers, systematically summarizing and evaluating relevant studies, books, and sources to offer a comprehensive overview and identify gaps in knowledge. It guides researchers in formulating questions and contributes to the existing body of knowledge. However, researchers often struggle to locate suitable articles, especially those with limited search expertise. Traditional recommendation methods sometimes don't work well in the ever-changing world of academic papers. It's tough to keep up with the newest research and find high quality papers that are less cited. Recognizing these limitations, the proposed research paper recommendation system stands out as an innovative solution to help researchers overcome difficulties. At its core, the system employs a sophisticated pipelined hybrid approach, combining content-based strategies with collaborative filtering techniques. This integration aims to overcome the shortcomings of conventional methods by providing a more robust recommendation mechanism. Content-based methods include TF-IDF with cosine similarity. Collaborative filtering includes Knn, seamlessly blending content-based insights into collaborative filtering results. The system's dataset is sourced from ArXiv, which has provided open access to scholarly articles for almost 30 years. Spanning various fields, this extensive repository, available through Kaggle, encompasses 1.7 million articles with features like titles, authors, categories, abstracts, and full text PDFs. It offers significant depth for efficient data extraction. By blending the strengths of arXiv dataset, content-based and collaborative filtering, the system achieves a synergy that not only captures the richness of individual methods but also harnesses their combined power to deliver recommendations that are both timely and comprehensive.","author":[{"dropping-particle":"","family":"Babu Dasari","given":"Suresh","non-dropping-particle":"","parse-names":false,"suffix":""},{"dropping-particle":"","family":"Keerthi","given":"Pampani Venkata Lakshmi Durga","non-dropping-particle":"","parse-names":false,"suffix":""},{"dropping-particle":"","family":"Snehitha","given":"G.","non-dropping-particle":"","parse-names":false,"suffix":""}],"container-title":"2024 IEEE International Conference on Information Technology, Electronics and Intelligent Communication Systems, ICITEICS 2024","id":"ITEM-1","issued":{"date-parts":[["2024"]]},"page":"1-8","publisher":"IEEE","title":"A Pipeline Approach to Research Paper Recommendation System Integrating TF-IDF and KNN","type":"article-journal"},"uris":["http://www.mendeley.com/documents/?uuid=61cba741-7e08-4790-9c22-e037149c852f"]}],"mendeley":{"formattedCitation":"(Babu Dasari et al., 2024)","plainTextFormattedCitation":"(Babu Dasari et al., 2024)","previouslyFormattedCitation":"(Babu Dasari et al., 2024)"},"properties":{"noteIndex":0},"schema":"https://github.com/citation-style-language/schema/raw/master/csl-citation.json"}</w:instrText>
      </w:r>
      <w:r>
        <w:fldChar w:fldCharType="separate"/>
      </w:r>
      <w:r w:rsidRPr="003B6016">
        <w:rPr>
          <w:noProof/>
        </w:rPr>
        <w:t>(Babu Dasari et al., 2024)</w:t>
      </w:r>
      <w:r>
        <w:fldChar w:fldCharType="end"/>
      </w:r>
      <w:r>
        <w:t>.</w:t>
      </w:r>
    </w:p>
    <w:p w14:paraId="427372A9" w14:textId="77777777" w:rsidR="004257BE" w:rsidRDefault="004257BE" w:rsidP="004257BE">
      <w:pPr>
        <w:ind w:firstLine="0"/>
      </w:pPr>
    </w:p>
    <w:p w14:paraId="6202A76B" w14:textId="77777777" w:rsidR="004257BE" w:rsidRDefault="004257BE" w:rsidP="004257BE">
      <w:pPr>
        <w:pStyle w:val="Heading3"/>
        <w:rPr>
          <w:rFonts w:ascii="Times New Roman" w:hAnsi="Times New Roman" w:cs="Times New Roman"/>
          <w:b/>
          <w:bCs/>
          <w:color w:val="000000" w:themeColor="text1"/>
        </w:rPr>
      </w:pPr>
      <w:r w:rsidRPr="00FD7810">
        <w:rPr>
          <w:rFonts w:ascii="Times New Roman" w:hAnsi="Times New Roman" w:cs="Times New Roman"/>
          <w:b/>
          <w:bCs/>
          <w:color w:val="000000" w:themeColor="text1"/>
        </w:rPr>
        <w:t>K-means</w:t>
      </w:r>
      <w:r>
        <w:rPr>
          <w:rFonts w:ascii="Times New Roman" w:hAnsi="Times New Roman" w:cs="Times New Roman"/>
          <w:b/>
          <w:bCs/>
          <w:color w:val="000000" w:themeColor="text1"/>
        </w:rPr>
        <w:t xml:space="preserve"> Clustering</w:t>
      </w:r>
    </w:p>
    <w:p w14:paraId="1ADD8E89" w14:textId="77777777" w:rsidR="004257BE" w:rsidRDefault="004257BE" w:rsidP="004257BE">
      <w:r w:rsidRPr="00EE587B">
        <w:rPr>
          <w:i/>
          <w:iCs/>
        </w:rPr>
        <w:t xml:space="preserve">Clustering </w:t>
      </w:r>
      <w:r>
        <w:t xml:space="preserve">adalah teknik dalam </w:t>
      </w:r>
      <w:r w:rsidRPr="00EE587B">
        <w:rPr>
          <w:i/>
          <w:iCs/>
        </w:rPr>
        <w:t xml:space="preserve">machine learning </w:t>
      </w:r>
      <w:r>
        <w:t xml:space="preserve">yang bertujuan untuk mengelompokkan data ke dalam kelompok berdasarkan kesamaan tertentu. Teknik ini termasuk dalam </w:t>
      </w:r>
      <w:r w:rsidRPr="00EE587B">
        <w:rPr>
          <w:i/>
          <w:iCs/>
        </w:rPr>
        <w:t>unsupervised learning</w:t>
      </w:r>
      <w:r>
        <w:t xml:space="preserve">, di mana data tidak memiliki label sebelumnya, sehingga proses pengelompokkan didasarkan pada struktur intrinsik data. Data yang berada dalam kelompok yang sama cenderung memiliki karakteristik yang lebih serupa dibandingkan dengan data di kelompok lain </w:t>
      </w:r>
      <w:r>
        <w:fldChar w:fldCharType="begin" w:fldLock="1"/>
      </w:r>
      <w:r>
        <w:instrText>ADDIN CSL_CITATION {"citationItems":[{"id":"ITEM-1","itemData":{"DOI":"10.1007/978-3-319-62416-7_21","ISBN":"9783319624150","ISSN":"16113349","abstract":"This paper analyses the application of Simplified Silhouette to the evaluation of k-means clustering validity and compares it with the k-means Cost Function and the original Silhouette. We conclude that for a given dataset the k-means Cost Function is the most valid and efficient measure in the evaluation of the validity of k-means clustering with the same k value, but that Simplified Silhouette is more suitable than the original Silhouette in the selection of the best result from kmeans clustering with different k values.","author":[{"dropping-particle":"","family":"Wang","given":"Fei","non-dropping-particle":"","parse-names":false,"suffix":""},{"dropping-particle":"","family":"Franco-Penya","given":"Hector Hugo","non-dropping-particle":"","parse-names":false,"suffix":""},{"dropping-particle":"","family":"Kelleher","given":"John D.","non-dropping-particle":"","parse-names":false,"suffix":""},{"dropping-particle":"","family":"Pugh","given":"John","non-dropping-particle":"","parse-names":false,"suffix":""},{"dropping-particle":"","family":"Ross","given":"Robert","non-dropping-particle":"","parse-names":false,"suffix":""}],"container-title":"Lecture Notes in Computer Science (including subseries Lecture Notes in Artificial Intelligence and Lecture Notes in Bioinformatics)","id":"ITEM-1","issued":{"date-parts":[["2017"]]},"page":"291-305","title":"An analysis of the application of simplified silhouette to the evaluation of k-means clustering validity","type":"article-journal","volume":"10358 LNAI"},"uris":["http://www.mendeley.com/documents/?uuid=80993218-886d-4dd3-a39a-7a5e6b9b9274"]}],"mendeley":{"formattedCitation":"(Wang et al., 2017)","plainTextFormattedCitation":"(Wang et al., 2017)","previouslyFormattedCitation":"(Wang et al., 2017)"},"properties":{"noteIndex":0},"schema":"https://github.com/citation-style-language/schema/raw/master/csl-citation.json"}</w:instrText>
      </w:r>
      <w:r>
        <w:fldChar w:fldCharType="separate"/>
      </w:r>
      <w:r w:rsidRPr="00EE587B">
        <w:rPr>
          <w:noProof/>
        </w:rPr>
        <w:t>(Wang et al., 2017)</w:t>
      </w:r>
      <w:r>
        <w:fldChar w:fldCharType="end"/>
      </w:r>
      <w:r>
        <w:t xml:space="preserve">. </w:t>
      </w:r>
    </w:p>
    <w:p w14:paraId="40B1EF5E" w14:textId="77777777" w:rsidR="004257BE" w:rsidRPr="00FD7810" w:rsidRDefault="004257BE" w:rsidP="004257BE">
      <w:r>
        <w:t xml:space="preserve">K-means adalah salah satu algoritma </w:t>
      </w:r>
      <w:r w:rsidRPr="009B7D3B">
        <w:rPr>
          <w:i/>
          <w:iCs/>
        </w:rPr>
        <w:t>clustering</w:t>
      </w:r>
      <w:r>
        <w:t xml:space="preserve"> yang paling sering digunakan karena kesederhanaan dan efisiensinya. Algoritma ini bertujuan untuk meminimalkan jarak antar data dalam satu cluster (itra-cluster) dan memaksimalkan jarak antar </w:t>
      </w:r>
      <w:r w:rsidRPr="009B7D3B">
        <w:rPr>
          <w:i/>
          <w:iCs/>
        </w:rPr>
        <w:t>cluster</w:t>
      </w:r>
      <w:r>
        <w:t xml:space="preserve"> (inter-cluster) </w:t>
      </w:r>
      <w:r>
        <w:fldChar w:fldCharType="begin" w:fldLock="1"/>
      </w:r>
      <w:r>
        <w:instrText>ADDIN CSL_CITATION {"citationItems":[{"id":"ITEM-1","itemData":{"DOI":"10.1109/ACCESS.2022.3215568","ISSN":"21693536","abstract":"Clustering is one of the critical parts of machine learning algorithms. K-Means clustering is the standard technique that various data analysts use for clustering the data among the various clusters. Even though the K means clustering algorithm can work effectively, there is a need to tune the value of K according to the dataset under consideration. The process of tuning for the value of k requires the execution of the K-means algorithm with different values of k. The values of k with the best cluster quality based on specific metrics are selected. The elbow method and silhouette coefficient is the most popular approach for selecting the number of clusters. However, both approaches are time-consuming, as they have to execute K-means for each value of k to find a good score. This approach is iterative. This paper proposed a divide and conquer approach that performs the same task in less time. From the proposed approach, the task has been completely 2.5 times faster in comparison to the iterative method at the cost of some memory required to store the results.","author":[{"dropping-particle":"","family":"Punhani","given":"Akash","non-dropping-particle":"","parse-names":false,"suffix":""},{"dropping-particle":"","family":"Faujdar","given":"Neetu","non-dropping-particle":"","parse-names":false,"suffix":""},{"dropping-particle":"","family":"Mishra","given":"Krishna Kumar","non-dropping-particle":"","parse-names":false,"suffix":""},{"dropping-particle":"","family":"Subramanian","given":"Manoharan","non-dropping-particle":"","parse-names":false,"suffix":""}],"container-title":"IEEE Access","id":"ITEM-1","issue":"October","issued":{"date-parts":[["2022"]]},"page":"115025-115032","publisher":"IEEE","title":"Binning-Based Silhouette Approach to Find the Optimal Cluster Using K-Means","type":"article-journal","volume":"10"},"uris":["http://www.mendeley.com/documents/?uuid=65fa7d4a-c8bb-42f8-9f02-a6f3cd382166"]}],"mendeley":{"formattedCitation":"(Punhani et al., 2022)","plainTextFormattedCitation":"(Punhani et al., 2022)","previouslyFormattedCitation":"(Punhani et al., 2022)"},"properties":{"noteIndex":0},"schema":"https://github.com/citation-style-language/schema/raw/master/csl-citation.json"}</w:instrText>
      </w:r>
      <w:r>
        <w:fldChar w:fldCharType="separate"/>
      </w:r>
      <w:r w:rsidRPr="00E07505">
        <w:rPr>
          <w:noProof/>
        </w:rPr>
        <w:t>(Punhani et al., 2022)</w:t>
      </w:r>
      <w:r>
        <w:fldChar w:fldCharType="end"/>
      </w:r>
      <w:r>
        <w:t xml:space="preserve">. </w:t>
      </w:r>
      <w:r w:rsidRPr="0021380A">
        <w:t xml:space="preserve">Dalam prosesnya, algoritma ini memulai dengan menentukan sejumlah k centroid awal secara acak. Selanjutnya, data akan dialokasikan ke </w:t>
      </w:r>
      <w:r w:rsidRPr="009B7D3B">
        <w:rPr>
          <w:i/>
          <w:iCs/>
        </w:rPr>
        <w:t>cluster</w:t>
      </w:r>
      <w:r w:rsidRPr="0021380A">
        <w:t xml:space="preserve"> dengan centroid terdekat, lalu centroid diperbarui berdasarkan rata-rata data dalam </w:t>
      </w:r>
      <w:r w:rsidRPr="009B7D3B">
        <w:rPr>
          <w:i/>
          <w:iCs/>
        </w:rPr>
        <w:t>cluster</w:t>
      </w:r>
      <w:r w:rsidRPr="0021380A">
        <w:t xml:space="preserve"> tersebut. Proses ini berulang hingga tidak ada perubahan signifikan dalam posisi centroid</w:t>
      </w:r>
      <w:r>
        <w:t xml:space="preserve"> </w:t>
      </w:r>
      <w:r>
        <w:fldChar w:fldCharType="begin" w:fldLock="1"/>
      </w:r>
      <w:r>
        <w:instrText>ADDIN CSL_CITATION {"citationItems":[{"id":"ITEM-1","itemData":{"DOI":"10.1007/978-3-319-62416-7_21","ISBN":"9783319624150","ISSN":"16113349","abstract":"This paper analyses the application of Simplified Silhouette to the evaluation of k-means clustering validity and compares it with the k-means Cost Function and the original Silhouette. We conclude that for a given dataset the k-means Cost Function is the most valid and efficient measure in the evaluation of the validity of k-means clustering with the same k value, but that Simplified Silhouette is more suitable than the original Silhouette in the selection of the best result from kmeans clustering with different k values.","author":[{"dropping-particle":"","family":"Wang","given":"Fei","non-dropping-particle":"","parse-names":false,"suffix":""},{"dropping-particle":"","family":"Franco-Penya","given":"Hector Hugo","non-dropping-particle":"","parse-names":false,"suffix":""},{"dropping-particle":"","family":"Kelleher","given":"John D.","non-dropping-particle":"","parse-names":false,"suffix":""},{"dropping-particle":"","family":"Pugh","given":"John","non-dropping-particle":"","parse-names":false,"suffix":""},{"dropping-particle":"","family":"Ross","given":"Robert","non-dropping-particle":"","parse-names":false,"suffix":""}],"container-title":"Lecture Notes in Computer Science (including subseries Lecture Notes in Artificial Intelligence and Lecture Notes in Bioinformatics)","id":"ITEM-1","issued":{"date-parts":[["2017"]]},"page":"291-305","title":"An analysis of the application of simplified silhouette to the evaluation of k-means clustering validity","type":"article-journal","volume":"10358 LNAI"},"uris":["http://www.mendeley.com/documents/?uuid=80993218-886d-4dd3-a39a-7a5e6b9b9274"]}],"mendeley":{"formattedCitation":"(Wang et al., 2017)","plainTextFormattedCitation":"(Wang et al., 2017)","previouslyFormattedCitation":"(Wang et al., 2017)"},"properties":{"noteIndex":0},"schema":"https://github.com/citation-style-language/schema/raw/master/csl-citation.json"}</w:instrText>
      </w:r>
      <w:r>
        <w:fldChar w:fldCharType="separate"/>
      </w:r>
      <w:r w:rsidRPr="00B67927">
        <w:rPr>
          <w:noProof/>
        </w:rPr>
        <w:t>(Wang et al., 2017)</w:t>
      </w:r>
      <w:r>
        <w:fldChar w:fldCharType="end"/>
      </w:r>
      <w:r w:rsidRPr="0021380A">
        <w:t>​</w:t>
      </w:r>
      <w:r>
        <w:t>.</w:t>
      </w:r>
    </w:p>
    <w:p w14:paraId="0538BB93" w14:textId="77777777" w:rsidR="004257BE" w:rsidRPr="009D132E" w:rsidRDefault="004257BE" w:rsidP="004257BE"/>
    <w:p w14:paraId="6C80A262" w14:textId="77777777" w:rsidR="004257BE" w:rsidRPr="00FC3DCB" w:rsidRDefault="004257BE" w:rsidP="004257BE">
      <w:pPr>
        <w:pStyle w:val="Heading3"/>
        <w:rPr>
          <w:rFonts w:ascii="Times New Roman" w:hAnsi="Times New Roman" w:cs="Times New Roman"/>
          <w:b/>
          <w:bCs/>
          <w:color w:val="000000" w:themeColor="text1"/>
        </w:rPr>
      </w:pPr>
      <w:bookmarkStart w:id="26" w:name="_Toc184251126"/>
      <w:r w:rsidRPr="00BE08AD">
        <w:rPr>
          <w:rFonts w:ascii="Times New Roman" w:hAnsi="Times New Roman" w:cs="Times New Roman"/>
          <w:b/>
          <w:bCs/>
          <w:color w:val="000000" w:themeColor="text1"/>
        </w:rPr>
        <w:t>Profile matchin</w:t>
      </w:r>
      <w:r>
        <w:rPr>
          <w:rFonts w:ascii="Times New Roman" w:hAnsi="Times New Roman" w:cs="Times New Roman"/>
          <w:b/>
          <w:bCs/>
          <w:color w:val="000000" w:themeColor="text1"/>
        </w:rPr>
        <w:t>g</w:t>
      </w:r>
      <w:bookmarkEnd w:id="26"/>
    </w:p>
    <w:p w14:paraId="1DE27B58" w14:textId="77777777" w:rsidR="004257BE" w:rsidRDefault="004257BE" w:rsidP="004257BE">
      <w:r>
        <w:t xml:space="preserve">Metode </w:t>
      </w:r>
      <w:r w:rsidRPr="00FC7F72">
        <w:rPr>
          <w:i/>
          <w:iCs/>
        </w:rPr>
        <w:t>profile matching</w:t>
      </w:r>
      <w:r w:rsidRPr="00FC7F72">
        <w:t xml:space="preserve"> </w:t>
      </w:r>
      <w:r>
        <w:t xml:space="preserve">atau pencocokan profil adalah proses perbandingan antar kompetensi untuk mengetahui perbedaan diantara kompetensi tersebut, atau yang biasa di sebut </w:t>
      </w:r>
      <w:r w:rsidRPr="000E1A2C">
        <w:rPr>
          <w:i/>
          <w:iCs/>
        </w:rPr>
        <w:t>gap</w:t>
      </w:r>
      <w:r>
        <w:t xml:space="preserve">. Semakin kecil </w:t>
      </w:r>
      <w:r w:rsidRPr="000E1A2C">
        <w:rPr>
          <w:i/>
          <w:iCs/>
        </w:rPr>
        <w:t>gap</w:t>
      </w:r>
      <w:r>
        <w:t xml:space="preserve"> maka nilai yang dihasilkan semakin besar dari bobotnya. Metode </w:t>
      </w:r>
      <w:r w:rsidRPr="00FC7F72">
        <w:rPr>
          <w:i/>
          <w:iCs/>
        </w:rPr>
        <w:t>profile matching</w:t>
      </w:r>
      <w:r w:rsidRPr="00FC7F72">
        <w:t xml:space="preserve"> </w:t>
      </w:r>
      <w:r>
        <w:t xml:space="preserve">akan memberikan hasil akhir berupa pemeringkatan untuk setiap kompetensi. Pemeringkatan ini yang akan menjadi dasar dalam mengambil seuatu keputusan </w:t>
      </w:r>
      <w:r>
        <w:fldChar w:fldCharType="begin" w:fldLock="1"/>
      </w:r>
      <w:r>
        <w:instrText>ADDIN CSL_CITATION {"citationItems":[{"id":"ITEM-1","itemData":{"abstract":"ABSTRACT The poverty rate in Bireuen were high, it has forced many residents in need of housing assistance, especially to the poor house, considering the number of people who occupy the house uninhabitable. Baitul Mal in Bireuen has also allocated funds for the development of poor houses. But in this case we need a system that can help the performance of the officials to select the people who deserve the poor house. This research will be appointed a case of determining the beneficiary of the poor houses by using the profile matching method based on the criteria that have been determined. The results of the selection process in the form of rankings as a recommendation for the decision to select a worthy candidate and held in accordance with the criteria","author":[{"dropping-particle":"","family":"Afijal","given":"","non-dropping-particle":"","parse-names":false,"suffix":""},{"dropping-particle":"","family":"Iqbal","given":"Muhammad","non-dropping-particle":"","parse-names":false,"suffix":""},{"dropping-particle":"","family":"Najmuddin","given":"","non-dropping-particle":"","parse-names":false,"suffix":""},{"dropping-particle":"","family":"Iskandar","given":"","non-dropping-particle":"","parse-names":false,"suffix":""}],"container-title":"Academic Research International","id":"ITEM-1","issue":"4","issued":{"date-parts":[["2014"]]},"page":"385-394","title":"Decision Support System Determination for Poor Houses Beneficiary Using Profile Matching Method","type":"article-journal","volume":"5"},"uris":["http://www.mendeley.com/documents/?uuid=9baeed4a-af75-42d1-ae66-085b882f0c59"]}],"mendeley":{"formattedCitation":"(Afijal et al., 2014)","plainTextFormattedCitation":"(Afijal et al., 2014)","previouslyFormattedCitation":"(Afijal et al., 2014)"},"properties":{"noteIndex":0},"schema":"https://github.com/citation-style-language/schema/raw/master/csl-citation.json"}</w:instrText>
      </w:r>
      <w:r>
        <w:fldChar w:fldCharType="separate"/>
      </w:r>
      <w:r w:rsidRPr="00B14893">
        <w:rPr>
          <w:noProof/>
        </w:rPr>
        <w:t>(Afijal et al., 2014)</w:t>
      </w:r>
      <w:r>
        <w:fldChar w:fldCharType="end"/>
      </w:r>
      <w:r>
        <w:t xml:space="preserve">. </w:t>
      </w:r>
    </w:p>
    <w:p w14:paraId="14A2AE9F" w14:textId="77777777" w:rsidR="004257BE" w:rsidRDefault="004257BE" w:rsidP="004257BE">
      <w:r>
        <w:t xml:space="preserve">Langkah pertama dalam proses ini adalah identifikasi kriteria, di mana parameter atau kompetensi yang relevan dengan evaluasi didefinisikan. Setiap parameter diklasifikasikan ke </w:t>
      </w:r>
      <w:r>
        <w:lastRenderedPageBreak/>
        <w:t xml:space="preserve">dalam Core Factor (essensial) dan Secondary Factor (pendukung), sehingga memberikan dasar yang tersetruktur untuk analisis </w:t>
      </w:r>
      <w:r>
        <w:fldChar w:fldCharType="begin" w:fldLock="1"/>
      </w:r>
      <w:r>
        <w:instrText>ADDIN CSL_CITATION {"citationItems":[{"id":"ITEM-1","itemData":{"DOI":"10.33998/mediasisfo.2019.13.2.652","ISSN":"1978-8126","abstract":"Wakil Kepala Sekolah yang memiliki kapabilitas dan profesional yang tinggi sangat ditentukan oleh berbagai faktor, diantaranya faktor akademis, kepribadian, pengalaman, kreatifitas, inovatif dan kecenderungan untuk selalu mencapai prestasi secara maksimal dengan dukungan dari berbagai unsur di lingkungan belajar itu sendiri. Penilaian kepada calon wakil kepala sekolah dilakukan oleh guru dan staff dengan cara voting. Menggunakan cara seperti ini dirasa kurang tepat karna guru dan staff hanya melakukan pemilihan tanpa melakukan pehitungan. Pada periode berikutnya pihak sekolah mengganti cara voting dengan melakukan pengujian dan penilaian oleh panitia kepada calon wakil kepala sekolah. Hasil pengujian selanjutnya akan dihitung menggunakan metode perkalian bobot kepentingan dari setiap kriteria. Hasil perhitungan dari metode perkalian bobot inilah yang akan dibandingkan dengan perhitungan menggunakan metode Profile Matching dan Fuzzy Profile Matching. Hasil perhitungan menggunakan metode Profile Matching akan dibandingkan (comparation) dengan metode Fuzzy Profile Matching dengan data center dari hasil perhitungan standar dengan perkalian bobot dan nilai kriteria. Perbandingan ini dilakukan untuk mengetahui apakah penerapan Logika Fuzzy pada metode Profile Matching mampu memberikan nilai kedekatan yang lebih baik dari metode Profile Matching standar. Hasil perangkingan menunjukan hasil yang sama antara perhitungan terbobot dengan Fuzzy-Profile Matching, sehingga penerapan Logika Fuzzy pada metode Profile Matching mampu memberikan tingkat akurasi yang lebih baik, sehingga dapat diterapkan oleh pihak sekolah dalam menentukan wakil kepala sekolah.","author":[{"dropping-particle":"","family":"Verdian","given":"Arry","non-dropping-particle":"","parse-names":false,"suffix":""},{"dropping-particle":"","family":"Wantoro","given":"Agus","non-dropping-particle":"","parse-names":false,"suffix":""}],"container-title":"Jurnal Ilmiah Media Sisfo","id":"ITEM-1","issue":"2","issued":{"date-parts":[["2019"]]},"page":"97-105","title":"Komparasi Metode Profile Matching Dengan Fuzzy Profile Matching Pada Pemilihan Wakil Kepala Sekolah","type":"article-journal","volume":"13"},"uris":["http://www.mendeley.com/documents/?uuid=e4f72e88-11a0-4d01-8ffd-47d6567c42a1"]}],"mendeley":{"formattedCitation":"(Verdian &amp; Wantoro, 2019)","plainTextFormattedCitation":"(Verdian &amp; Wantoro, 2019)","previouslyFormattedCitation":"(Verdian &amp; Wantoro, 2019)"},"properties":{"noteIndex":0},"schema":"https://github.com/citation-style-language/schema/raw/master/csl-citation.json"}</w:instrText>
      </w:r>
      <w:r>
        <w:fldChar w:fldCharType="separate"/>
      </w:r>
      <w:r w:rsidRPr="00C93C60">
        <w:rPr>
          <w:noProof/>
        </w:rPr>
        <w:t>(Verdian &amp; Wantoro, 2019)</w:t>
      </w:r>
      <w:r>
        <w:fldChar w:fldCharType="end"/>
      </w:r>
      <w:r>
        <w:t>.</w:t>
      </w:r>
    </w:p>
    <w:p w14:paraId="4011C076" w14:textId="77777777" w:rsidR="004257BE" w:rsidRPr="009D5104" w:rsidRDefault="004257BE" w:rsidP="004257BE">
      <w:pPr>
        <w:rPr>
          <w:lang w:val="en-ID"/>
        </w:rPr>
      </w:pPr>
      <w:r w:rsidRPr="009D5104">
        <w:rPr>
          <w:lang w:val="en-ID"/>
        </w:rPr>
        <w:t xml:space="preserve">Pada </w:t>
      </w:r>
      <w:proofErr w:type="spellStart"/>
      <w:r w:rsidRPr="009D5104">
        <w:rPr>
          <w:lang w:val="en-ID"/>
        </w:rPr>
        <w:t>langkah</w:t>
      </w:r>
      <w:proofErr w:type="spellEnd"/>
      <w:r w:rsidRPr="009D5104">
        <w:rPr>
          <w:lang w:val="en-ID"/>
        </w:rPr>
        <w:t xml:space="preserve"> </w:t>
      </w:r>
      <w:proofErr w:type="spellStart"/>
      <w:r w:rsidRPr="00E32F7B">
        <w:rPr>
          <w:lang w:val="en-ID"/>
        </w:rPr>
        <w:t>definisi</w:t>
      </w:r>
      <w:proofErr w:type="spellEnd"/>
      <w:r w:rsidRPr="00E32F7B">
        <w:rPr>
          <w:lang w:val="en-ID"/>
        </w:rPr>
        <w:t xml:space="preserve"> </w:t>
      </w:r>
      <w:proofErr w:type="spellStart"/>
      <w:r w:rsidRPr="00E32F7B">
        <w:rPr>
          <w:lang w:val="en-ID"/>
        </w:rPr>
        <w:t>profil</w:t>
      </w:r>
      <w:proofErr w:type="spellEnd"/>
      <w:r w:rsidRPr="00E32F7B">
        <w:rPr>
          <w:lang w:val="en-ID"/>
        </w:rPr>
        <w:t xml:space="preserve"> target</w:t>
      </w:r>
      <w:r w:rsidRPr="009D5104">
        <w:rPr>
          <w:lang w:val="en-ID"/>
        </w:rPr>
        <w:t xml:space="preserve">, </w:t>
      </w:r>
      <w:proofErr w:type="spellStart"/>
      <w:r w:rsidRPr="009D5104">
        <w:rPr>
          <w:lang w:val="en-ID"/>
        </w:rPr>
        <w:t>nilai</w:t>
      </w:r>
      <w:proofErr w:type="spellEnd"/>
      <w:r w:rsidRPr="009D5104">
        <w:rPr>
          <w:lang w:val="en-ID"/>
        </w:rPr>
        <w:t xml:space="preserve"> ideal </w:t>
      </w:r>
      <w:proofErr w:type="spellStart"/>
      <w:r w:rsidRPr="009D5104">
        <w:rPr>
          <w:lang w:val="en-ID"/>
        </w:rPr>
        <w:t>ditetapkan</w:t>
      </w:r>
      <w:proofErr w:type="spellEnd"/>
      <w:r w:rsidRPr="009D5104">
        <w:rPr>
          <w:lang w:val="en-ID"/>
        </w:rPr>
        <w:t xml:space="preserve"> </w:t>
      </w:r>
      <w:proofErr w:type="spellStart"/>
      <w:r w:rsidRPr="009D5104">
        <w:rPr>
          <w:lang w:val="en-ID"/>
        </w:rPr>
        <w:t>untuk</w:t>
      </w:r>
      <w:proofErr w:type="spellEnd"/>
      <w:r w:rsidRPr="009D5104">
        <w:rPr>
          <w:lang w:val="en-ID"/>
        </w:rPr>
        <w:t xml:space="preserve"> </w:t>
      </w:r>
      <w:proofErr w:type="spellStart"/>
      <w:r w:rsidRPr="009D5104">
        <w:rPr>
          <w:lang w:val="en-ID"/>
        </w:rPr>
        <w:t>setiap</w:t>
      </w:r>
      <w:proofErr w:type="spellEnd"/>
      <w:r w:rsidRPr="009D5104">
        <w:rPr>
          <w:lang w:val="en-ID"/>
        </w:rPr>
        <w:t xml:space="preserve"> </w:t>
      </w:r>
      <w:proofErr w:type="spellStart"/>
      <w:r w:rsidRPr="009D5104">
        <w:rPr>
          <w:lang w:val="en-ID"/>
        </w:rPr>
        <w:t>kriteria</w:t>
      </w:r>
      <w:proofErr w:type="spellEnd"/>
      <w:r w:rsidRPr="009D5104">
        <w:rPr>
          <w:lang w:val="en-ID"/>
        </w:rPr>
        <w:t xml:space="preserve"> </w:t>
      </w:r>
      <w:proofErr w:type="spellStart"/>
      <w:r w:rsidRPr="009D5104">
        <w:rPr>
          <w:lang w:val="en-ID"/>
        </w:rPr>
        <w:t>sebagai</w:t>
      </w:r>
      <w:proofErr w:type="spellEnd"/>
      <w:r w:rsidRPr="009D5104">
        <w:rPr>
          <w:lang w:val="en-ID"/>
        </w:rPr>
        <w:t xml:space="preserve"> </w:t>
      </w:r>
      <w:proofErr w:type="spellStart"/>
      <w:r w:rsidRPr="009D5104">
        <w:rPr>
          <w:lang w:val="en-ID"/>
        </w:rPr>
        <w:t>tolok</w:t>
      </w:r>
      <w:proofErr w:type="spellEnd"/>
      <w:r w:rsidRPr="009D5104">
        <w:rPr>
          <w:lang w:val="en-ID"/>
        </w:rPr>
        <w:t xml:space="preserve"> </w:t>
      </w:r>
      <w:proofErr w:type="spellStart"/>
      <w:r w:rsidRPr="009D5104">
        <w:rPr>
          <w:lang w:val="en-ID"/>
        </w:rPr>
        <w:t>ukur</w:t>
      </w:r>
      <w:proofErr w:type="spellEnd"/>
      <w:r w:rsidRPr="009D5104">
        <w:rPr>
          <w:lang w:val="en-ID"/>
        </w:rPr>
        <w:t xml:space="preserve"> </w:t>
      </w:r>
      <w:proofErr w:type="spellStart"/>
      <w:r w:rsidRPr="009D5104">
        <w:rPr>
          <w:lang w:val="en-ID"/>
        </w:rPr>
        <w:t>perbandingan</w:t>
      </w:r>
      <w:proofErr w:type="spellEnd"/>
      <w:r w:rsidRPr="009D5104">
        <w:rPr>
          <w:lang w:val="en-ID"/>
        </w:rPr>
        <w:t xml:space="preserve">. </w:t>
      </w:r>
      <w:proofErr w:type="spellStart"/>
      <w:r w:rsidRPr="009D5104">
        <w:rPr>
          <w:lang w:val="en-ID"/>
        </w:rPr>
        <w:t>Selanjutnya</w:t>
      </w:r>
      <w:proofErr w:type="spellEnd"/>
      <w:r w:rsidRPr="009D5104">
        <w:rPr>
          <w:lang w:val="en-ID"/>
        </w:rPr>
        <w:t xml:space="preserve">, pada </w:t>
      </w:r>
      <w:proofErr w:type="spellStart"/>
      <w:r w:rsidRPr="009D5104">
        <w:rPr>
          <w:lang w:val="en-ID"/>
        </w:rPr>
        <w:t>tahap</w:t>
      </w:r>
      <w:proofErr w:type="spellEnd"/>
      <w:r w:rsidRPr="009D5104">
        <w:rPr>
          <w:lang w:val="en-ID"/>
        </w:rPr>
        <w:t xml:space="preserve"> </w:t>
      </w:r>
      <w:proofErr w:type="spellStart"/>
      <w:r w:rsidRPr="00E32F7B">
        <w:rPr>
          <w:lang w:val="en-ID"/>
        </w:rPr>
        <w:t>pengumpulan</w:t>
      </w:r>
      <w:proofErr w:type="spellEnd"/>
      <w:r w:rsidRPr="00E32F7B">
        <w:rPr>
          <w:lang w:val="en-ID"/>
        </w:rPr>
        <w:t xml:space="preserve"> data</w:t>
      </w:r>
      <w:r w:rsidRPr="009D5104">
        <w:rPr>
          <w:lang w:val="en-ID"/>
        </w:rPr>
        <w:t xml:space="preserve">, </w:t>
      </w:r>
      <w:proofErr w:type="spellStart"/>
      <w:r w:rsidRPr="009D5104">
        <w:rPr>
          <w:lang w:val="en-ID"/>
        </w:rPr>
        <w:t>nilai</w:t>
      </w:r>
      <w:proofErr w:type="spellEnd"/>
      <w:r w:rsidRPr="009D5104">
        <w:rPr>
          <w:lang w:val="en-ID"/>
        </w:rPr>
        <w:t xml:space="preserve"> </w:t>
      </w:r>
      <w:proofErr w:type="spellStart"/>
      <w:r w:rsidRPr="009D5104">
        <w:rPr>
          <w:lang w:val="en-ID"/>
        </w:rPr>
        <w:t>aktual</w:t>
      </w:r>
      <w:proofErr w:type="spellEnd"/>
      <w:r w:rsidRPr="009D5104">
        <w:rPr>
          <w:lang w:val="en-ID"/>
        </w:rPr>
        <w:t xml:space="preserve"> </w:t>
      </w:r>
      <w:proofErr w:type="spellStart"/>
      <w:r w:rsidRPr="009D5104">
        <w:rPr>
          <w:lang w:val="en-ID"/>
        </w:rPr>
        <w:t>untuk</w:t>
      </w:r>
      <w:proofErr w:type="spellEnd"/>
      <w:r w:rsidRPr="009D5104">
        <w:rPr>
          <w:lang w:val="en-ID"/>
        </w:rPr>
        <w:t xml:space="preserve"> </w:t>
      </w:r>
      <w:proofErr w:type="spellStart"/>
      <w:r w:rsidRPr="009D5104">
        <w:rPr>
          <w:lang w:val="en-ID"/>
        </w:rPr>
        <w:t>semua</w:t>
      </w:r>
      <w:proofErr w:type="spellEnd"/>
      <w:r w:rsidRPr="009D5104">
        <w:rPr>
          <w:lang w:val="en-ID"/>
        </w:rPr>
        <w:t xml:space="preserve"> </w:t>
      </w:r>
      <w:proofErr w:type="spellStart"/>
      <w:r w:rsidRPr="009D5104">
        <w:rPr>
          <w:lang w:val="en-ID"/>
        </w:rPr>
        <w:t>subjek</w:t>
      </w:r>
      <w:proofErr w:type="spellEnd"/>
      <w:r w:rsidRPr="009D5104">
        <w:rPr>
          <w:lang w:val="en-ID"/>
        </w:rPr>
        <w:t xml:space="preserve"> </w:t>
      </w:r>
      <w:proofErr w:type="spellStart"/>
      <w:r w:rsidRPr="009D5104">
        <w:rPr>
          <w:lang w:val="en-ID"/>
        </w:rPr>
        <w:t>atau</w:t>
      </w:r>
      <w:proofErr w:type="spellEnd"/>
      <w:r w:rsidRPr="009D5104">
        <w:rPr>
          <w:lang w:val="en-ID"/>
        </w:rPr>
        <w:t xml:space="preserve"> </w:t>
      </w:r>
      <w:proofErr w:type="spellStart"/>
      <w:r w:rsidRPr="009D5104">
        <w:rPr>
          <w:lang w:val="en-ID"/>
        </w:rPr>
        <w:t>alternatif</w:t>
      </w:r>
      <w:proofErr w:type="spellEnd"/>
      <w:r w:rsidRPr="009D5104">
        <w:rPr>
          <w:lang w:val="en-ID"/>
        </w:rPr>
        <w:t xml:space="preserve"> yang </w:t>
      </w:r>
      <w:proofErr w:type="spellStart"/>
      <w:r w:rsidRPr="009D5104">
        <w:rPr>
          <w:lang w:val="en-ID"/>
        </w:rPr>
        <w:t>dievaluasi</w:t>
      </w:r>
      <w:proofErr w:type="spellEnd"/>
      <w:r w:rsidRPr="009D5104">
        <w:rPr>
          <w:lang w:val="en-ID"/>
        </w:rPr>
        <w:t xml:space="preserve"> </w:t>
      </w:r>
      <w:proofErr w:type="spellStart"/>
      <w:r w:rsidRPr="009D5104">
        <w:rPr>
          <w:lang w:val="en-ID"/>
        </w:rPr>
        <w:t>dikumpulkan</w:t>
      </w:r>
      <w:proofErr w:type="spellEnd"/>
      <w:r w:rsidRPr="009D5104">
        <w:rPr>
          <w:lang w:val="en-ID"/>
        </w:rPr>
        <w:t xml:space="preserve"> dan </w:t>
      </w:r>
      <w:proofErr w:type="spellStart"/>
      <w:r w:rsidRPr="009D5104">
        <w:rPr>
          <w:lang w:val="en-ID"/>
        </w:rPr>
        <w:t>dinormalisasi</w:t>
      </w:r>
      <w:proofErr w:type="spellEnd"/>
      <w:r w:rsidRPr="009D5104">
        <w:rPr>
          <w:lang w:val="en-ID"/>
        </w:rPr>
        <w:t xml:space="preserve"> guna </w:t>
      </w:r>
      <w:proofErr w:type="spellStart"/>
      <w:r w:rsidRPr="009D5104">
        <w:rPr>
          <w:lang w:val="en-ID"/>
        </w:rPr>
        <w:t>memastikan</w:t>
      </w:r>
      <w:proofErr w:type="spellEnd"/>
      <w:r w:rsidRPr="009D5104">
        <w:rPr>
          <w:lang w:val="en-ID"/>
        </w:rPr>
        <w:t xml:space="preserve"> </w:t>
      </w:r>
      <w:proofErr w:type="spellStart"/>
      <w:r w:rsidRPr="009D5104">
        <w:rPr>
          <w:lang w:val="en-ID"/>
        </w:rPr>
        <w:t>konsistensi</w:t>
      </w:r>
      <w:proofErr w:type="spellEnd"/>
      <w:r w:rsidRPr="009D5104">
        <w:rPr>
          <w:lang w:val="en-ID"/>
        </w:rPr>
        <w:t xml:space="preserve"> </w:t>
      </w:r>
      <w:proofErr w:type="spellStart"/>
      <w:r w:rsidRPr="009D5104">
        <w:rPr>
          <w:lang w:val="en-ID"/>
        </w:rPr>
        <w:t>dalam</w:t>
      </w:r>
      <w:proofErr w:type="spellEnd"/>
      <w:r w:rsidRPr="009D5104">
        <w:rPr>
          <w:lang w:val="en-ID"/>
        </w:rPr>
        <w:t xml:space="preserve"> dataset</w:t>
      </w:r>
      <w:r>
        <w:rPr>
          <w:lang w:val="en-ID"/>
        </w:rPr>
        <w:t xml:space="preserve"> </w:t>
      </w:r>
      <w:r>
        <w:rPr>
          <w:lang w:val="en-ID"/>
        </w:rPr>
        <w:fldChar w:fldCharType="begin" w:fldLock="1"/>
      </w:r>
      <w:r>
        <w:rPr>
          <w:lang w:val="en-ID"/>
        </w:rPr>
        <w:instrText>ADDIN CSL_CITATION {"citationItems":[{"id":"ITEM-1","itemData":{"abstract":"Pedagogic Competency Assessing with applying the Profile Matching method for as outstanding teacher performance appraisal process in the Dinas Pendidikan dan Kebudayaan Kab. Madiun region is expected to improve the objectivity and accuracy of data. The data collected is the data history teacher performance assessment in the form of documents and statements as well as supporting data such as documents the rules and governance performance appraisal process outstanding teachers. Based on the test system accuracy using three alternative sample rate obtained value judgments have an average yield of 95,67% which is calculated on an average compared with the end result pedagogical manually. Difference in average rate of 4,33% smaller due to the decision-making mechanism profile matching method assumes that there is an ideal level of predictor variables that must be met by the subjects. Assessment using the Profile Matching had levels greater objectivity as to measure the value of each indicator variable ratings downgraded again by the sub-indicators and weighted by using valuation parameters and calculated using the decision-making mechanism to assume that there are levels of the predictor variables that ideal that must be met by subject. Unlike the manual","author":[{"dropping-particle":"","family":"Suhartanto","given":"Ari","non-dropping-particle":"","parse-names":false,"suffix":""},{"dropping-particle":"","family":"kusrini","given":"","non-dropping-particle":"","parse-names":false,"suffix":""},{"dropping-particle":"","family":"henderi","given":"","non-dropping-particle":"","parse-names":false,"suffix":""}],"container-title":"Jurnal Komputer Terapan","id":"ITEM-1","issue":"2","issued":{"date-parts":[["2016"]]},"page":"149-158","title":"Decision Support System untuk Penilaian Kinerja Guru dengan Metode Profile Matching","type":"article-journal","volume":"2"},"uris":["http://www.mendeley.com/documents/?uuid=8305ff87-3adf-46fe-a754-b645a9896694"]}],"mendeley":{"formattedCitation":"(Suhartanto et al., 2016)","plainTextFormattedCitation":"(Suhartanto et al., 2016)","previouslyFormattedCitation":"(Suhartanto et al., 2016)"},"properties":{"noteIndex":0},"schema":"https://github.com/citation-style-language/schema/raw/master/csl-citation.json"}</w:instrText>
      </w:r>
      <w:r>
        <w:rPr>
          <w:lang w:val="en-ID"/>
        </w:rPr>
        <w:fldChar w:fldCharType="separate"/>
      </w:r>
      <w:r w:rsidRPr="00C93C60">
        <w:rPr>
          <w:noProof/>
          <w:lang w:val="en-ID"/>
        </w:rPr>
        <w:t>(Suhartanto et al., 2016)</w:t>
      </w:r>
      <w:r>
        <w:rPr>
          <w:lang w:val="en-ID"/>
        </w:rPr>
        <w:fldChar w:fldCharType="end"/>
      </w:r>
      <w:r w:rsidRPr="009D5104">
        <w:rPr>
          <w:lang w:val="en-ID"/>
        </w:rPr>
        <w:t>.</w:t>
      </w:r>
    </w:p>
    <w:p w14:paraId="04113946" w14:textId="77777777" w:rsidR="004257BE" w:rsidRDefault="004257BE" w:rsidP="004257BE">
      <w:pPr>
        <w:rPr>
          <w:lang w:val="en-ID"/>
        </w:rPr>
      </w:pPr>
      <w:proofErr w:type="spellStart"/>
      <w:r w:rsidRPr="009D5104">
        <w:rPr>
          <w:lang w:val="en-ID"/>
        </w:rPr>
        <w:t>Tahap</w:t>
      </w:r>
      <w:proofErr w:type="spellEnd"/>
      <w:r w:rsidRPr="009D5104">
        <w:rPr>
          <w:lang w:val="en-ID"/>
        </w:rPr>
        <w:t xml:space="preserve"> </w:t>
      </w:r>
      <w:proofErr w:type="spellStart"/>
      <w:r w:rsidRPr="009D5104">
        <w:rPr>
          <w:lang w:val="en-ID"/>
        </w:rPr>
        <w:t>berikutnya</w:t>
      </w:r>
      <w:proofErr w:type="spellEnd"/>
      <w:r w:rsidRPr="009D5104">
        <w:rPr>
          <w:lang w:val="en-ID"/>
        </w:rPr>
        <w:t xml:space="preserve"> </w:t>
      </w:r>
      <w:proofErr w:type="spellStart"/>
      <w:r w:rsidRPr="009D5104">
        <w:rPr>
          <w:lang w:val="en-ID"/>
        </w:rPr>
        <w:t>adalah</w:t>
      </w:r>
      <w:proofErr w:type="spellEnd"/>
      <w:r w:rsidRPr="009D5104">
        <w:rPr>
          <w:lang w:val="en-ID"/>
        </w:rPr>
        <w:t xml:space="preserve"> </w:t>
      </w:r>
      <w:r w:rsidRPr="00E32F7B">
        <w:rPr>
          <w:i/>
          <w:iCs/>
          <w:lang w:val="en-ID"/>
        </w:rPr>
        <w:t>gap analysis</w:t>
      </w:r>
      <w:r w:rsidRPr="009D5104">
        <w:rPr>
          <w:lang w:val="en-ID"/>
        </w:rPr>
        <w:t xml:space="preserve">, yang </w:t>
      </w:r>
      <w:proofErr w:type="spellStart"/>
      <w:r w:rsidRPr="009D5104">
        <w:rPr>
          <w:lang w:val="en-ID"/>
        </w:rPr>
        <w:t>menghitung</w:t>
      </w:r>
      <w:proofErr w:type="spellEnd"/>
      <w:r w:rsidRPr="009D5104">
        <w:rPr>
          <w:lang w:val="en-ID"/>
        </w:rPr>
        <w:t xml:space="preserve"> </w:t>
      </w:r>
      <w:proofErr w:type="spellStart"/>
      <w:r w:rsidRPr="009D5104">
        <w:rPr>
          <w:lang w:val="en-ID"/>
        </w:rPr>
        <w:t>selisih</w:t>
      </w:r>
      <w:proofErr w:type="spellEnd"/>
      <w:r w:rsidRPr="009D5104">
        <w:rPr>
          <w:lang w:val="en-ID"/>
        </w:rPr>
        <w:t xml:space="preserve"> </w:t>
      </w:r>
      <w:proofErr w:type="spellStart"/>
      <w:r w:rsidRPr="009D5104">
        <w:rPr>
          <w:lang w:val="en-ID"/>
        </w:rPr>
        <w:t>antara</w:t>
      </w:r>
      <w:proofErr w:type="spellEnd"/>
      <w:r w:rsidRPr="009D5104">
        <w:rPr>
          <w:lang w:val="en-ID"/>
        </w:rPr>
        <w:t xml:space="preserve"> </w:t>
      </w:r>
      <w:proofErr w:type="spellStart"/>
      <w:r w:rsidRPr="009D5104">
        <w:rPr>
          <w:lang w:val="en-ID"/>
        </w:rPr>
        <w:t>nilai</w:t>
      </w:r>
      <w:proofErr w:type="spellEnd"/>
      <w:r w:rsidRPr="009D5104">
        <w:rPr>
          <w:lang w:val="en-ID"/>
        </w:rPr>
        <w:t xml:space="preserve"> </w:t>
      </w:r>
      <w:proofErr w:type="spellStart"/>
      <w:r w:rsidRPr="009D5104">
        <w:rPr>
          <w:lang w:val="en-ID"/>
        </w:rPr>
        <w:t>aktual</w:t>
      </w:r>
      <w:proofErr w:type="spellEnd"/>
      <w:r w:rsidRPr="009D5104">
        <w:rPr>
          <w:lang w:val="en-ID"/>
        </w:rPr>
        <w:t xml:space="preserve"> dan </w:t>
      </w:r>
      <w:proofErr w:type="spellStart"/>
      <w:r w:rsidRPr="009D5104">
        <w:rPr>
          <w:lang w:val="en-ID"/>
        </w:rPr>
        <w:t>nilai</w:t>
      </w:r>
      <w:proofErr w:type="spellEnd"/>
      <w:r w:rsidRPr="009D5104">
        <w:rPr>
          <w:lang w:val="en-ID"/>
        </w:rPr>
        <w:t xml:space="preserve"> ideal </w:t>
      </w:r>
      <w:proofErr w:type="spellStart"/>
      <w:r w:rsidRPr="009D5104">
        <w:rPr>
          <w:lang w:val="en-ID"/>
        </w:rPr>
        <w:t>untuk</w:t>
      </w:r>
      <w:proofErr w:type="spellEnd"/>
      <w:r w:rsidRPr="009D5104">
        <w:rPr>
          <w:lang w:val="en-ID"/>
        </w:rPr>
        <w:t xml:space="preserve"> </w:t>
      </w:r>
      <w:proofErr w:type="spellStart"/>
      <w:r w:rsidRPr="009D5104">
        <w:rPr>
          <w:lang w:val="en-ID"/>
        </w:rPr>
        <w:t>setiap</w:t>
      </w:r>
      <w:proofErr w:type="spellEnd"/>
      <w:r w:rsidRPr="009D5104">
        <w:rPr>
          <w:lang w:val="en-ID"/>
        </w:rPr>
        <w:t xml:space="preserve"> </w:t>
      </w:r>
      <w:proofErr w:type="spellStart"/>
      <w:r w:rsidRPr="009D5104">
        <w:rPr>
          <w:lang w:val="en-ID"/>
        </w:rPr>
        <w:t>kriteria</w:t>
      </w:r>
      <w:proofErr w:type="spellEnd"/>
      <w:r w:rsidRPr="009D5104">
        <w:rPr>
          <w:lang w:val="en-ID"/>
        </w:rPr>
        <w:t xml:space="preserve"> </w:t>
      </w:r>
      <w:proofErr w:type="spellStart"/>
      <w:r w:rsidRPr="009D5104">
        <w:rPr>
          <w:lang w:val="en-ID"/>
        </w:rPr>
        <w:t>dengan</w:t>
      </w:r>
      <w:proofErr w:type="spellEnd"/>
      <w:r w:rsidRPr="009D5104">
        <w:rPr>
          <w:lang w:val="en-ID"/>
        </w:rPr>
        <w:t xml:space="preserve"> </w:t>
      </w:r>
      <w:proofErr w:type="spellStart"/>
      <w:r w:rsidRPr="009D5104">
        <w:rPr>
          <w:lang w:val="en-ID"/>
        </w:rPr>
        <w:t>rumus</w:t>
      </w:r>
      <w:proofErr w:type="spellEnd"/>
    </w:p>
    <w:p w14:paraId="23CEF412" w14:textId="77777777" w:rsidR="004257BE" w:rsidRDefault="004257BE" w:rsidP="004257BE">
      <w:pPr>
        <w:rPr>
          <w:lang w:val="en-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14:paraId="707D59D7" w14:textId="77777777" w:rsidTr="00AC6ED9">
        <w:trPr>
          <w:trHeight w:val="655"/>
        </w:trPr>
        <w:tc>
          <w:tcPr>
            <w:tcW w:w="350" w:type="pct"/>
          </w:tcPr>
          <w:p w14:paraId="55760E82" w14:textId="77777777" w:rsidR="004257BE" w:rsidRDefault="004257BE" w:rsidP="00AC6ED9">
            <w:pPr>
              <w:ind w:firstLine="0"/>
            </w:pPr>
          </w:p>
        </w:tc>
        <w:tc>
          <w:tcPr>
            <w:tcW w:w="4300" w:type="pct"/>
          </w:tcPr>
          <w:p w14:paraId="2D17855E" w14:textId="77777777" w:rsidR="004257BE" w:rsidRDefault="004257BE" w:rsidP="00AC6ED9">
            <w:pPr>
              <w:ind w:firstLine="0"/>
            </w:pPr>
            <m:oMathPara>
              <m:oMath>
                <m:r>
                  <w:rPr>
                    <w:rFonts w:ascii="Cambria Math" w:hAnsi="Cambria Math"/>
                  </w:rPr>
                  <m:t>Gap=Actual Value-Target Value</m:t>
                </m:r>
              </m:oMath>
            </m:oMathPara>
          </w:p>
        </w:tc>
        <w:tc>
          <w:tcPr>
            <w:tcW w:w="350" w:type="pct"/>
          </w:tcPr>
          <w:p w14:paraId="7A642F73" w14:textId="77777777" w:rsidR="004257BE" w:rsidRPr="003C61D4" w:rsidRDefault="004257BE" w:rsidP="00AC6ED9">
            <w:pPr>
              <w:pStyle w:val="Caption"/>
              <w:rPr>
                <w:i w:val="0"/>
                <w:iCs w:val="0"/>
                <w:color w:val="000000" w:themeColor="text1"/>
                <w:sz w:val="24"/>
                <w:szCs w:val="24"/>
              </w:rPr>
            </w:pPr>
            <w:r>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TYLEREF 1 \s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sidRPr="003C61D4">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EQ Persamaan \* ARABIC \s 1 </w:instrText>
            </w:r>
            <w:r w:rsidRPr="003C61D4">
              <w:rPr>
                <w:i w:val="0"/>
                <w:iCs w:val="0"/>
                <w:color w:val="000000" w:themeColor="text1"/>
                <w:sz w:val="24"/>
                <w:szCs w:val="24"/>
              </w:rPr>
              <w:fldChar w:fldCharType="separate"/>
            </w:r>
            <w:r>
              <w:rPr>
                <w:i w:val="0"/>
                <w:iCs w:val="0"/>
                <w:noProof/>
                <w:color w:val="000000" w:themeColor="text1"/>
                <w:sz w:val="24"/>
                <w:szCs w:val="24"/>
              </w:rPr>
              <w:t>5</w:t>
            </w:r>
            <w:r w:rsidRPr="003C61D4">
              <w:rPr>
                <w:i w:val="0"/>
                <w:iCs w:val="0"/>
                <w:color w:val="000000" w:themeColor="text1"/>
                <w:sz w:val="24"/>
                <w:szCs w:val="24"/>
              </w:rPr>
              <w:fldChar w:fldCharType="end"/>
            </w:r>
            <w:r>
              <w:rPr>
                <w:i w:val="0"/>
                <w:iCs w:val="0"/>
                <w:color w:val="000000" w:themeColor="text1"/>
                <w:sz w:val="24"/>
                <w:szCs w:val="24"/>
              </w:rPr>
              <w:t>)</w:t>
            </w:r>
          </w:p>
        </w:tc>
      </w:tr>
    </w:tbl>
    <w:p w14:paraId="13EC921B" w14:textId="77777777" w:rsidR="004257BE" w:rsidRDefault="004257BE" w:rsidP="004257BE">
      <w:pPr>
        <w:ind w:firstLine="0"/>
      </w:pPr>
    </w:p>
    <w:p w14:paraId="75ADD92B" w14:textId="77777777" w:rsidR="004257BE" w:rsidRPr="009D5104" w:rsidRDefault="004257BE" w:rsidP="004257BE">
      <w:pPr>
        <w:rPr>
          <w:lang w:val="en-ID"/>
        </w:rPr>
      </w:pPr>
      <w:proofErr w:type="spellStart"/>
      <w:r w:rsidRPr="009D5104">
        <w:rPr>
          <w:lang w:val="en-ID"/>
        </w:rPr>
        <w:t>Kesenjangan</w:t>
      </w:r>
      <w:proofErr w:type="spellEnd"/>
      <w:r w:rsidRPr="009D5104">
        <w:rPr>
          <w:lang w:val="en-ID"/>
        </w:rPr>
        <w:t xml:space="preserve"> yang </w:t>
      </w:r>
      <w:proofErr w:type="spellStart"/>
      <w:r w:rsidRPr="009D5104">
        <w:rPr>
          <w:lang w:val="en-ID"/>
        </w:rPr>
        <w:t>lebih</w:t>
      </w:r>
      <w:proofErr w:type="spellEnd"/>
      <w:r w:rsidRPr="009D5104">
        <w:rPr>
          <w:lang w:val="en-ID"/>
        </w:rPr>
        <w:t xml:space="preserve"> </w:t>
      </w:r>
      <w:proofErr w:type="spellStart"/>
      <w:r w:rsidRPr="009D5104">
        <w:rPr>
          <w:lang w:val="en-ID"/>
        </w:rPr>
        <w:t>kecil</w:t>
      </w:r>
      <w:proofErr w:type="spellEnd"/>
      <w:r w:rsidRPr="009D5104">
        <w:rPr>
          <w:lang w:val="en-ID"/>
        </w:rPr>
        <w:t xml:space="preserve"> </w:t>
      </w:r>
      <w:proofErr w:type="spellStart"/>
      <w:r w:rsidRPr="009D5104">
        <w:rPr>
          <w:lang w:val="en-ID"/>
        </w:rPr>
        <w:t>menunjukkan</w:t>
      </w:r>
      <w:proofErr w:type="spellEnd"/>
      <w:r w:rsidRPr="009D5104">
        <w:rPr>
          <w:lang w:val="en-ID"/>
        </w:rPr>
        <w:t xml:space="preserve"> </w:t>
      </w:r>
      <w:proofErr w:type="spellStart"/>
      <w:r w:rsidRPr="009D5104">
        <w:rPr>
          <w:lang w:val="en-ID"/>
        </w:rPr>
        <w:t>keselarasan</w:t>
      </w:r>
      <w:proofErr w:type="spellEnd"/>
      <w:r w:rsidRPr="009D5104">
        <w:rPr>
          <w:lang w:val="en-ID"/>
        </w:rPr>
        <w:t xml:space="preserve"> yang </w:t>
      </w:r>
      <w:proofErr w:type="spellStart"/>
      <w:r w:rsidRPr="009D5104">
        <w:rPr>
          <w:lang w:val="en-ID"/>
        </w:rPr>
        <w:t>lebih</w:t>
      </w:r>
      <w:proofErr w:type="spellEnd"/>
      <w:r w:rsidRPr="009D5104">
        <w:rPr>
          <w:lang w:val="en-ID"/>
        </w:rPr>
        <w:t xml:space="preserve"> </w:t>
      </w:r>
      <w:proofErr w:type="spellStart"/>
      <w:r w:rsidRPr="009D5104">
        <w:rPr>
          <w:lang w:val="en-ID"/>
        </w:rPr>
        <w:t>dekat</w:t>
      </w:r>
      <w:proofErr w:type="spellEnd"/>
      <w:r w:rsidRPr="009D5104">
        <w:rPr>
          <w:lang w:val="en-ID"/>
        </w:rPr>
        <w:t xml:space="preserve"> </w:t>
      </w:r>
      <w:proofErr w:type="spellStart"/>
      <w:r w:rsidRPr="009D5104">
        <w:rPr>
          <w:lang w:val="en-ID"/>
        </w:rPr>
        <w:t>dengan</w:t>
      </w:r>
      <w:proofErr w:type="spellEnd"/>
      <w:r w:rsidRPr="009D5104">
        <w:rPr>
          <w:lang w:val="en-ID"/>
        </w:rPr>
        <w:t xml:space="preserve"> </w:t>
      </w:r>
      <w:proofErr w:type="spellStart"/>
      <w:r w:rsidRPr="009D5104">
        <w:rPr>
          <w:lang w:val="en-ID"/>
        </w:rPr>
        <w:t>profil</w:t>
      </w:r>
      <w:proofErr w:type="spellEnd"/>
      <w:r w:rsidRPr="009D5104">
        <w:rPr>
          <w:lang w:val="en-ID"/>
        </w:rPr>
        <w:t xml:space="preserve"> ideal, </w:t>
      </w:r>
      <w:proofErr w:type="spellStart"/>
      <w:r w:rsidRPr="009D5104">
        <w:rPr>
          <w:lang w:val="en-ID"/>
        </w:rPr>
        <w:t>sementara</w:t>
      </w:r>
      <w:proofErr w:type="spellEnd"/>
      <w:r w:rsidRPr="009D5104">
        <w:rPr>
          <w:lang w:val="en-ID"/>
        </w:rPr>
        <w:t xml:space="preserve"> </w:t>
      </w:r>
      <w:proofErr w:type="spellStart"/>
      <w:r w:rsidRPr="009D5104">
        <w:rPr>
          <w:lang w:val="en-ID"/>
        </w:rPr>
        <w:t>kesenjangan</w:t>
      </w:r>
      <w:proofErr w:type="spellEnd"/>
      <w:r w:rsidRPr="009D5104">
        <w:rPr>
          <w:lang w:val="en-ID"/>
        </w:rPr>
        <w:t xml:space="preserve"> yang </w:t>
      </w:r>
      <w:proofErr w:type="spellStart"/>
      <w:r w:rsidRPr="009D5104">
        <w:rPr>
          <w:lang w:val="en-ID"/>
        </w:rPr>
        <w:t>lebih</w:t>
      </w:r>
      <w:proofErr w:type="spellEnd"/>
      <w:r w:rsidRPr="009D5104">
        <w:rPr>
          <w:lang w:val="en-ID"/>
        </w:rPr>
        <w:t xml:space="preserve"> </w:t>
      </w:r>
      <w:proofErr w:type="spellStart"/>
      <w:r w:rsidRPr="009D5104">
        <w:rPr>
          <w:lang w:val="en-ID"/>
        </w:rPr>
        <w:t>besar</w:t>
      </w:r>
      <w:proofErr w:type="spellEnd"/>
      <w:r w:rsidRPr="009D5104">
        <w:rPr>
          <w:lang w:val="en-ID"/>
        </w:rPr>
        <w:t xml:space="preserve"> </w:t>
      </w:r>
      <w:proofErr w:type="spellStart"/>
      <w:r w:rsidRPr="009D5104">
        <w:rPr>
          <w:lang w:val="en-ID"/>
        </w:rPr>
        <w:t>menunjukkan</w:t>
      </w:r>
      <w:proofErr w:type="spellEnd"/>
      <w:r w:rsidRPr="009D5104">
        <w:rPr>
          <w:lang w:val="en-ID"/>
        </w:rPr>
        <w:t xml:space="preserve"> area yang </w:t>
      </w:r>
      <w:proofErr w:type="spellStart"/>
      <w:r w:rsidRPr="009D5104">
        <w:rPr>
          <w:lang w:val="en-ID"/>
        </w:rPr>
        <w:t>memerlukan</w:t>
      </w:r>
      <w:proofErr w:type="spellEnd"/>
      <w:r w:rsidRPr="009D5104">
        <w:rPr>
          <w:lang w:val="en-ID"/>
        </w:rPr>
        <w:t xml:space="preserve"> </w:t>
      </w:r>
      <w:proofErr w:type="spellStart"/>
      <w:r w:rsidRPr="009D5104">
        <w:rPr>
          <w:lang w:val="en-ID"/>
        </w:rPr>
        <w:t>perbaikan</w:t>
      </w:r>
      <w:proofErr w:type="spellEnd"/>
      <w:r w:rsidRPr="009D5104">
        <w:rPr>
          <w:lang w:val="en-ID"/>
        </w:rPr>
        <w:t xml:space="preserve">. </w:t>
      </w:r>
      <w:proofErr w:type="spellStart"/>
      <w:r w:rsidRPr="009D5104">
        <w:rPr>
          <w:lang w:val="en-ID"/>
        </w:rPr>
        <w:t>Setiap</w:t>
      </w:r>
      <w:proofErr w:type="spellEnd"/>
      <w:r w:rsidRPr="009D5104">
        <w:rPr>
          <w:lang w:val="en-ID"/>
        </w:rPr>
        <w:t xml:space="preserve"> </w:t>
      </w:r>
      <w:proofErr w:type="spellStart"/>
      <w:r w:rsidRPr="009D5104">
        <w:rPr>
          <w:lang w:val="en-ID"/>
        </w:rPr>
        <w:t>kesenjangan</w:t>
      </w:r>
      <w:proofErr w:type="spellEnd"/>
      <w:r w:rsidRPr="009D5104">
        <w:rPr>
          <w:lang w:val="en-ID"/>
        </w:rPr>
        <w:t xml:space="preserve"> </w:t>
      </w:r>
      <w:proofErr w:type="spellStart"/>
      <w:r w:rsidRPr="009D5104">
        <w:rPr>
          <w:lang w:val="en-ID"/>
        </w:rPr>
        <w:t>diberi</w:t>
      </w:r>
      <w:proofErr w:type="spellEnd"/>
      <w:r w:rsidRPr="009D5104">
        <w:rPr>
          <w:lang w:val="en-ID"/>
        </w:rPr>
        <w:t xml:space="preserve"> </w:t>
      </w:r>
      <w:proofErr w:type="spellStart"/>
      <w:r w:rsidRPr="009D5104">
        <w:rPr>
          <w:lang w:val="en-ID"/>
        </w:rPr>
        <w:t>bobot</w:t>
      </w:r>
      <w:proofErr w:type="spellEnd"/>
      <w:r w:rsidRPr="009D5104">
        <w:rPr>
          <w:lang w:val="en-ID"/>
        </w:rPr>
        <w:t xml:space="preserve"> </w:t>
      </w:r>
      <w:proofErr w:type="spellStart"/>
      <w:r w:rsidRPr="009D5104">
        <w:rPr>
          <w:lang w:val="en-ID"/>
        </w:rPr>
        <w:t>untuk</w:t>
      </w:r>
      <w:proofErr w:type="spellEnd"/>
      <w:r w:rsidRPr="009D5104">
        <w:rPr>
          <w:lang w:val="en-ID"/>
        </w:rPr>
        <w:t xml:space="preserve"> </w:t>
      </w:r>
      <w:proofErr w:type="spellStart"/>
      <w:r w:rsidRPr="009D5104">
        <w:rPr>
          <w:lang w:val="en-ID"/>
        </w:rPr>
        <w:t>mencerminkan</w:t>
      </w:r>
      <w:proofErr w:type="spellEnd"/>
      <w:r w:rsidRPr="009D5104">
        <w:rPr>
          <w:lang w:val="en-ID"/>
        </w:rPr>
        <w:t xml:space="preserve"> </w:t>
      </w:r>
      <w:proofErr w:type="spellStart"/>
      <w:r w:rsidRPr="009D5104">
        <w:rPr>
          <w:lang w:val="en-ID"/>
        </w:rPr>
        <w:t>pentingnya</w:t>
      </w:r>
      <w:proofErr w:type="spellEnd"/>
      <w:r w:rsidRPr="009D5104">
        <w:rPr>
          <w:lang w:val="en-ID"/>
        </w:rPr>
        <w:t xml:space="preserve">, di mana </w:t>
      </w:r>
      <w:proofErr w:type="spellStart"/>
      <w:r w:rsidRPr="009D5104">
        <w:rPr>
          <w:lang w:val="en-ID"/>
        </w:rPr>
        <w:t>penyimpangan</w:t>
      </w:r>
      <w:proofErr w:type="spellEnd"/>
      <w:r w:rsidRPr="009D5104">
        <w:rPr>
          <w:lang w:val="en-ID"/>
        </w:rPr>
        <w:t xml:space="preserve"> yang </w:t>
      </w:r>
      <w:proofErr w:type="spellStart"/>
      <w:r w:rsidRPr="009D5104">
        <w:rPr>
          <w:lang w:val="en-ID"/>
        </w:rPr>
        <w:t>lebih</w:t>
      </w:r>
      <w:proofErr w:type="spellEnd"/>
      <w:r w:rsidRPr="009D5104">
        <w:rPr>
          <w:lang w:val="en-ID"/>
        </w:rPr>
        <w:t xml:space="preserve"> </w:t>
      </w:r>
      <w:proofErr w:type="spellStart"/>
      <w:r w:rsidRPr="009D5104">
        <w:rPr>
          <w:lang w:val="en-ID"/>
        </w:rPr>
        <w:t>kecil</w:t>
      </w:r>
      <w:proofErr w:type="spellEnd"/>
      <w:r w:rsidRPr="009D5104">
        <w:rPr>
          <w:lang w:val="en-ID"/>
        </w:rPr>
        <w:t xml:space="preserve"> </w:t>
      </w:r>
      <w:proofErr w:type="spellStart"/>
      <w:r w:rsidRPr="009D5104">
        <w:rPr>
          <w:lang w:val="en-ID"/>
        </w:rPr>
        <w:t>diberikan</w:t>
      </w:r>
      <w:proofErr w:type="spellEnd"/>
      <w:r w:rsidRPr="009D5104">
        <w:rPr>
          <w:lang w:val="en-ID"/>
        </w:rPr>
        <w:t xml:space="preserve"> </w:t>
      </w:r>
      <w:proofErr w:type="spellStart"/>
      <w:r w:rsidRPr="009D5104">
        <w:rPr>
          <w:lang w:val="en-ID"/>
        </w:rPr>
        <w:t>bobot</w:t>
      </w:r>
      <w:proofErr w:type="spellEnd"/>
      <w:r w:rsidRPr="009D5104">
        <w:rPr>
          <w:lang w:val="en-ID"/>
        </w:rPr>
        <w:t xml:space="preserve"> </w:t>
      </w:r>
      <w:proofErr w:type="spellStart"/>
      <w:r w:rsidRPr="009D5104">
        <w:rPr>
          <w:lang w:val="en-ID"/>
        </w:rPr>
        <w:t>lebih</w:t>
      </w:r>
      <w:proofErr w:type="spellEnd"/>
      <w:r w:rsidRPr="009D5104">
        <w:rPr>
          <w:lang w:val="en-ID"/>
        </w:rPr>
        <w:t xml:space="preserve"> </w:t>
      </w:r>
      <w:proofErr w:type="spellStart"/>
      <w:r w:rsidRPr="009D5104">
        <w:rPr>
          <w:lang w:val="en-ID"/>
        </w:rPr>
        <w:t>tinggi</w:t>
      </w:r>
      <w:proofErr w:type="spellEnd"/>
      <w:r w:rsidRPr="009D5104">
        <w:rPr>
          <w:lang w:val="en-ID"/>
        </w:rPr>
        <w:t>.</w:t>
      </w:r>
    </w:p>
    <w:p w14:paraId="29712BC7" w14:textId="77777777" w:rsidR="004257BE" w:rsidRDefault="004257BE" w:rsidP="004257BE">
      <w:pPr>
        <w:rPr>
          <w:lang w:val="en-ID"/>
        </w:rPr>
      </w:pPr>
      <w:r w:rsidRPr="00E32F7B">
        <w:rPr>
          <w:i/>
          <w:iCs/>
          <w:lang w:val="en-ID"/>
        </w:rPr>
        <w:t>Core Factor</w:t>
      </w:r>
      <w:r w:rsidRPr="009D5104">
        <w:rPr>
          <w:lang w:val="en-ID"/>
        </w:rPr>
        <w:t xml:space="preserve"> dan </w:t>
      </w:r>
      <w:r w:rsidRPr="00E32F7B">
        <w:rPr>
          <w:i/>
          <w:iCs/>
          <w:lang w:val="en-ID"/>
        </w:rPr>
        <w:t>Secondary Factor</w:t>
      </w:r>
      <w:r w:rsidRPr="009D5104">
        <w:rPr>
          <w:lang w:val="en-ID"/>
        </w:rPr>
        <w:t xml:space="preserve"> </w:t>
      </w:r>
      <w:proofErr w:type="spellStart"/>
      <w:r w:rsidRPr="009D5104">
        <w:rPr>
          <w:lang w:val="en-ID"/>
        </w:rPr>
        <w:t>dihitung</w:t>
      </w:r>
      <w:proofErr w:type="spellEnd"/>
      <w:r w:rsidRPr="009D5104">
        <w:rPr>
          <w:lang w:val="en-ID"/>
        </w:rPr>
        <w:t xml:space="preserve"> </w:t>
      </w:r>
      <w:proofErr w:type="spellStart"/>
      <w:r w:rsidRPr="009D5104">
        <w:rPr>
          <w:lang w:val="en-ID"/>
        </w:rPr>
        <w:t>secara</w:t>
      </w:r>
      <w:proofErr w:type="spellEnd"/>
      <w:r w:rsidRPr="009D5104">
        <w:rPr>
          <w:lang w:val="en-ID"/>
        </w:rPr>
        <w:t xml:space="preserve"> </w:t>
      </w:r>
      <w:proofErr w:type="spellStart"/>
      <w:r w:rsidRPr="009D5104">
        <w:rPr>
          <w:lang w:val="en-ID"/>
        </w:rPr>
        <w:t>terpisah</w:t>
      </w:r>
      <w:proofErr w:type="spellEnd"/>
      <w:r w:rsidRPr="009D5104">
        <w:rPr>
          <w:lang w:val="en-ID"/>
        </w:rPr>
        <w:t xml:space="preserve"> </w:t>
      </w:r>
      <w:proofErr w:type="spellStart"/>
      <w:r w:rsidRPr="009D5104">
        <w:rPr>
          <w:lang w:val="en-ID"/>
        </w:rPr>
        <w:t>untuk</w:t>
      </w:r>
      <w:proofErr w:type="spellEnd"/>
      <w:r w:rsidRPr="009D5104">
        <w:rPr>
          <w:lang w:val="en-ID"/>
        </w:rPr>
        <w:t xml:space="preserve"> </w:t>
      </w:r>
      <w:proofErr w:type="spellStart"/>
      <w:r w:rsidRPr="009D5104">
        <w:rPr>
          <w:lang w:val="en-ID"/>
        </w:rPr>
        <w:t>menangkap</w:t>
      </w:r>
      <w:proofErr w:type="spellEnd"/>
      <w:r w:rsidRPr="009D5104">
        <w:rPr>
          <w:lang w:val="en-ID"/>
        </w:rPr>
        <w:t xml:space="preserve"> </w:t>
      </w:r>
      <w:proofErr w:type="spellStart"/>
      <w:r w:rsidRPr="009D5104">
        <w:rPr>
          <w:lang w:val="en-ID"/>
        </w:rPr>
        <w:t>atribut</w:t>
      </w:r>
      <w:proofErr w:type="spellEnd"/>
      <w:r w:rsidRPr="009D5104">
        <w:rPr>
          <w:lang w:val="en-ID"/>
        </w:rPr>
        <w:t xml:space="preserve"> </w:t>
      </w:r>
      <w:proofErr w:type="spellStart"/>
      <w:r w:rsidRPr="009D5104">
        <w:rPr>
          <w:lang w:val="en-ID"/>
        </w:rPr>
        <w:t>kritis</w:t>
      </w:r>
      <w:proofErr w:type="spellEnd"/>
      <w:r w:rsidRPr="009D5104">
        <w:rPr>
          <w:lang w:val="en-ID"/>
        </w:rPr>
        <w:t xml:space="preserve"> dan </w:t>
      </w:r>
      <w:proofErr w:type="spellStart"/>
      <w:r w:rsidRPr="009D5104">
        <w:rPr>
          <w:lang w:val="en-ID"/>
        </w:rPr>
        <w:t>pendukung</w:t>
      </w:r>
      <w:proofErr w:type="spellEnd"/>
      <w:r w:rsidRPr="009D5104">
        <w:rPr>
          <w:lang w:val="en-ID"/>
        </w:rPr>
        <w:t xml:space="preserve">. </w:t>
      </w:r>
      <w:r w:rsidRPr="00E32F7B">
        <w:rPr>
          <w:i/>
          <w:iCs/>
          <w:lang w:val="en-ID"/>
        </w:rPr>
        <w:t>Core Factor</w:t>
      </w:r>
      <w:r w:rsidRPr="009D5104">
        <w:rPr>
          <w:b/>
          <w:bCs/>
          <w:lang w:val="en-ID"/>
        </w:rPr>
        <w:t xml:space="preserve"> </w:t>
      </w:r>
      <w:r w:rsidRPr="00754973">
        <w:rPr>
          <w:lang w:val="en-ID"/>
        </w:rPr>
        <w:t>(NCF)</w:t>
      </w:r>
      <w:r w:rsidRPr="009D5104">
        <w:rPr>
          <w:lang w:val="en-ID"/>
        </w:rPr>
        <w:t xml:space="preserve"> </w:t>
      </w:r>
      <w:proofErr w:type="spellStart"/>
      <w:r w:rsidRPr="009D5104">
        <w:rPr>
          <w:lang w:val="en-ID"/>
        </w:rPr>
        <w:t>dihitung</w:t>
      </w:r>
      <w:proofErr w:type="spellEnd"/>
      <w:r w:rsidRPr="009D5104">
        <w:rPr>
          <w:lang w:val="en-ID"/>
        </w:rPr>
        <w:t xml:space="preserve"> </w:t>
      </w:r>
      <w:proofErr w:type="spellStart"/>
      <w:r w:rsidRPr="009D5104">
        <w:rPr>
          <w:lang w:val="en-ID"/>
        </w:rPr>
        <w:t>dengan</w:t>
      </w:r>
      <w:proofErr w:type="spellEnd"/>
      <w:r w:rsidRPr="009D5104">
        <w:rPr>
          <w:lang w:val="en-ID"/>
        </w:rPr>
        <w:t xml:space="preserve"> </w:t>
      </w:r>
      <w:proofErr w:type="spellStart"/>
      <w:r w:rsidRPr="009D5104">
        <w:rPr>
          <w:lang w:val="en-ID"/>
        </w:rPr>
        <w:t>rumus</w:t>
      </w:r>
      <w:proofErr w:type="spellEnd"/>
      <w:r w:rsidRPr="009D5104">
        <w:rPr>
          <w:lang w:val="en-ID"/>
        </w:rPr>
        <w:t>:</w:t>
      </w:r>
    </w:p>
    <w:p w14:paraId="75A92D28" w14:textId="77777777" w:rsidR="004257BE" w:rsidRDefault="004257BE" w:rsidP="004257BE">
      <w:pPr>
        <w:rPr>
          <w:lang w:val="en-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14:paraId="73448382" w14:textId="77777777" w:rsidTr="00AC6ED9">
        <w:trPr>
          <w:trHeight w:val="655"/>
        </w:trPr>
        <w:tc>
          <w:tcPr>
            <w:tcW w:w="350" w:type="pct"/>
          </w:tcPr>
          <w:p w14:paraId="76365CC0" w14:textId="77777777" w:rsidR="004257BE" w:rsidRDefault="004257BE" w:rsidP="00AC6ED9">
            <w:pPr>
              <w:ind w:firstLine="0"/>
            </w:pPr>
          </w:p>
        </w:tc>
        <w:tc>
          <w:tcPr>
            <w:tcW w:w="4300" w:type="pct"/>
          </w:tcPr>
          <w:p w14:paraId="1E913075" w14:textId="77777777" w:rsidR="004257BE" w:rsidRDefault="004257BE" w:rsidP="00AC6ED9">
            <w:pPr>
              <w:ind w:firstLine="0"/>
            </w:pPr>
            <m:oMathPara>
              <m:oMath>
                <m:r>
                  <w:rPr>
                    <w:rFonts w:ascii="Cambria Math" w:hAnsi="Cambria Math"/>
                    <w:lang w:val="en-ID"/>
                  </w:rPr>
                  <m:t xml:space="preserve">NCF= </m:t>
                </m:r>
                <m:f>
                  <m:fPr>
                    <m:ctrlPr>
                      <w:rPr>
                        <w:rFonts w:ascii="Cambria Math" w:hAnsi="Cambria Math"/>
                        <w:i/>
                        <w:lang w:val="en-ID"/>
                      </w:rPr>
                    </m:ctrlPr>
                  </m:fPr>
                  <m:num>
                    <m:nary>
                      <m:naryPr>
                        <m:chr m:val="∑"/>
                        <m:limLoc m:val="undOvr"/>
                        <m:subHide m:val="1"/>
                        <m:supHide m:val="1"/>
                        <m:ctrlPr>
                          <w:rPr>
                            <w:rFonts w:ascii="Cambria Math" w:hAnsi="Cambria Math"/>
                            <w:i/>
                            <w:lang w:val="en-ID"/>
                          </w:rPr>
                        </m:ctrlPr>
                      </m:naryPr>
                      <m:sub/>
                      <m:sup/>
                      <m:e>
                        <m:r>
                          <w:rPr>
                            <w:rFonts w:ascii="Cambria Math" w:hAnsi="Cambria Math"/>
                            <w:lang w:val="en-ID"/>
                          </w:rPr>
                          <m:t>NC</m:t>
                        </m:r>
                      </m:e>
                    </m:nary>
                  </m:num>
                  <m:den>
                    <m:nary>
                      <m:naryPr>
                        <m:chr m:val="∑"/>
                        <m:limLoc m:val="undOvr"/>
                        <m:subHide m:val="1"/>
                        <m:supHide m:val="1"/>
                        <m:ctrlPr>
                          <w:rPr>
                            <w:rFonts w:ascii="Cambria Math" w:hAnsi="Cambria Math"/>
                            <w:i/>
                            <w:lang w:val="en-ID"/>
                          </w:rPr>
                        </m:ctrlPr>
                      </m:naryPr>
                      <m:sub/>
                      <m:sup/>
                      <m:e>
                        <m:r>
                          <w:rPr>
                            <w:rFonts w:ascii="Cambria Math" w:hAnsi="Cambria Math"/>
                            <w:lang w:val="en-ID"/>
                          </w:rPr>
                          <m:t>IC</m:t>
                        </m:r>
                      </m:e>
                    </m:nary>
                  </m:den>
                </m:f>
              </m:oMath>
            </m:oMathPara>
          </w:p>
        </w:tc>
        <w:tc>
          <w:tcPr>
            <w:tcW w:w="350" w:type="pct"/>
          </w:tcPr>
          <w:p w14:paraId="42FCB1F9" w14:textId="77777777" w:rsidR="004257BE" w:rsidRPr="003C61D4" w:rsidRDefault="004257BE" w:rsidP="00AC6ED9">
            <w:pPr>
              <w:pStyle w:val="Caption"/>
              <w:rPr>
                <w:i w:val="0"/>
                <w:iCs w:val="0"/>
                <w:color w:val="000000" w:themeColor="text1"/>
                <w:sz w:val="24"/>
                <w:szCs w:val="24"/>
              </w:rPr>
            </w:pPr>
            <w:r>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TYLEREF 1 \s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sidRPr="003C61D4">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EQ Persamaan \* ARABIC \s 1 </w:instrText>
            </w:r>
            <w:r w:rsidRPr="003C61D4">
              <w:rPr>
                <w:i w:val="0"/>
                <w:iCs w:val="0"/>
                <w:color w:val="000000" w:themeColor="text1"/>
                <w:sz w:val="24"/>
                <w:szCs w:val="24"/>
              </w:rPr>
              <w:fldChar w:fldCharType="separate"/>
            </w:r>
            <w:r>
              <w:rPr>
                <w:i w:val="0"/>
                <w:iCs w:val="0"/>
                <w:noProof/>
                <w:color w:val="000000" w:themeColor="text1"/>
                <w:sz w:val="24"/>
                <w:szCs w:val="24"/>
              </w:rPr>
              <w:t>6</w:t>
            </w:r>
            <w:r w:rsidRPr="003C61D4">
              <w:rPr>
                <w:i w:val="0"/>
                <w:iCs w:val="0"/>
                <w:color w:val="000000" w:themeColor="text1"/>
                <w:sz w:val="24"/>
                <w:szCs w:val="24"/>
              </w:rPr>
              <w:fldChar w:fldCharType="end"/>
            </w:r>
            <w:r>
              <w:rPr>
                <w:i w:val="0"/>
                <w:iCs w:val="0"/>
                <w:color w:val="000000" w:themeColor="text1"/>
                <w:sz w:val="24"/>
                <w:szCs w:val="24"/>
              </w:rPr>
              <w:t>)</w:t>
            </w:r>
          </w:p>
        </w:tc>
      </w:tr>
    </w:tbl>
    <w:p w14:paraId="2675FB34" w14:textId="77777777" w:rsidR="004257BE" w:rsidRPr="009D5104" w:rsidRDefault="004257BE" w:rsidP="004257BE">
      <w:pPr>
        <w:jc w:val="center"/>
        <w:rPr>
          <w:lang w:val="en-ID"/>
        </w:rPr>
      </w:pPr>
    </w:p>
    <w:p w14:paraId="1732BFCD" w14:textId="77777777" w:rsidR="004257BE" w:rsidRDefault="004257BE" w:rsidP="004257BE">
      <w:r w:rsidRPr="00C333B9">
        <w:t xml:space="preserve">di mana NC adalah total skor komponen faktor inti, dan IC adalah jumlah item faktor inti. </w:t>
      </w:r>
      <w:r w:rsidRPr="00754973">
        <w:rPr>
          <w:i/>
          <w:iCs/>
        </w:rPr>
        <w:t>Secondary Factor</w:t>
      </w:r>
      <w:r w:rsidRPr="00C333B9">
        <w:rPr>
          <w:b/>
          <w:bCs/>
        </w:rPr>
        <w:t xml:space="preserve"> </w:t>
      </w:r>
      <w:r w:rsidRPr="00754973">
        <w:t xml:space="preserve">(NSF) </w:t>
      </w:r>
      <w:r w:rsidRPr="00C333B9">
        <w:t>dihitung dengan rumus serupa:</w:t>
      </w:r>
    </w:p>
    <w:p w14:paraId="10F4E102" w14:textId="77777777" w:rsidR="004257BE"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14:paraId="54BFC803" w14:textId="77777777" w:rsidTr="00AC6ED9">
        <w:trPr>
          <w:trHeight w:val="655"/>
        </w:trPr>
        <w:tc>
          <w:tcPr>
            <w:tcW w:w="350" w:type="pct"/>
          </w:tcPr>
          <w:p w14:paraId="1D68D2C9" w14:textId="77777777" w:rsidR="004257BE" w:rsidRDefault="004257BE" w:rsidP="00AC6ED9">
            <w:pPr>
              <w:ind w:firstLine="0"/>
            </w:pPr>
          </w:p>
        </w:tc>
        <w:tc>
          <w:tcPr>
            <w:tcW w:w="4300" w:type="pct"/>
          </w:tcPr>
          <w:p w14:paraId="596B2051" w14:textId="77777777" w:rsidR="004257BE" w:rsidRDefault="004257BE" w:rsidP="00AC6ED9">
            <w:pPr>
              <w:ind w:firstLine="0"/>
            </w:pPr>
            <m:oMathPara>
              <m:oMath>
                <m:r>
                  <w:rPr>
                    <w:rFonts w:ascii="Cambria Math" w:hAnsi="Cambria Math"/>
                    <w:lang w:val="en-ID"/>
                  </w:rPr>
                  <m:t xml:space="preserve">NSF= </m:t>
                </m:r>
                <m:f>
                  <m:fPr>
                    <m:ctrlPr>
                      <w:rPr>
                        <w:rFonts w:ascii="Cambria Math" w:hAnsi="Cambria Math"/>
                        <w:i/>
                        <w:lang w:val="en-ID"/>
                      </w:rPr>
                    </m:ctrlPr>
                  </m:fPr>
                  <m:num>
                    <m:nary>
                      <m:naryPr>
                        <m:chr m:val="∑"/>
                        <m:limLoc m:val="undOvr"/>
                        <m:subHide m:val="1"/>
                        <m:supHide m:val="1"/>
                        <m:ctrlPr>
                          <w:rPr>
                            <w:rFonts w:ascii="Cambria Math" w:hAnsi="Cambria Math"/>
                            <w:i/>
                            <w:lang w:val="en-ID"/>
                          </w:rPr>
                        </m:ctrlPr>
                      </m:naryPr>
                      <m:sub/>
                      <m:sup/>
                      <m:e>
                        <m:r>
                          <w:rPr>
                            <w:rFonts w:ascii="Cambria Math" w:hAnsi="Cambria Math"/>
                            <w:lang w:val="en-ID"/>
                          </w:rPr>
                          <m:t>NS</m:t>
                        </m:r>
                      </m:e>
                    </m:nary>
                  </m:num>
                  <m:den>
                    <m:nary>
                      <m:naryPr>
                        <m:chr m:val="∑"/>
                        <m:limLoc m:val="undOvr"/>
                        <m:subHide m:val="1"/>
                        <m:supHide m:val="1"/>
                        <m:ctrlPr>
                          <w:rPr>
                            <w:rFonts w:ascii="Cambria Math" w:hAnsi="Cambria Math"/>
                            <w:i/>
                            <w:lang w:val="en-ID"/>
                          </w:rPr>
                        </m:ctrlPr>
                      </m:naryPr>
                      <m:sub/>
                      <m:sup/>
                      <m:e>
                        <m:r>
                          <w:rPr>
                            <w:rFonts w:ascii="Cambria Math" w:hAnsi="Cambria Math"/>
                            <w:lang w:val="en-ID"/>
                          </w:rPr>
                          <m:t>IS</m:t>
                        </m:r>
                      </m:e>
                    </m:nary>
                  </m:den>
                </m:f>
              </m:oMath>
            </m:oMathPara>
          </w:p>
        </w:tc>
        <w:tc>
          <w:tcPr>
            <w:tcW w:w="350" w:type="pct"/>
          </w:tcPr>
          <w:p w14:paraId="7DC39F36" w14:textId="77777777" w:rsidR="004257BE" w:rsidRPr="003C61D4" w:rsidRDefault="004257BE" w:rsidP="00AC6ED9">
            <w:pPr>
              <w:pStyle w:val="Caption"/>
              <w:rPr>
                <w:i w:val="0"/>
                <w:iCs w:val="0"/>
                <w:color w:val="000000" w:themeColor="text1"/>
                <w:sz w:val="24"/>
                <w:szCs w:val="24"/>
              </w:rPr>
            </w:pPr>
            <w:r>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TYLEREF 1 \s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sidRPr="003C61D4">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EQ Persamaan \* ARABIC \s 1 </w:instrText>
            </w:r>
            <w:r w:rsidRPr="003C61D4">
              <w:rPr>
                <w:i w:val="0"/>
                <w:iCs w:val="0"/>
                <w:color w:val="000000" w:themeColor="text1"/>
                <w:sz w:val="24"/>
                <w:szCs w:val="24"/>
              </w:rPr>
              <w:fldChar w:fldCharType="separate"/>
            </w:r>
            <w:r>
              <w:rPr>
                <w:i w:val="0"/>
                <w:iCs w:val="0"/>
                <w:noProof/>
                <w:color w:val="000000" w:themeColor="text1"/>
                <w:sz w:val="24"/>
                <w:szCs w:val="24"/>
              </w:rPr>
              <w:t>7</w:t>
            </w:r>
            <w:r w:rsidRPr="003C61D4">
              <w:rPr>
                <w:i w:val="0"/>
                <w:iCs w:val="0"/>
                <w:color w:val="000000" w:themeColor="text1"/>
                <w:sz w:val="24"/>
                <w:szCs w:val="24"/>
              </w:rPr>
              <w:fldChar w:fldCharType="end"/>
            </w:r>
            <w:r>
              <w:rPr>
                <w:i w:val="0"/>
                <w:iCs w:val="0"/>
                <w:color w:val="000000" w:themeColor="text1"/>
                <w:sz w:val="24"/>
                <w:szCs w:val="24"/>
              </w:rPr>
              <w:t>)</w:t>
            </w:r>
          </w:p>
        </w:tc>
      </w:tr>
    </w:tbl>
    <w:p w14:paraId="5C68FC6C" w14:textId="77777777" w:rsidR="004257BE" w:rsidRDefault="004257BE" w:rsidP="004257BE">
      <w:pPr>
        <w:jc w:val="center"/>
      </w:pPr>
    </w:p>
    <w:p w14:paraId="42A89333" w14:textId="77777777" w:rsidR="004257BE" w:rsidRPr="00C333B9" w:rsidRDefault="004257BE" w:rsidP="004257BE">
      <w:pPr>
        <w:rPr>
          <w:lang w:val="en-ID"/>
        </w:rPr>
      </w:pPr>
      <w:r w:rsidRPr="00C333B9">
        <w:t>di mana NS adalah total skor komponen faktor sekunder, dan IS adalah jumlah item faktor sekunder. Perhitungan ini memungkinkan pemberian bobot pada kompetensi inti sambil tetap mempertimbangkan faktor pendukung</w:t>
      </w:r>
      <w:r>
        <w:t xml:space="preserve"> </w:t>
      </w:r>
      <w:r>
        <w:fldChar w:fldCharType="begin" w:fldLock="1"/>
      </w:r>
      <w:r>
        <w:instrText>ADDIN CSL_CITATION {"citationItems":[{"id":"ITEM-1","itemData":{"DOI":"10.33998/mediasisfo.2019.13.2.652","ISSN":"1978-8126","abstract":"Wakil Kepala Sekolah yang memiliki kapabilitas dan profesional yang tinggi sangat ditentukan oleh berbagai faktor, diantaranya faktor akademis, kepribadian, pengalaman, kreatifitas, inovatif dan kecenderungan untuk selalu mencapai prestasi secara maksimal dengan dukungan dari berbagai unsur di lingkungan belajar itu sendiri. Penilaian kepada calon wakil kepala sekolah dilakukan oleh guru dan staff dengan cara voting. Menggunakan cara seperti ini dirasa kurang tepat karna guru dan staff hanya melakukan pemilihan tanpa melakukan pehitungan. Pada periode berikutnya pihak sekolah mengganti cara voting dengan melakukan pengujian dan penilaian oleh panitia kepada calon wakil kepala sekolah. Hasil pengujian selanjutnya akan dihitung menggunakan metode perkalian bobot kepentingan dari setiap kriteria. Hasil perhitungan dari metode perkalian bobot inilah yang akan dibandingkan dengan perhitungan menggunakan metode Profile Matching dan Fuzzy Profile Matching. Hasil perhitungan menggunakan metode Profile Matching akan dibandingkan (comparation) dengan metode Fuzzy Profile Matching dengan data center dari hasil perhitungan standar dengan perkalian bobot dan nilai kriteria. Perbandingan ini dilakukan untuk mengetahui apakah penerapan Logika Fuzzy pada metode Profile Matching mampu memberikan nilai kedekatan yang lebih baik dari metode Profile Matching standar. Hasil perangkingan menunjukan hasil yang sama antara perhitungan terbobot dengan Fuzzy-Profile Matching, sehingga penerapan Logika Fuzzy pada metode Profile Matching mampu memberikan tingkat akurasi yang lebih baik, sehingga dapat diterapkan oleh pihak sekolah dalam menentukan wakil kepala sekolah.","author":[{"dropping-particle":"","family":"Verdian","given":"Arry","non-dropping-particle":"","parse-names":false,"suffix":""},{"dropping-particle":"","family":"Wantoro","given":"Agus","non-dropping-particle":"","parse-names":false,"suffix":""}],"container-title":"Jurnal Ilmiah Media Sisfo","id":"ITEM-1","issue":"2","issued":{"date-parts":[["2019"]]},"page":"97-105","title":"Komparasi Metode Profile Matching Dengan Fuzzy Profile Matching Pada Pemilihan Wakil Kepala Sekolah","type":"article-journal","volume":"13"},"uris":["http://www.mendeley.com/documents/?uuid=e4f72e88-11a0-4d01-8ffd-47d6567c42a1"]}],"mendeley":{"formattedCitation":"(Verdian &amp; Wantoro, 2019)","plainTextFormattedCitation":"(Verdian &amp; Wantoro, 2019)","previouslyFormattedCitation":"(Verdian &amp; Wantoro, 2019)"},"properties":{"noteIndex":0},"schema":"https://github.com/citation-style-language/schema/raw/master/csl-citation.json"}</w:instrText>
      </w:r>
      <w:r>
        <w:fldChar w:fldCharType="separate"/>
      </w:r>
      <w:r w:rsidRPr="006C7C40">
        <w:rPr>
          <w:noProof/>
        </w:rPr>
        <w:t>(Verdian &amp; Wantoro, 2019)</w:t>
      </w:r>
      <w:r>
        <w:fldChar w:fldCharType="end"/>
      </w:r>
      <w:r w:rsidRPr="00C333B9">
        <w:t>.</w:t>
      </w:r>
    </w:p>
    <w:p w14:paraId="5823EECE" w14:textId="77777777" w:rsidR="004257BE" w:rsidRDefault="004257BE" w:rsidP="004257BE">
      <w:pPr>
        <w:rPr>
          <w:lang w:val="en-ID"/>
        </w:rPr>
      </w:pPr>
      <w:r w:rsidRPr="00C333B9">
        <w:rPr>
          <w:lang w:val="en-ID"/>
        </w:rPr>
        <w:t xml:space="preserve">Pada </w:t>
      </w:r>
      <w:proofErr w:type="spellStart"/>
      <w:r w:rsidRPr="00C333B9">
        <w:rPr>
          <w:lang w:val="en-ID"/>
        </w:rPr>
        <w:t>fase</w:t>
      </w:r>
      <w:proofErr w:type="spellEnd"/>
      <w:r w:rsidRPr="00C333B9">
        <w:rPr>
          <w:lang w:val="en-ID"/>
        </w:rPr>
        <w:t xml:space="preserve"> </w:t>
      </w:r>
      <w:proofErr w:type="spellStart"/>
      <w:r w:rsidRPr="00754973">
        <w:rPr>
          <w:lang w:val="en-ID"/>
        </w:rPr>
        <w:t>penentuan</w:t>
      </w:r>
      <w:proofErr w:type="spellEnd"/>
      <w:r w:rsidRPr="00754973">
        <w:rPr>
          <w:lang w:val="en-ID"/>
        </w:rPr>
        <w:t xml:space="preserve"> </w:t>
      </w:r>
      <w:proofErr w:type="spellStart"/>
      <w:r w:rsidRPr="00754973">
        <w:rPr>
          <w:lang w:val="en-ID"/>
        </w:rPr>
        <w:t>bobot</w:t>
      </w:r>
      <w:proofErr w:type="spellEnd"/>
      <w:r w:rsidRPr="00C333B9">
        <w:rPr>
          <w:lang w:val="en-ID"/>
        </w:rPr>
        <w:t xml:space="preserve">, </w:t>
      </w:r>
      <w:proofErr w:type="spellStart"/>
      <w:r w:rsidRPr="00C333B9">
        <w:rPr>
          <w:lang w:val="en-ID"/>
        </w:rPr>
        <w:t>skor</w:t>
      </w:r>
      <w:proofErr w:type="spellEnd"/>
      <w:r w:rsidRPr="00C333B9">
        <w:rPr>
          <w:lang w:val="en-ID"/>
        </w:rPr>
        <w:t xml:space="preserve"> total </w:t>
      </w:r>
      <w:proofErr w:type="spellStart"/>
      <w:r w:rsidRPr="00C333B9">
        <w:rPr>
          <w:lang w:val="en-ID"/>
        </w:rPr>
        <w:t>untuk</w:t>
      </w:r>
      <w:proofErr w:type="spellEnd"/>
      <w:r w:rsidRPr="00C333B9">
        <w:rPr>
          <w:lang w:val="en-ID"/>
        </w:rPr>
        <w:t xml:space="preserve"> </w:t>
      </w:r>
      <w:proofErr w:type="spellStart"/>
      <w:r w:rsidRPr="00C333B9">
        <w:rPr>
          <w:lang w:val="en-ID"/>
        </w:rPr>
        <w:t>setiap</w:t>
      </w:r>
      <w:proofErr w:type="spellEnd"/>
      <w:r w:rsidRPr="00C333B9">
        <w:rPr>
          <w:lang w:val="en-ID"/>
        </w:rPr>
        <w:t xml:space="preserve"> </w:t>
      </w:r>
      <w:proofErr w:type="spellStart"/>
      <w:r w:rsidRPr="00C333B9">
        <w:rPr>
          <w:lang w:val="en-ID"/>
        </w:rPr>
        <w:t>subjek</w:t>
      </w:r>
      <w:proofErr w:type="spellEnd"/>
      <w:r w:rsidRPr="00C333B9">
        <w:rPr>
          <w:lang w:val="en-ID"/>
        </w:rPr>
        <w:t xml:space="preserve"> </w:t>
      </w:r>
      <w:proofErr w:type="spellStart"/>
      <w:r w:rsidRPr="00C333B9">
        <w:rPr>
          <w:lang w:val="en-ID"/>
        </w:rPr>
        <w:t>dihitung</w:t>
      </w:r>
      <w:proofErr w:type="spellEnd"/>
      <w:r w:rsidRPr="00C333B9">
        <w:rPr>
          <w:lang w:val="en-ID"/>
        </w:rPr>
        <w:t xml:space="preserve"> </w:t>
      </w:r>
      <w:proofErr w:type="spellStart"/>
      <w:r w:rsidRPr="00C333B9">
        <w:rPr>
          <w:lang w:val="en-ID"/>
        </w:rPr>
        <w:t>dengan</w:t>
      </w:r>
      <w:proofErr w:type="spellEnd"/>
      <w:r w:rsidRPr="00C333B9">
        <w:rPr>
          <w:lang w:val="en-ID"/>
        </w:rPr>
        <w:t xml:space="preserve"> </w:t>
      </w:r>
      <w:proofErr w:type="spellStart"/>
      <w:r w:rsidRPr="00C333B9">
        <w:rPr>
          <w:lang w:val="en-ID"/>
        </w:rPr>
        <w:t>menggabungkan</w:t>
      </w:r>
      <w:proofErr w:type="spellEnd"/>
      <w:r w:rsidRPr="00C333B9">
        <w:rPr>
          <w:lang w:val="en-ID"/>
        </w:rPr>
        <w:t xml:space="preserve"> </w:t>
      </w:r>
      <w:proofErr w:type="spellStart"/>
      <w:r w:rsidRPr="00C333B9">
        <w:rPr>
          <w:lang w:val="en-ID"/>
        </w:rPr>
        <w:t>faktor</w:t>
      </w:r>
      <w:proofErr w:type="spellEnd"/>
      <w:r w:rsidRPr="00C333B9">
        <w:rPr>
          <w:lang w:val="en-ID"/>
        </w:rPr>
        <w:t xml:space="preserve"> inti dan </w:t>
      </w:r>
      <w:proofErr w:type="spellStart"/>
      <w:r w:rsidRPr="00C333B9">
        <w:rPr>
          <w:lang w:val="en-ID"/>
        </w:rPr>
        <w:t>faktor</w:t>
      </w:r>
      <w:proofErr w:type="spellEnd"/>
      <w:r w:rsidRPr="00C333B9">
        <w:rPr>
          <w:lang w:val="en-ID"/>
        </w:rPr>
        <w:t xml:space="preserve"> </w:t>
      </w:r>
      <w:proofErr w:type="spellStart"/>
      <w:r w:rsidRPr="00C333B9">
        <w:rPr>
          <w:lang w:val="en-ID"/>
        </w:rPr>
        <w:t>sekunder</w:t>
      </w:r>
      <w:proofErr w:type="spellEnd"/>
      <w:r w:rsidRPr="00C333B9">
        <w:rPr>
          <w:lang w:val="en-ID"/>
        </w:rPr>
        <w:t>:</w:t>
      </w:r>
    </w:p>
    <w:p w14:paraId="758D4886" w14:textId="77777777" w:rsidR="004257BE" w:rsidRDefault="004257BE" w:rsidP="004257BE">
      <w:pPr>
        <w:rPr>
          <w:lang w:val="en-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14:paraId="2787AD22" w14:textId="77777777" w:rsidTr="00AC6ED9">
        <w:trPr>
          <w:trHeight w:val="655"/>
        </w:trPr>
        <w:tc>
          <w:tcPr>
            <w:tcW w:w="350" w:type="pct"/>
          </w:tcPr>
          <w:p w14:paraId="482427E7" w14:textId="77777777" w:rsidR="004257BE" w:rsidRDefault="004257BE" w:rsidP="00AC6ED9">
            <w:pPr>
              <w:ind w:firstLine="0"/>
            </w:pPr>
          </w:p>
        </w:tc>
        <w:tc>
          <w:tcPr>
            <w:tcW w:w="4300" w:type="pct"/>
          </w:tcPr>
          <w:p w14:paraId="2E1BA010" w14:textId="77777777" w:rsidR="004257BE" w:rsidRPr="00AC084C" w:rsidRDefault="004257BE" w:rsidP="00AC6ED9">
            <w:pPr>
              <w:ind w:firstLine="0"/>
              <w:rPr>
                <w:sz w:val="20"/>
              </w:rPr>
            </w:pPr>
            <m:oMathPara>
              <m:oMath>
                <m:r>
                  <w:rPr>
                    <w:rFonts w:ascii="Cambria Math" w:hAnsi="Cambria Math"/>
                    <w:sz w:val="20"/>
                    <w:lang w:val="en-ID"/>
                  </w:rPr>
                  <m:t>Total Score=</m:t>
                </m:r>
                <m:d>
                  <m:dPr>
                    <m:ctrlPr>
                      <w:rPr>
                        <w:rFonts w:ascii="Cambria Math" w:hAnsi="Cambria Math"/>
                        <w:i/>
                        <w:sz w:val="20"/>
                        <w:lang w:val="en-ID"/>
                      </w:rPr>
                    </m:ctrlPr>
                  </m:dPr>
                  <m:e>
                    <m:r>
                      <w:rPr>
                        <w:rFonts w:ascii="Cambria Math" w:hAnsi="Cambria Math"/>
                        <w:sz w:val="20"/>
                        <w:lang w:val="en-ID"/>
                      </w:rPr>
                      <m:t>Core Factor Weight</m:t>
                    </m:r>
                  </m:e>
                </m:d>
                <m:r>
                  <w:rPr>
                    <w:rFonts w:ascii="Cambria Math" w:hAnsi="Cambria Math"/>
                    <w:sz w:val="20"/>
                    <w:lang w:val="en-ID"/>
                  </w:rPr>
                  <m:t>×NCF +</m:t>
                </m:r>
                <m:d>
                  <m:dPr>
                    <m:ctrlPr>
                      <w:rPr>
                        <w:rFonts w:ascii="Cambria Math" w:hAnsi="Cambria Math"/>
                        <w:i/>
                        <w:sz w:val="20"/>
                        <w:lang w:val="en-ID"/>
                      </w:rPr>
                    </m:ctrlPr>
                  </m:dPr>
                  <m:e>
                    <m:r>
                      <w:rPr>
                        <w:rFonts w:ascii="Cambria Math" w:hAnsi="Cambria Math"/>
                        <w:sz w:val="20"/>
                        <w:lang w:val="en-ID"/>
                      </w:rPr>
                      <m:t>Secondary Factor Weight</m:t>
                    </m:r>
                  </m:e>
                </m:d>
                <m:r>
                  <w:rPr>
                    <w:rFonts w:ascii="Cambria Math" w:hAnsi="Cambria Math"/>
                    <w:sz w:val="20"/>
                    <w:lang w:val="en-ID"/>
                  </w:rPr>
                  <m:t>×NSF</m:t>
                </m:r>
              </m:oMath>
            </m:oMathPara>
          </w:p>
        </w:tc>
        <w:tc>
          <w:tcPr>
            <w:tcW w:w="350" w:type="pct"/>
          </w:tcPr>
          <w:p w14:paraId="74D842CD" w14:textId="77777777" w:rsidR="004257BE" w:rsidRPr="003C61D4" w:rsidRDefault="004257BE" w:rsidP="00AC6ED9">
            <w:pPr>
              <w:pStyle w:val="Caption"/>
              <w:rPr>
                <w:i w:val="0"/>
                <w:iCs w:val="0"/>
                <w:color w:val="000000" w:themeColor="text1"/>
                <w:sz w:val="24"/>
                <w:szCs w:val="24"/>
              </w:rPr>
            </w:pPr>
            <w:r>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TYLEREF 1 \s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sidRPr="003C61D4">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EQ Persamaan \* ARABIC \s 1 </w:instrText>
            </w:r>
            <w:r w:rsidRPr="003C61D4">
              <w:rPr>
                <w:i w:val="0"/>
                <w:iCs w:val="0"/>
                <w:color w:val="000000" w:themeColor="text1"/>
                <w:sz w:val="24"/>
                <w:szCs w:val="24"/>
              </w:rPr>
              <w:fldChar w:fldCharType="separate"/>
            </w:r>
            <w:r>
              <w:rPr>
                <w:i w:val="0"/>
                <w:iCs w:val="0"/>
                <w:noProof/>
                <w:color w:val="000000" w:themeColor="text1"/>
                <w:sz w:val="24"/>
                <w:szCs w:val="24"/>
              </w:rPr>
              <w:t>8</w:t>
            </w:r>
            <w:r w:rsidRPr="003C61D4">
              <w:rPr>
                <w:i w:val="0"/>
                <w:iCs w:val="0"/>
                <w:color w:val="000000" w:themeColor="text1"/>
                <w:sz w:val="24"/>
                <w:szCs w:val="24"/>
              </w:rPr>
              <w:fldChar w:fldCharType="end"/>
            </w:r>
            <w:r>
              <w:rPr>
                <w:i w:val="0"/>
                <w:iCs w:val="0"/>
                <w:color w:val="000000" w:themeColor="text1"/>
                <w:sz w:val="24"/>
                <w:szCs w:val="24"/>
              </w:rPr>
              <w:t>)</w:t>
            </w:r>
          </w:p>
        </w:tc>
      </w:tr>
    </w:tbl>
    <w:p w14:paraId="1B09B22B" w14:textId="77777777" w:rsidR="004257BE" w:rsidRPr="00C333B9" w:rsidRDefault="004257BE" w:rsidP="004257BE">
      <w:pPr>
        <w:ind w:firstLine="0"/>
        <w:rPr>
          <w:lang w:val="en-ID"/>
        </w:rPr>
      </w:pPr>
    </w:p>
    <w:p w14:paraId="5E04D3AA" w14:textId="77777777" w:rsidR="004257BE" w:rsidRDefault="004257BE" w:rsidP="004257BE">
      <w:r w:rsidRPr="007E59E0">
        <w:lastRenderedPageBreak/>
        <w:t>Pendekatan berbobot ini memastikan bahwa atribut kritis memiliki pengaruh lebih besar terhadap evaluasi akhir, sambil tetap memperhitungkan atribut pendukung.</w:t>
      </w:r>
    </w:p>
    <w:p w14:paraId="7A391BDD" w14:textId="77777777" w:rsidR="004257BE" w:rsidRDefault="004257BE" w:rsidP="004257BE">
      <w:r w:rsidRPr="007E59E0">
        <w:t xml:space="preserve">Pada tahap </w:t>
      </w:r>
      <w:r w:rsidRPr="00754973">
        <w:t>perankingan,</w:t>
      </w:r>
      <w:r w:rsidRPr="007E59E0">
        <w:t xml:space="preserve"> subjek diurutkan berdasarkan skor total mereka untuk mengidentifikasi kesesuaian paling dekat dengan profil ideal. Proses ini menjamin pengambilan keputusan yang objektif dan berbasis data.</w:t>
      </w:r>
    </w:p>
    <w:p w14:paraId="7BEED7D4" w14:textId="77777777" w:rsidR="004257BE" w:rsidRPr="0043489C" w:rsidRDefault="004257BE" w:rsidP="004257BE"/>
    <w:p w14:paraId="14DAEB9C" w14:textId="77777777" w:rsidR="004257BE" w:rsidRPr="005F5BA0" w:rsidRDefault="004257BE" w:rsidP="004257BE">
      <w:pPr>
        <w:pStyle w:val="Heading3"/>
        <w:rPr>
          <w:rFonts w:ascii="Times New Roman" w:hAnsi="Times New Roman" w:cs="Times New Roman"/>
          <w:b/>
          <w:bCs/>
          <w:color w:val="000000" w:themeColor="text1"/>
        </w:rPr>
      </w:pPr>
      <w:bookmarkStart w:id="27" w:name="_Toc184251127"/>
      <w:r>
        <w:rPr>
          <w:rFonts w:ascii="Times New Roman" w:hAnsi="Times New Roman" w:cs="Times New Roman"/>
          <w:b/>
          <w:bCs/>
          <w:color w:val="000000" w:themeColor="text1"/>
        </w:rPr>
        <w:t>User Profile</w:t>
      </w:r>
      <w:bookmarkEnd w:id="27"/>
    </w:p>
    <w:p w14:paraId="2D8D826F" w14:textId="77777777" w:rsidR="004257BE" w:rsidRDefault="004257BE" w:rsidP="004257BE">
      <w:r w:rsidRPr="001D68AB">
        <w:t>Preferensi generasi milenial dalam memilih hunian dipengaruhi oleh berbagai faktor seperti lokasi, karakteristik unit hunian, biaya, fasilitas, serta gaya hunian. Penelitian ini bertujuan untuk memahami atribut-atribut yang dianggap penting oleh generasi milenial dalam memilih hunian, khususnya di wilayah perkotaan yang memiliki karakteristik unik seperti Kota Bekasi dan DKI Jakarta.</w:t>
      </w:r>
      <w:r>
        <w:t xml:space="preserve"> </w:t>
      </w:r>
      <w:r w:rsidRPr="00234E8B">
        <w:t>Generasi ini cenderung mengutamakan kenyamanan, aksesibilitas, dan efisiensi biaya dalam memilih tempat tinggal.</w:t>
      </w:r>
    </w:p>
    <w:p w14:paraId="28D1B019" w14:textId="77777777" w:rsidR="004257BE" w:rsidRPr="0046138B" w:rsidRDefault="004257BE" w:rsidP="004257BE">
      <w:pPr>
        <w:rPr>
          <w:lang w:val="en-ID"/>
        </w:rPr>
      </w:pPr>
      <w:proofErr w:type="spellStart"/>
      <w:r w:rsidRPr="0046138B">
        <w:rPr>
          <w:lang w:val="en-ID"/>
        </w:rPr>
        <w:t>Penelitian</w:t>
      </w:r>
      <w:proofErr w:type="spellEnd"/>
      <w:r w:rsidRPr="0046138B">
        <w:rPr>
          <w:lang w:val="en-ID"/>
        </w:rPr>
        <w:t xml:space="preserve"> </w:t>
      </w:r>
      <w:proofErr w:type="spellStart"/>
      <w:r w:rsidRPr="0046138B">
        <w:rPr>
          <w:lang w:val="en-ID"/>
        </w:rPr>
        <w:t>dari</w:t>
      </w:r>
      <w:proofErr w:type="spellEnd"/>
      <w:r w:rsidRPr="0046138B">
        <w:rPr>
          <w:lang w:val="en-ID"/>
        </w:rPr>
        <w:t xml:space="preserve"> </w:t>
      </w:r>
      <w:proofErr w:type="spellStart"/>
      <w:r w:rsidRPr="0046138B">
        <w:rPr>
          <w:lang w:val="en-ID"/>
        </w:rPr>
        <w:t>kedua</w:t>
      </w:r>
      <w:proofErr w:type="spellEnd"/>
      <w:r w:rsidRPr="0046138B">
        <w:rPr>
          <w:lang w:val="en-ID"/>
        </w:rPr>
        <w:t xml:space="preserve"> paper </w:t>
      </w:r>
      <w:proofErr w:type="spellStart"/>
      <w:r w:rsidRPr="0046138B">
        <w:rPr>
          <w:lang w:val="en-ID"/>
        </w:rPr>
        <w:t>menyebutkan</w:t>
      </w:r>
      <w:proofErr w:type="spellEnd"/>
      <w:r w:rsidRPr="0046138B">
        <w:rPr>
          <w:lang w:val="en-ID"/>
        </w:rPr>
        <w:t xml:space="preserve"> </w:t>
      </w:r>
      <w:proofErr w:type="spellStart"/>
      <w:r w:rsidRPr="0046138B">
        <w:rPr>
          <w:lang w:val="en-ID"/>
        </w:rPr>
        <w:t>bahwa</w:t>
      </w:r>
      <w:proofErr w:type="spellEnd"/>
      <w:r w:rsidRPr="0046138B">
        <w:rPr>
          <w:lang w:val="en-ID"/>
        </w:rPr>
        <w:t>:</w:t>
      </w:r>
    </w:p>
    <w:p w14:paraId="0F5D6569" w14:textId="77777777" w:rsidR="004257BE" w:rsidRPr="0046138B" w:rsidRDefault="004257BE" w:rsidP="004257BE">
      <w:pPr>
        <w:numPr>
          <w:ilvl w:val="0"/>
          <w:numId w:val="17"/>
        </w:numPr>
        <w:rPr>
          <w:lang w:val="en-ID"/>
        </w:rPr>
      </w:pPr>
      <w:r w:rsidRPr="0046138B">
        <w:rPr>
          <w:b/>
          <w:bCs/>
          <w:lang w:val="en-ID"/>
        </w:rPr>
        <w:t>Kota Bekasi</w:t>
      </w:r>
      <w:r w:rsidRPr="0046138B">
        <w:rPr>
          <w:lang w:val="en-ID"/>
        </w:rPr>
        <w:t xml:space="preserve"> </w:t>
      </w:r>
      <w:r>
        <w:rPr>
          <w:lang w:val="en-ID"/>
        </w:rPr>
        <w:fldChar w:fldCharType="begin" w:fldLock="1"/>
      </w:r>
      <w:r>
        <w:rPr>
          <w:lang w:val="en-ID"/>
        </w:rPr>
        <w:instrText>ADDIN CSL_CITATION {"citationItems":[{"id":"ITEM-1","itemData":{"DOI":"10.14710/pwk.v18i1.37176","ISSN":"1858-3903","abstract":"… Indonesia pada tahun di 2020 akan memasuki fenomena bonus demografi dengan meningkatnya generasi Y secara signifikan. Adanya dominasi populasi yang dapat mempengaruhi …","author":[{"dropping-particle":"","family":"Puspitasari","given":"Defi","non-dropping-particle":"","parse-names":false,"suffix":""},{"dropping-particle":"","family":"Adianto","given":"Joko","non-dropping-particle":"","parse-names":false,"suffix":""},{"dropping-particle":"","family":"Khoirunurrofik","given":"Khoirunurrofik","non-dropping-particle":"","parse-names":false,"suffix":""}],"container-title":"Jurnal Pembangunan Wilayah dan Kota","id":"ITEM-1","issue":"1","issued":{"date-parts":[["2022"]]},"page":"54-65","title":"Preferensi Hunian di Perkotaan pada Generasi Y di Kota Bekasi","type":"article-journal","volume":"18"},"uris":["http://www.mendeley.com/documents/?uuid=29f9654a-93f8-436f-9291-29ab0d852966"]}],"mendeley":{"formattedCitation":"(Puspitasari et al., 2022)","plainTextFormattedCitation":"(Puspitasari et al., 2022)","previouslyFormattedCitation":"(Puspitasari et al., 2022)"},"properties":{"noteIndex":0},"schema":"https://github.com/citation-style-language/schema/raw/master/csl-citation.json"}</w:instrText>
      </w:r>
      <w:r>
        <w:rPr>
          <w:lang w:val="en-ID"/>
        </w:rPr>
        <w:fldChar w:fldCharType="separate"/>
      </w:r>
      <w:r w:rsidRPr="002F3198">
        <w:rPr>
          <w:noProof/>
          <w:lang w:val="en-ID"/>
        </w:rPr>
        <w:t>(Puspitasari et al., 2022)</w:t>
      </w:r>
      <w:r>
        <w:rPr>
          <w:lang w:val="en-ID"/>
        </w:rPr>
        <w:fldChar w:fldCharType="end"/>
      </w:r>
      <w:r>
        <w:rPr>
          <w:lang w:val="en-ID"/>
        </w:rPr>
        <w:t xml:space="preserve"> </w:t>
      </w:r>
      <w:proofErr w:type="spellStart"/>
      <w:r w:rsidRPr="0046138B">
        <w:rPr>
          <w:lang w:val="en-ID"/>
        </w:rPr>
        <w:t>menjadi</w:t>
      </w:r>
      <w:proofErr w:type="spellEnd"/>
      <w:r w:rsidRPr="0046138B">
        <w:rPr>
          <w:lang w:val="en-ID"/>
        </w:rPr>
        <w:t xml:space="preserve"> </w:t>
      </w:r>
      <w:proofErr w:type="spellStart"/>
      <w:r w:rsidRPr="0046138B">
        <w:rPr>
          <w:lang w:val="en-ID"/>
        </w:rPr>
        <w:t>lokasi</w:t>
      </w:r>
      <w:proofErr w:type="spellEnd"/>
      <w:r w:rsidRPr="0046138B">
        <w:rPr>
          <w:lang w:val="en-ID"/>
        </w:rPr>
        <w:t xml:space="preserve"> </w:t>
      </w:r>
      <w:proofErr w:type="spellStart"/>
      <w:r w:rsidRPr="0046138B">
        <w:rPr>
          <w:lang w:val="en-ID"/>
        </w:rPr>
        <w:t>penting</w:t>
      </w:r>
      <w:proofErr w:type="spellEnd"/>
      <w:r w:rsidRPr="0046138B">
        <w:rPr>
          <w:lang w:val="en-ID"/>
        </w:rPr>
        <w:t xml:space="preserve"> </w:t>
      </w:r>
      <w:proofErr w:type="spellStart"/>
      <w:r w:rsidRPr="0046138B">
        <w:rPr>
          <w:lang w:val="en-ID"/>
        </w:rPr>
        <w:t>karena</w:t>
      </w:r>
      <w:proofErr w:type="spellEnd"/>
      <w:r w:rsidRPr="0046138B">
        <w:rPr>
          <w:lang w:val="en-ID"/>
        </w:rPr>
        <w:t xml:space="preserve"> </w:t>
      </w:r>
      <w:proofErr w:type="spellStart"/>
      <w:r w:rsidRPr="0046138B">
        <w:rPr>
          <w:lang w:val="en-ID"/>
        </w:rPr>
        <w:t>merupakan</w:t>
      </w:r>
      <w:proofErr w:type="spellEnd"/>
      <w:r w:rsidRPr="0046138B">
        <w:rPr>
          <w:lang w:val="en-ID"/>
        </w:rPr>
        <w:t xml:space="preserve"> salah </w:t>
      </w:r>
      <w:proofErr w:type="spellStart"/>
      <w:r w:rsidRPr="0046138B">
        <w:rPr>
          <w:lang w:val="en-ID"/>
        </w:rPr>
        <w:t>satu</w:t>
      </w:r>
      <w:proofErr w:type="spellEnd"/>
      <w:r w:rsidRPr="0046138B">
        <w:rPr>
          <w:lang w:val="en-ID"/>
        </w:rPr>
        <w:t xml:space="preserve"> wilayah </w:t>
      </w:r>
      <w:proofErr w:type="spellStart"/>
      <w:r w:rsidRPr="0046138B">
        <w:rPr>
          <w:lang w:val="en-ID"/>
        </w:rPr>
        <w:t>penyangga</w:t>
      </w:r>
      <w:proofErr w:type="spellEnd"/>
      <w:r w:rsidRPr="0046138B">
        <w:rPr>
          <w:lang w:val="en-ID"/>
        </w:rPr>
        <w:t xml:space="preserve"> Jakarta </w:t>
      </w:r>
      <w:proofErr w:type="spellStart"/>
      <w:r w:rsidRPr="0046138B">
        <w:rPr>
          <w:lang w:val="en-ID"/>
        </w:rPr>
        <w:t>dengan</w:t>
      </w:r>
      <w:proofErr w:type="spellEnd"/>
      <w:r w:rsidRPr="0046138B">
        <w:rPr>
          <w:lang w:val="en-ID"/>
        </w:rPr>
        <w:t xml:space="preserve"> </w:t>
      </w:r>
      <w:proofErr w:type="spellStart"/>
      <w:r w:rsidRPr="0046138B">
        <w:rPr>
          <w:lang w:val="en-ID"/>
        </w:rPr>
        <w:t>tingkat</w:t>
      </w:r>
      <w:proofErr w:type="spellEnd"/>
      <w:r w:rsidRPr="0046138B">
        <w:rPr>
          <w:lang w:val="en-ID"/>
        </w:rPr>
        <w:t xml:space="preserve"> </w:t>
      </w:r>
      <w:proofErr w:type="spellStart"/>
      <w:r w:rsidRPr="0046138B">
        <w:rPr>
          <w:lang w:val="en-ID"/>
        </w:rPr>
        <w:t>pertumbuhan</w:t>
      </w:r>
      <w:proofErr w:type="spellEnd"/>
      <w:r w:rsidRPr="0046138B">
        <w:rPr>
          <w:lang w:val="en-ID"/>
        </w:rPr>
        <w:t xml:space="preserve"> </w:t>
      </w:r>
      <w:proofErr w:type="spellStart"/>
      <w:r w:rsidRPr="0046138B">
        <w:rPr>
          <w:lang w:val="en-ID"/>
        </w:rPr>
        <w:t>generasi</w:t>
      </w:r>
      <w:proofErr w:type="spellEnd"/>
      <w:r w:rsidRPr="0046138B">
        <w:rPr>
          <w:lang w:val="en-ID"/>
        </w:rPr>
        <w:t xml:space="preserve"> </w:t>
      </w:r>
      <w:proofErr w:type="spellStart"/>
      <w:r w:rsidRPr="0046138B">
        <w:rPr>
          <w:lang w:val="en-ID"/>
        </w:rPr>
        <w:t>milenial</w:t>
      </w:r>
      <w:proofErr w:type="spellEnd"/>
      <w:r w:rsidRPr="0046138B">
        <w:rPr>
          <w:lang w:val="en-ID"/>
        </w:rPr>
        <w:t xml:space="preserve"> yang </w:t>
      </w:r>
      <w:proofErr w:type="spellStart"/>
      <w:r w:rsidRPr="0046138B">
        <w:rPr>
          <w:lang w:val="en-ID"/>
        </w:rPr>
        <w:t>tinggi</w:t>
      </w:r>
      <w:proofErr w:type="spellEnd"/>
      <w:r w:rsidRPr="0046138B">
        <w:rPr>
          <w:lang w:val="en-ID"/>
        </w:rPr>
        <w:t xml:space="preserve">. </w:t>
      </w:r>
      <w:proofErr w:type="spellStart"/>
      <w:r w:rsidRPr="0046138B">
        <w:rPr>
          <w:lang w:val="en-ID"/>
        </w:rPr>
        <w:t>Penelitian</w:t>
      </w:r>
      <w:proofErr w:type="spellEnd"/>
      <w:r w:rsidRPr="0046138B">
        <w:rPr>
          <w:lang w:val="en-ID"/>
        </w:rPr>
        <w:t xml:space="preserve"> </w:t>
      </w:r>
      <w:proofErr w:type="spellStart"/>
      <w:r w:rsidRPr="0046138B">
        <w:rPr>
          <w:lang w:val="en-ID"/>
        </w:rPr>
        <w:t>ini</w:t>
      </w:r>
      <w:proofErr w:type="spellEnd"/>
      <w:r w:rsidRPr="0046138B">
        <w:rPr>
          <w:lang w:val="en-ID"/>
        </w:rPr>
        <w:t xml:space="preserve"> </w:t>
      </w:r>
      <w:proofErr w:type="spellStart"/>
      <w:r w:rsidRPr="0046138B">
        <w:rPr>
          <w:lang w:val="en-ID"/>
        </w:rPr>
        <w:t>menggunakan</w:t>
      </w:r>
      <w:proofErr w:type="spellEnd"/>
      <w:r w:rsidRPr="0046138B">
        <w:rPr>
          <w:lang w:val="en-ID"/>
        </w:rPr>
        <w:t xml:space="preserve"> </w:t>
      </w:r>
      <w:proofErr w:type="spellStart"/>
      <w:r w:rsidRPr="0046138B">
        <w:rPr>
          <w:lang w:val="en-ID"/>
        </w:rPr>
        <w:t>metode</w:t>
      </w:r>
      <w:proofErr w:type="spellEnd"/>
      <w:r w:rsidRPr="0046138B">
        <w:rPr>
          <w:lang w:val="en-ID"/>
        </w:rPr>
        <w:t xml:space="preserve"> </w:t>
      </w:r>
      <w:proofErr w:type="spellStart"/>
      <w:r w:rsidRPr="0046138B">
        <w:rPr>
          <w:lang w:val="en-ID"/>
        </w:rPr>
        <w:t>kuantitatif</w:t>
      </w:r>
      <w:proofErr w:type="spellEnd"/>
      <w:r w:rsidRPr="0046138B">
        <w:rPr>
          <w:lang w:val="en-ID"/>
        </w:rPr>
        <w:t xml:space="preserve"> </w:t>
      </w:r>
      <w:proofErr w:type="spellStart"/>
      <w:r w:rsidRPr="0046138B">
        <w:rPr>
          <w:lang w:val="en-ID"/>
        </w:rPr>
        <w:t>dengan</w:t>
      </w:r>
      <w:proofErr w:type="spellEnd"/>
      <w:r w:rsidRPr="0046138B">
        <w:rPr>
          <w:lang w:val="en-ID"/>
        </w:rPr>
        <w:t xml:space="preserve"> data </w:t>
      </w:r>
      <w:proofErr w:type="spellStart"/>
      <w:r w:rsidRPr="0046138B">
        <w:rPr>
          <w:lang w:val="en-ID"/>
        </w:rPr>
        <w:t>dari</w:t>
      </w:r>
      <w:proofErr w:type="spellEnd"/>
      <w:r w:rsidRPr="0046138B">
        <w:rPr>
          <w:lang w:val="en-ID"/>
        </w:rPr>
        <w:t xml:space="preserve"> 436 </w:t>
      </w:r>
      <w:proofErr w:type="spellStart"/>
      <w:r w:rsidRPr="0046138B">
        <w:rPr>
          <w:lang w:val="en-ID"/>
        </w:rPr>
        <w:t>responden</w:t>
      </w:r>
      <w:proofErr w:type="spellEnd"/>
      <w:r w:rsidRPr="0046138B">
        <w:rPr>
          <w:lang w:val="en-ID"/>
        </w:rPr>
        <w:t xml:space="preserve"> </w:t>
      </w:r>
      <w:proofErr w:type="spellStart"/>
      <w:r w:rsidRPr="0046138B">
        <w:rPr>
          <w:lang w:val="en-ID"/>
        </w:rPr>
        <w:t>berusia</w:t>
      </w:r>
      <w:proofErr w:type="spellEnd"/>
      <w:r w:rsidRPr="0046138B">
        <w:rPr>
          <w:lang w:val="en-ID"/>
        </w:rPr>
        <w:t xml:space="preserve"> 20-39 </w:t>
      </w:r>
      <w:proofErr w:type="spellStart"/>
      <w:r w:rsidRPr="0046138B">
        <w:rPr>
          <w:lang w:val="en-ID"/>
        </w:rPr>
        <w:t>tahun</w:t>
      </w:r>
      <w:proofErr w:type="spellEnd"/>
      <w:r w:rsidRPr="0046138B">
        <w:rPr>
          <w:lang w:val="en-ID"/>
        </w:rPr>
        <w:t xml:space="preserve">. Data </w:t>
      </w:r>
      <w:proofErr w:type="spellStart"/>
      <w:r w:rsidRPr="0046138B">
        <w:rPr>
          <w:lang w:val="en-ID"/>
        </w:rPr>
        <w:t>dikumpulkan</w:t>
      </w:r>
      <w:proofErr w:type="spellEnd"/>
      <w:r w:rsidRPr="0046138B">
        <w:rPr>
          <w:lang w:val="en-ID"/>
        </w:rPr>
        <w:t xml:space="preserve"> </w:t>
      </w:r>
      <w:proofErr w:type="spellStart"/>
      <w:r w:rsidRPr="0046138B">
        <w:rPr>
          <w:lang w:val="en-ID"/>
        </w:rPr>
        <w:t>melalui</w:t>
      </w:r>
      <w:proofErr w:type="spellEnd"/>
      <w:r w:rsidRPr="0046138B">
        <w:rPr>
          <w:lang w:val="en-ID"/>
        </w:rPr>
        <w:t xml:space="preserve"> </w:t>
      </w:r>
      <w:proofErr w:type="spellStart"/>
      <w:r w:rsidRPr="0046138B">
        <w:rPr>
          <w:lang w:val="en-ID"/>
        </w:rPr>
        <w:t>kuisioner</w:t>
      </w:r>
      <w:proofErr w:type="spellEnd"/>
      <w:r w:rsidRPr="0046138B">
        <w:rPr>
          <w:lang w:val="en-ID"/>
        </w:rPr>
        <w:t xml:space="preserve"> online </w:t>
      </w:r>
      <w:proofErr w:type="spellStart"/>
      <w:r w:rsidRPr="0046138B">
        <w:rPr>
          <w:lang w:val="en-ID"/>
        </w:rPr>
        <w:t>menggunakan</w:t>
      </w:r>
      <w:proofErr w:type="spellEnd"/>
      <w:r w:rsidRPr="0046138B">
        <w:rPr>
          <w:lang w:val="en-ID"/>
        </w:rPr>
        <w:t xml:space="preserve"> </w:t>
      </w:r>
      <w:proofErr w:type="spellStart"/>
      <w:r w:rsidRPr="0046138B">
        <w:rPr>
          <w:lang w:val="en-ID"/>
        </w:rPr>
        <w:t>metode</w:t>
      </w:r>
      <w:proofErr w:type="spellEnd"/>
      <w:r w:rsidRPr="0046138B">
        <w:rPr>
          <w:lang w:val="en-ID"/>
        </w:rPr>
        <w:t xml:space="preserve"> snowball sampling. </w:t>
      </w:r>
      <w:proofErr w:type="spellStart"/>
      <w:r w:rsidRPr="0046138B">
        <w:rPr>
          <w:lang w:val="en-ID"/>
        </w:rPr>
        <w:t>Fokus</w:t>
      </w:r>
      <w:proofErr w:type="spellEnd"/>
      <w:r w:rsidRPr="0046138B">
        <w:rPr>
          <w:lang w:val="en-ID"/>
        </w:rPr>
        <w:t xml:space="preserve"> </w:t>
      </w:r>
      <w:proofErr w:type="spellStart"/>
      <w:r w:rsidRPr="0046138B">
        <w:rPr>
          <w:lang w:val="en-ID"/>
        </w:rPr>
        <w:t>utama</w:t>
      </w:r>
      <w:proofErr w:type="spellEnd"/>
      <w:r w:rsidRPr="0046138B">
        <w:rPr>
          <w:lang w:val="en-ID"/>
        </w:rPr>
        <w:t xml:space="preserve"> </w:t>
      </w:r>
      <w:proofErr w:type="spellStart"/>
      <w:r w:rsidRPr="0046138B">
        <w:rPr>
          <w:lang w:val="en-ID"/>
        </w:rPr>
        <w:t>penelitian</w:t>
      </w:r>
      <w:proofErr w:type="spellEnd"/>
      <w:r w:rsidRPr="0046138B">
        <w:rPr>
          <w:lang w:val="en-ID"/>
        </w:rPr>
        <w:t xml:space="preserve"> </w:t>
      </w:r>
      <w:proofErr w:type="spellStart"/>
      <w:r w:rsidRPr="0046138B">
        <w:rPr>
          <w:lang w:val="en-ID"/>
        </w:rPr>
        <w:t>ini</w:t>
      </w:r>
      <w:proofErr w:type="spellEnd"/>
      <w:r w:rsidRPr="0046138B">
        <w:rPr>
          <w:lang w:val="en-ID"/>
        </w:rPr>
        <w:t xml:space="preserve"> </w:t>
      </w:r>
      <w:proofErr w:type="spellStart"/>
      <w:r w:rsidRPr="0046138B">
        <w:rPr>
          <w:lang w:val="en-ID"/>
        </w:rPr>
        <w:t>adalah</w:t>
      </w:r>
      <w:proofErr w:type="spellEnd"/>
      <w:r w:rsidRPr="0046138B">
        <w:rPr>
          <w:lang w:val="en-ID"/>
        </w:rPr>
        <w:t xml:space="preserve"> pada </w:t>
      </w:r>
      <w:proofErr w:type="spellStart"/>
      <w:r w:rsidRPr="0046138B">
        <w:rPr>
          <w:lang w:val="en-ID"/>
        </w:rPr>
        <w:t>kualitas</w:t>
      </w:r>
      <w:proofErr w:type="spellEnd"/>
      <w:r w:rsidRPr="0046138B">
        <w:rPr>
          <w:lang w:val="en-ID"/>
        </w:rPr>
        <w:t xml:space="preserve"> </w:t>
      </w:r>
      <w:proofErr w:type="spellStart"/>
      <w:r w:rsidRPr="0046138B">
        <w:rPr>
          <w:lang w:val="en-ID"/>
        </w:rPr>
        <w:t>lingkungan</w:t>
      </w:r>
      <w:proofErr w:type="spellEnd"/>
      <w:r w:rsidRPr="0046138B">
        <w:rPr>
          <w:lang w:val="en-ID"/>
        </w:rPr>
        <w:t xml:space="preserve"> </w:t>
      </w:r>
      <w:proofErr w:type="spellStart"/>
      <w:r w:rsidRPr="0046138B">
        <w:rPr>
          <w:lang w:val="en-ID"/>
        </w:rPr>
        <w:t>seperti</w:t>
      </w:r>
      <w:proofErr w:type="spellEnd"/>
      <w:r w:rsidRPr="0046138B">
        <w:rPr>
          <w:lang w:val="en-ID"/>
        </w:rPr>
        <w:t xml:space="preserve"> </w:t>
      </w:r>
      <w:proofErr w:type="spellStart"/>
      <w:r w:rsidRPr="0046138B">
        <w:rPr>
          <w:lang w:val="en-ID"/>
        </w:rPr>
        <w:t>keamanan</w:t>
      </w:r>
      <w:proofErr w:type="spellEnd"/>
      <w:r w:rsidRPr="0046138B">
        <w:rPr>
          <w:lang w:val="en-ID"/>
        </w:rPr>
        <w:t xml:space="preserve">, </w:t>
      </w:r>
      <w:proofErr w:type="spellStart"/>
      <w:r w:rsidRPr="0046138B">
        <w:rPr>
          <w:lang w:val="en-ID"/>
        </w:rPr>
        <w:t>kebersihan</w:t>
      </w:r>
      <w:proofErr w:type="spellEnd"/>
      <w:r w:rsidRPr="0046138B">
        <w:rPr>
          <w:lang w:val="en-ID"/>
        </w:rPr>
        <w:t xml:space="preserve">, dan </w:t>
      </w:r>
      <w:proofErr w:type="spellStart"/>
      <w:r w:rsidRPr="0046138B">
        <w:rPr>
          <w:lang w:val="en-ID"/>
        </w:rPr>
        <w:t>lokasi</w:t>
      </w:r>
      <w:proofErr w:type="spellEnd"/>
      <w:r w:rsidRPr="0046138B">
        <w:rPr>
          <w:lang w:val="en-ID"/>
        </w:rPr>
        <w:t xml:space="preserve"> </w:t>
      </w:r>
      <w:proofErr w:type="spellStart"/>
      <w:r w:rsidRPr="0046138B">
        <w:rPr>
          <w:lang w:val="en-ID"/>
        </w:rPr>
        <w:t>bebas</w:t>
      </w:r>
      <w:proofErr w:type="spellEnd"/>
      <w:r w:rsidRPr="0046138B">
        <w:rPr>
          <w:lang w:val="en-ID"/>
        </w:rPr>
        <w:t xml:space="preserve"> </w:t>
      </w:r>
      <w:proofErr w:type="spellStart"/>
      <w:r w:rsidRPr="0046138B">
        <w:rPr>
          <w:lang w:val="en-ID"/>
        </w:rPr>
        <w:t>banjir</w:t>
      </w:r>
      <w:proofErr w:type="spellEnd"/>
      <w:r w:rsidRPr="0046138B">
        <w:rPr>
          <w:lang w:val="en-ID"/>
        </w:rPr>
        <w:t>.</w:t>
      </w:r>
    </w:p>
    <w:p w14:paraId="0D0814B6" w14:textId="77777777" w:rsidR="004257BE" w:rsidRDefault="004257BE" w:rsidP="004257BE">
      <w:pPr>
        <w:numPr>
          <w:ilvl w:val="0"/>
          <w:numId w:val="17"/>
        </w:numPr>
      </w:pPr>
      <w:r w:rsidRPr="0046138B">
        <w:rPr>
          <w:b/>
          <w:bCs/>
          <w:lang w:val="en-ID"/>
        </w:rPr>
        <w:t>DKI Jakarta</w:t>
      </w:r>
      <w:r w:rsidRPr="0046138B">
        <w:rPr>
          <w:lang w:val="en-ID"/>
        </w:rPr>
        <w:t xml:space="preserve"> </w:t>
      </w:r>
      <w:r>
        <w:rPr>
          <w:lang w:val="en-ID"/>
        </w:rPr>
        <w:fldChar w:fldCharType="begin" w:fldLock="1"/>
      </w:r>
      <w:r>
        <w:rPr>
          <w:lang w:val="en-ID"/>
        </w:rPr>
        <w:instrText>ADDIN CSL_CITATION {"citationItems":[{"id":"ITEM-1","itemData":{"author":[{"dropping-particle":"","family":"Yustika","given":"Firda Puspa","non-dropping-particle":"","parse-names":false,"suffix":""},{"dropping-particle":"","family":"Ridlo","given":"Mohammad Agung","non-dropping-particle":"","parse-names":false,"suffix":""},{"dropping-particle":"","family":"Widyasamratri","given":"Hasti","non-dropping-particle":"","parse-names":false,"suffix":""},{"dropping-particle":"","family":"Islam","given":"Universitas","non-dropping-particle":"","parse-names":false,"suffix":""},{"dropping-particle":"","family":"Agung","given":"Sultan","non-dropping-particle":"","parse-names":false,"suffix":""}],"id":"ITEM-1","issue":"1","issued":{"date-parts":[["2022"]]},"page":"72-88","title":"PREFERENSI GENERASI MILENIAL DALAM MEMILIH HUNIAN STUDI KASUS : DKI JAKARTA , JAKARTA BARAT , DAN Generasi milenial yaitu generasi terbanyak di Indonesia , Menurut data Survey Susenas memilih hunian serta faktor-faktor apa saja yang menjadi acuan bagi gen","type":"article-journal","volume":"2"},"uris":["http://www.mendeley.com/documents/?uuid=de57df86-67df-4a9d-a6d0-f94ace841500"]}],"mendeley":{"formattedCitation":"(Yustika et al., 2022)","plainTextFormattedCitation":"(Yustika et al., 2022)"},"properties":{"noteIndex":0},"schema":"https://github.com/citation-style-language/schema/raw/master/csl-citation.json"}</w:instrText>
      </w:r>
      <w:r>
        <w:rPr>
          <w:lang w:val="en-ID"/>
        </w:rPr>
        <w:fldChar w:fldCharType="separate"/>
      </w:r>
      <w:r w:rsidRPr="002F3198">
        <w:rPr>
          <w:noProof/>
          <w:lang w:val="en-ID"/>
        </w:rPr>
        <w:t>(Yustika et al., 2022)</w:t>
      </w:r>
      <w:r>
        <w:rPr>
          <w:lang w:val="en-ID"/>
        </w:rPr>
        <w:fldChar w:fldCharType="end"/>
      </w:r>
      <w:r>
        <w:rPr>
          <w:lang w:val="en-ID"/>
        </w:rPr>
        <w:t xml:space="preserve"> </w:t>
      </w:r>
      <w:proofErr w:type="spellStart"/>
      <w:r w:rsidRPr="0046138B">
        <w:rPr>
          <w:lang w:val="en-ID"/>
        </w:rPr>
        <w:t>memiliki</w:t>
      </w:r>
      <w:proofErr w:type="spellEnd"/>
      <w:r w:rsidRPr="0046138B">
        <w:rPr>
          <w:lang w:val="en-ID"/>
        </w:rPr>
        <w:t xml:space="preserve"> </w:t>
      </w:r>
      <w:proofErr w:type="spellStart"/>
      <w:r w:rsidRPr="0046138B">
        <w:rPr>
          <w:lang w:val="en-ID"/>
        </w:rPr>
        <w:t>karakteristik</w:t>
      </w:r>
      <w:proofErr w:type="spellEnd"/>
      <w:r w:rsidRPr="0046138B">
        <w:rPr>
          <w:lang w:val="en-ID"/>
        </w:rPr>
        <w:t xml:space="preserve"> urban yang </w:t>
      </w:r>
      <w:proofErr w:type="spellStart"/>
      <w:r w:rsidRPr="0046138B">
        <w:rPr>
          <w:lang w:val="en-ID"/>
        </w:rPr>
        <w:t>khas</w:t>
      </w:r>
      <w:proofErr w:type="spellEnd"/>
      <w:r w:rsidRPr="0046138B">
        <w:rPr>
          <w:lang w:val="en-ID"/>
        </w:rPr>
        <w:t xml:space="preserve"> </w:t>
      </w:r>
      <w:proofErr w:type="spellStart"/>
      <w:r w:rsidRPr="0046138B">
        <w:rPr>
          <w:lang w:val="en-ID"/>
        </w:rPr>
        <w:t>dengan</w:t>
      </w:r>
      <w:proofErr w:type="spellEnd"/>
      <w:r w:rsidRPr="0046138B">
        <w:rPr>
          <w:lang w:val="en-ID"/>
        </w:rPr>
        <w:t xml:space="preserve"> </w:t>
      </w:r>
      <w:proofErr w:type="spellStart"/>
      <w:r w:rsidRPr="0046138B">
        <w:rPr>
          <w:lang w:val="en-ID"/>
        </w:rPr>
        <w:t>keterbatasan</w:t>
      </w:r>
      <w:proofErr w:type="spellEnd"/>
      <w:r w:rsidRPr="0046138B">
        <w:rPr>
          <w:lang w:val="en-ID"/>
        </w:rPr>
        <w:t xml:space="preserve"> </w:t>
      </w:r>
      <w:proofErr w:type="spellStart"/>
      <w:r w:rsidRPr="0046138B">
        <w:rPr>
          <w:lang w:val="en-ID"/>
        </w:rPr>
        <w:t>lahan</w:t>
      </w:r>
      <w:proofErr w:type="spellEnd"/>
      <w:r w:rsidRPr="0046138B">
        <w:rPr>
          <w:lang w:val="en-ID"/>
        </w:rPr>
        <w:t xml:space="preserve"> dan </w:t>
      </w:r>
      <w:proofErr w:type="spellStart"/>
      <w:r w:rsidRPr="0046138B">
        <w:rPr>
          <w:lang w:val="en-ID"/>
        </w:rPr>
        <w:t>tingginya</w:t>
      </w:r>
      <w:proofErr w:type="spellEnd"/>
      <w:r w:rsidRPr="0046138B">
        <w:rPr>
          <w:lang w:val="en-ID"/>
        </w:rPr>
        <w:t xml:space="preserve"> </w:t>
      </w:r>
      <w:proofErr w:type="spellStart"/>
      <w:r w:rsidRPr="0046138B">
        <w:rPr>
          <w:lang w:val="en-ID"/>
        </w:rPr>
        <w:t>harga</w:t>
      </w:r>
      <w:proofErr w:type="spellEnd"/>
      <w:r w:rsidRPr="0046138B">
        <w:rPr>
          <w:lang w:val="en-ID"/>
        </w:rPr>
        <w:t xml:space="preserve"> </w:t>
      </w:r>
      <w:proofErr w:type="spellStart"/>
      <w:r w:rsidRPr="0046138B">
        <w:rPr>
          <w:lang w:val="en-ID"/>
        </w:rPr>
        <w:t>properti</w:t>
      </w:r>
      <w:proofErr w:type="spellEnd"/>
      <w:r w:rsidRPr="0046138B">
        <w:rPr>
          <w:lang w:val="en-ID"/>
        </w:rPr>
        <w:t xml:space="preserve">. </w:t>
      </w:r>
      <w:proofErr w:type="spellStart"/>
      <w:r w:rsidRPr="0046138B">
        <w:rPr>
          <w:lang w:val="en-ID"/>
        </w:rPr>
        <w:t>Penelitian</w:t>
      </w:r>
      <w:proofErr w:type="spellEnd"/>
      <w:r w:rsidRPr="0046138B">
        <w:rPr>
          <w:lang w:val="en-ID"/>
        </w:rPr>
        <w:t xml:space="preserve"> </w:t>
      </w:r>
      <w:proofErr w:type="spellStart"/>
      <w:r w:rsidRPr="0046138B">
        <w:rPr>
          <w:lang w:val="en-ID"/>
        </w:rPr>
        <w:t>ini</w:t>
      </w:r>
      <w:proofErr w:type="spellEnd"/>
      <w:r w:rsidRPr="0046138B">
        <w:rPr>
          <w:lang w:val="en-ID"/>
        </w:rPr>
        <w:t xml:space="preserve"> </w:t>
      </w:r>
      <w:proofErr w:type="spellStart"/>
      <w:r w:rsidRPr="0046138B">
        <w:rPr>
          <w:lang w:val="en-ID"/>
        </w:rPr>
        <w:t>menggunakan</w:t>
      </w:r>
      <w:proofErr w:type="spellEnd"/>
      <w:r w:rsidRPr="0046138B">
        <w:rPr>
          <w:lang w:val="en-ID"/>
        </w:rPr>
        <w:t xml:space="preserve"> </w:t>
      </w:r>
      <w:proofErr w:type="spellStart"/>
      <w:r w:rsidRPr="0046138B">
        <w:rPr>
          <w:lang w:val="en-ID"/>
        </w:rPr>
        <w:t>metode</w:t>
      </w:r>
      <w:proofErr w:type="spellEnd"/>
      <w:r w:rsidRPr="0046138B">
        <w:rPr>
          <w:lang w:val="en-ID"/>
        </w:rPr>
        <w:t xml:space="preserve"> </w:t>
      </w:r>
      <w:proofErr w:type="spellStart"/>
      <w:r w:rsidRPr="0046138B">
        <w:rPr>
          <w:lang w:val="en-ID"/>
        </w:rPr>
        <w:t>kualitatif</w:t>
      </w:r>
      <w:proofErr w:type="spellEnd"/>
      <w:r w:rsidRPr="0046138B">
        <w:rPr>
          <w:lang w:val="en-ID"/>
        </w:rPr>
        <w:t xml:space="preserve"> </w:t>
      </w:r>
      <w:proofErr w:type="spellStart"/>
      <w:r w:rsidRPr="0046138B">
        <w:rPr>
          <w:lang w:val="en-ID"/>
        </w:rPr>
        <w:t>dengan</w:t>
      </w:r>
      <w:proofErr w:type="spellEnd"/>
      <w:r w:rsidRPr="0046138B">
        <w:rPr>
          <w:lang w:val="en-ID"/>
        </w:rPr>
        <w:t xml:space="preserve"> </w:t>
      </w:r>
      <w:proofErr w:type="spellStart"/>
      <w:r w:rsidRPr="0046138B">
        <w:rPr>
          <w:lang w:val="en-ID"/>
        </w:rPr>
        <w:t>studi</w:t>
      </w:r>
      <w:proofErr w:type="spellEnd"/>
      <w:r w:rsidRPr="0046138B">
        <w:rPr>
          <w:lang w:val="en-ID"/>
        </w:rPr>
        <w:t xml:space="preserve"> </w:t>
      </w:r>
      <w:proofErr w:type="spellStart"/>
      <w:r w:rsidRPr="0046138B">
        <w:rPr>
          <w:lang w:val="en-ID"/>
        </w:rPr>
        <w:t>literatur</w:t>
      </w:r>
      <w:proofErr w:type="spellEnd"/>
      <w:r w:rsidRPr="0046138B">
        <w:rPr>
          <w:lang w:val="en-ID"/>
        </w:rPr>
        <w:t xml:space="preserve"> pada 369 </w:t>
      </w:r>
      <w:proofErr w:type="spellStart"/>
      <w:r w:rsidRPr="0046138B">
        <w:rPr>
          <w:lang w:val="en-ID"/>
        </w:rPr>
        <w:t>sampel</w:t>
      </w:r>
      <w:proofErr w:type="spellEnd"/>
      <w:r w:rsidRPr="0046138B">
        <w:rPr>
          <w:lang w:val="en-ID"/>
        </w:rPr>
        <w:t xml:space="preserve">. </w:t>
      </w:r>
      <w:proofErr w:type="spellStart"/>
      <w:r w:rsidRPr="0046138B">
        <w:rPr>
          <w:lang w:val="en-ID"/>
        </w:rPr>
        <w:t>Fokusnya</w:t>
      </w:r>
      <w:proofErr w:type="spellEnd"/>
      <w:r w:rsidRPr="0046138B">
        <w:rPr>
          <w:lang w:val="en-ID"/>
        </w:rPr>
        <w:t xml:space="preserve"> </w:t>
      </w:r>
      <w:proofErr w:type="spellStart"/>
      <w:r w:rsidRPr="0046138B">
        <w:rPr>
          <w:lang w:val="en-ID"/>
        </w:rPr>
        <w:t>mencakup</w:t>
      </w:r>
      <w:proofErr w:type="spellEnd"/>
      <w:r w:rsidRPr="0046138B">
        <w:rPr>
          <w:lang w:val="en-ID"/>
        </w:rPr>
        <w:t xml:space="preserve"> </w:t>
      </w:r>
      <w:proofErr w:type="spellStart"/>
      <w:r w:rsidRPr="0046138B">
        <w:rPr>
          <w:lang w:val="en-ID"/>
        </w:rPr>
        <w:t>empat</w:t>
      </w:r>
      <w:proofErr w:type="spellEnd"/>
      <w:r w:rsidRPr="0046138B">
        <w:rPr>
          <w:lang w:val="en-ID"/>
        </w:rPr>
        <w:t xml:space="preserve"> </w:t>
      </w:r>
      <w:proofErr w:type="spellStart"/>
      <w:r w:rsidRPr="0046138B">
        <w:rPr>
          <w:lang w:val="en-ID"/>
        </w:rPr>
        <w:t>faktor</w:t>
      </w:r>
      <w:proofErr w:type="spellEnd"/>
      <w:r w:rsidRPr="0046138B">
        <w:rPr>
          <w:lang w:val="en-ID"/>
        </w:rPr>
        <w:t xml:space="preserve"> </w:t>
      </w:r>
      <w:proofErr w:type="spellStart"/>
      <w:r w:rsidRPr="0046138B">
        <w:rPr>
          <w:lang w:val="en-ID"/>
        </w:rPr>
        <w:t>utama</w:t>
      </w:r>
      <w:proofErr w:type="spellEnd"/>
      <w:r w:rsidRPr="0046138B">
        <w:rPr>
          <w:lang w:val="en-ID"/>
        </w:rPr>
        <w:t xml:space="preserve">: </w:t>
      </w:r>
      <w:proofErr w:type="spellStart"/>
      <w:r w:rsidRPr="0046138B">
        <w:rPr>
          <w:lang w:val="en-ID"/>
        </w:rPr>
        <w:t>lokasi</w:t>
      </w:r>
      <w:proofErr w:type="spellEnd"/>
      <w:r w:rsidRPr="0046138B">
        <w:rPr>
          <w:lang w:val="en-ID"/>
        </w:rPr>
        <w:t xml:space="preserve">, </w:t>
      </w:r>
      <w:proofErr w:type="spellStart"/>
      <w:r w:rsidRPr="0046138B">
        <w:rPr>
          <w:lang w:val="en-ID"/>
        </w:rPr>
        <w:t>biaya</w:t>
      </w:r>
      <w:proofErr w:type="spellEnd"/>
      <w:r w:rsidRPr="0046138B">
        <w:rPr>
          <w:lang w:val="en-ID"/>
        </w:rPr>
        <w:t xml:space="preserve">, </w:t>
      </w:r>
      <w:proofErr w:type="spellStart"/>
      <w:r w:rsidRPr="0046138B">
        <w:rPr>
          <w:lang w:val="en-ID"/>
        </w:rPr>
        <w:t>atribut</w:t>
      </w:r>
      <w:proofErr w:type="spellEnd"/>
      <w:r w:rsidRPr="0046138B">
        <w:rPr>
          <w:lang w:val="en-ID"/>
        </w:rPr>
        <w:t xml:space="preserve"> </w:t>
      </w:r>
      <w:proofErr w:type="spellStart"/>
      <w:r w:rsidRPr="0046138B">
        <w:rPr>
          <w:lang w:val="en-ID"/>
        </w:rPr>
        <w:t>fisik</w:t>
      </w:r>
      <w:proofErr w:type="spellEnd"/>
      <w:r w:rsidRPr="0046138B">
        <w:rPr>
          <w:lang w:val="en-ID"/>
        </w:rPr>
        <w:t xml:space="preserve">, dan </w:t>
      </w:r>
      <w:proofErr w:type="spellStart"/>
      <w:r w:rsidRPr="0046138B">
        <w:rPr>
          <w:lang w:val="en-ID"/>
        </w:rPr>
        <w:t>legalitas</w:t>
      </w:r>
      <w:proofErr w:type="spellEnd"/>
      <w:r w:rsidRPr="0046138B">
        <w:rPr>
          <w:lang w:val="en-ID"/>
        </w:rPr>
        <w:t xml:space="preserve"> </w:t>
      </w:r>
      <w:proofErr w:type="spellStart"/>
      <w:r w:rsidRPr="0046138B">
        <w:rPr>
          <w:lang w:val="en-ID"/>
        </w:rPr>
        <w:t>hunian</w:t>
      </w:r>
      <w:proofErr w:type="spellEnd"/>
      <w:r w:rsidRPr="0046138B">
        <w:rPr>
          <w:lang w:val="en-ID"/>
        </w:rPr>
        <w:t xml:space="preserve">. Di DKI Jakarta, </w:t>
      </w:r>
      <w:proofErr w:type="spellStart"/>
      <w:r w:rsidRPr="0046138B">
        <w:rPr>
          <w:lang w:val="en-ID"/>
        </w:rPr>
        <w:t>generasi</w:t>
      </w:r>
      <w:proofErr w:type="spellEnd"/>
      <w:r w:rsidRPr="0046138B">
        <w:rPr>
          <w:lang w:val="en-ID"/>
        </w:rPr>
        <w:t xml:space="preserve"> </w:t>
      </w:r>
      <w:proofErr w:type="spellStart"/>
      <w:r w:rsidRPr="0046138B">
        <w:rPr>
          <w:lang w:val="en-ID"/>
        </w:rPr>
        <w:t>milenial</w:t>
      </w:r>
      <w:proofErr w:type="spellEnd"/>
      <w:r w:rsidRPr="0046138B">
        <w:rPr>
          <w:lang w:val="en-ID"/>
        </w:rPr>
        <w:t xml:space="preserve"> </w:t>
      </w:r>
      <w:proofErr w:type="spellStart"/>
      <w:r w:rsidRPr="0046138B">
        <w:rPr>
          <w:lang w:val="en-ID"/>
        </w:rPr>
        <w:t>mempertimbangkan</w:t>
      </w:r>
      <w:proofErr w:type="spellEnd"/>
      <w:r w:rsidRPr="0046138B">
        <w:rPr>
          <w:lang w:val="en-ID"/>
        </w:rPr>
        <w:t xml:space="preserve"> </w:t>
      </w:r>
      <w:proofErr w:type="spellStart"/>
      <w:r w:rsidRPr="0046138B">
        <w:rPr>
          <w:lang w:val="en-ID"/>
        </w:rPr>
        <w:t>kedekatan</w:t>
      </w:r>
      <w:proofErr w:type="spellEnd"/>
      <w:r w:rsidRPr="0046138B">
        <w:rPr>
          <w:lang w:val="en-ID"/>
        </w:rPr>
        <w:t xml:space="preserve"> </w:t>
      </w:r>
      <w:proofErr w:type="spellStart"/>
      <w:r w:rsidRPr="0046138B">
        <w:rPr>
          <w:lang w:val="en-ID"/>
        </w:rPr>
        <w:t>fasilitas</w:t>
      </w:r>
      <w:proofErr w:type="spellEnd"/>
      <w:r w:rsidRPr="0046138B">
        <w:rPr>
          <w:lang w:val="en-ID"/>
        </w:rPr>
        <w:t xml:space="preserve"> </w:t>
      </w:r>
      <w:proofErr w:type="spellStart"/>
      <w:r w:rsidRPr="0046138B">
        <w:rPr>
          <w:lang w:val="en-ID"/>
        </w:rPr>
        <w:t>umum</w:t>
      </w:r>
      <w:proofErr w:type="spellEnd"/>
      <w:r w:rsidRPr="0046138B">
        <w:rPr>
          <w:lang w:val="en-ID"/>
        </w:rPr>
        <w:t xml:space="preserve"> </w:t>
      </w:r>
      <w:proofErr w:type="spellStart"/>
      <w:r w:rsidRPr="0046138B">
        <w:rPr>
          <w:lang w:val="en-ID"/>
        </w:rPr>
        <w:t>seperti</w:t>
      </w:r>
      <w:proofErr w:type="spellEnd"/>
      <w:r w:rsidRPr="0046138B">
        <w:rPr>
          <w:lang w:val="en-ID"/>
        </w:rPr>
        <w:t xml:space="preserve"> </w:t>
      </w:r>
      <w:proofErr w:type="spellStart"/>
      <w:r w:rsidRPr="0046138B">
        <w:rPr>
          <w:lang w:val="en-ID"/>
        </w:rPr>
        <w:t>transportasi</w:t>
      </w:r>
      <w:proofErr w:type="spellEnd"/>
      <w:r w:rsidRPr="0046138B">
        <w:rPr>
          <w:lang w:val="en-ID"/>
        </w:rPr>
        <w:t xml:space="preserve"> </w:t>
      </w:r>
      <w:proofErr w:type="spellStart"/>
      <w:r w:rsidRPr="0046138B">
        <w:rPr>
          <w:lang w:val="en-ID"/>
        </w:rPr>
        <w:t>publik</w:t>
      </w:r>
      <w:proofErr w:type="spellEnd"/>
      <w:r w:rsidRPr="0046138B">
        <w:rPr>
          <w:lang w:val="en-ID"/>
        </w:rPr>
        <w:t xml:space="preserve">, </w:t>
      </w:r>
      <w:proofErr w:type="spellStart"/>
      <w:r w:rsidRPr="0046138B">
        <w:rPr>
          <w:lang w:val="en-ID"/>
        </w:rPr>
        <w:t>pusat</w:t>
      </w:r>
      <w:proofErr w:type="spellEnd"/>
      <w:r w:rsidRPr="0046138B">
        <w:rPr>
          <w:lang w:val="en-ID"/>
        </w:rPr>
        <w:t xml:space="preserve"> </w:t>
      </w:r>
      <w:proofErr w:type="spellStart"/>
      <w:r w:rsidRPr="0046138B">
        <w:rPr>
          <w:lang w:val="en-ID"/>
        </w:rPr>
        <w:t>aktivitas</w:t>
      </w:r>
      <w:proofErr w:type="spellEnd"/>
      <w:r w:rsidRPr="0046138B">
        <w:rPr>
          <w:lang w:val="en-ID"/>
        </w:rPr>
        <w:t xml:space="preserve"> </w:t>
      </w:r>
      <w:proofErr w:type="spellStart"/>
      <w:r w:rsidRPr="0046138B">
        <w:rPr>
          <w:lang w:val="en-ID"/>
        </w:rPr>
        <w:t>kota</w:t>
      </w:r>
      <w:proofErr w:type="spellEnd"/>
      <w:r w:rsidRPr="0046138B">
        <w:rPr>
          <w:lang w:val="en-ID"/>
        </w:rPr>
        <w:t xml:space="preserve">, dan </w:t>
      </w:r>
      <w:proofErr w:type="spellStart"/>
      <w:r w:rsidRPr="0046138B">
        <w:rPr>
          <w:lang w:val="en-ID"/>
        </w:rPr>
        <w:t>pendidikan</w:t>
      </w:r>
      <w:proofErr w:type="spellEnd"/>
      <w:r w:rsidRPr="0046138B">
        <w:rPr>
          <w:lang w:val="en-ID"/>
        </w:rPr>
        <w:t>.</w:t>
      </w:r>
    </w:p>
    <w:p w14:paraId="0A0F3A00" w14:textId="77777777" w:rsidR="004257BE" w:rsidRPr="00D66A5E" w:rsidRDefault="004257BE" w:rsidP="004257BE">
      <w:pPr>
        <w:pStyle w:val="Caption"/>
        <w:keepNext/>
        <w:jc w:val="center"/>
        <w:rPr>
          <w:i w:val="0"/>
          <w:iCs w:val="0"/>
          <w:color w:val="000000" w:themeColor="text1"/>
          <w:sz w:val="24"/>
          <w:szCs w:val="24"/>
        </w:rPr>
      </w:pPr>
      <w:bookmarkStart w:id="28" w:name="_Toc184941450"/>
      <w:r w:rsidRPr="00D66A5E">
        <w:rPr>
          <w:i w:val="0"/>
          <w:iCs w:val="0"/>
          <w:color w:val="000000" w:themeColor="text1"/>
          <w:sz w:val="24"/>
          <w:szCs w:val="24"/>
        </w:rPr>
        <w:t xml:space="preserve">Tabel </w:t>
      </w:r>
      <w:r w:rsidRPr="00D66A5E">
        <w:rPr>
          <w:i w:val="0"/>
          <w:iCs w:val="0"/>
          <w:color w:val="000000" w:themeColor="text1"/>
          <w:sz w:val="24"/>
          <w:szCs w:val="24"/>
        </w:rPr>
        <w:fldChar w:fldCharType="begin"/>
      </w:r>
      <w:r w:rsidRPr="00D66A5E">
        <w:rPr>
          <w:i w:val="0"/>
          <w:iCs w:val="0"/>
          <w:color w:val="000000" w:themeColor="text1"/>
          <w:sz w:val="24"/>
          <w:szCs w:val="24"/>
        </w:rPr>
        <w:instrText xml:space="preserve"> STYLEREF 1 \s </w:instrText>
      </w:r>
      <w:r w:rsidRPr="00D66A5E">
        <w:rPr>
          <w:i w:val="0"/>
          <w:iCs w:val="0"/>
          <w:color w:val="000000" w:themeColor="text1"/>
          <w:sz w:val="24"/>
          <w:szCs w:val="24"/>
        </w:rPr>
        <w:fldChar w:fldCharType="separate"/>
      </w:r>
      <w:r>
        <w:rPr>
          <w:i w:val="0"/>
          <w:iCs w:val="0"/>
          <w:noProof/>
          <w:color w:val="000000" w:themeColor="text1"/>
          <w:sz w:val="24"/>
          <w:szCs w:val="24"/>
        </w:rPr>
        <w:t>2</w:t>
      </w:r>
      <w:r w:rsidRPr="00D66A5E">
        <w:rPr>
          <w:i w:val="0"/>
          <w:iCs w:val="0"/>
          <w:color w:val="000000" w:themeColor="text1"/>
          <w:sz w:val="24"/>
          <w:szCs w:val="24"/>
        </w:rPr>
        <w:fldChar w:fldCharType="end"/>
      </w:r>
      <w:r w:rsidRPr="00D66A5E">
        <w:rPr>
          <w:i w:val="0"/>
          <w:iCs w:val="0"/>
          <w:color w:val="000000" w:themeColor="text1"/>
          <w:sz w:val="24"/>
          <w:szCs w:val="24"/>
        </w:rPr>
        <w:t>.</w:t>
      </w:r>
      <w:r w:rsidRPr="00D66A5E">
        <w:rPr>
          <w:i w:val="0"/>
          <w:iCs w:val="0"/>
          <w:color w:val="000000" w:themeColor="text1"/>
          <w:sz w:val="24"/>
          <w:szCs w:val="24"/>
        </w:rPr>
        <w:fldChar w:fldCharType="begin"/>
      </w:r>
      <w:r w:rsidRPr="00D66A5E">
        <w:rPr>
          <w:i w:val="0"/>
          <w:iCs w:val="0"/>
          <w:color w:val="000000" w:themeColor="text1"/>
          <w:sz w:val="24"/>
          <w:szCs w:val="24"/>
        </w:rPr>
        <w:instrText xml:space="preserve"> SEQ Tabel \* ARABIC \s 1 </w:instrText>
      </w:r>
      <w:r w:rsidRPr="00D66A5E">
        <w:rPr>
          <w:i w:val="0"/>
          <w:iCs w:val="0"/>
          <w:color w:val="000000" w:themeColor="text1"/>
          <w:sz w:val="24"/>
          <w:szCs w:val="24"/>
        </w:rPr>
        <w:fldChar w:fldCharType="separate"/>
      </w:r>
      <w:r>
        <w:rPr>
          <w:i w:val="0"/>
          <w:iCs w:val="0"/>
          <w:noProof/>
          <w:color w:val="000000" w:themeColor="text1"/>
          <w:sz w:val="24"/>
          <w:szCs w:val="24"/>
        </w:rPr>
        <w:t>5</w:t>
      </w:r>
      <w:r w:rsidRPr="00D66A5E">
        <w:rPr>
          <w:i w:val="0"/>
          <w:iCs w:val="0"/>
          <w:color w:val="000000" w:themeColor="text1"/>
          <w:sz w:val="24"/>
          <w:szCs w:val="24"/>
        </w:rPr>
        <w:fldChar w:fldCharType="end"/>
      </w:r>
      <w:r w:rsidRPr="00D66A5E">
        <w:rPr>
          <w:i w:val="0"/>
          <w:iCs w:val="0"/>
          <w:color w:val="000000" w:themeColor="text1"/>
          <w:sz w:val="24"/>
          <w:szCs w:val="24"/>
        </w:rPr>
        <w:t xml:space="preserve"> Tabel </w:t>
      </w:r>
      <w:r w:rsidRPr="00D66A5E">
        <w:rPr>
          <w:color w:val="000000" w:themeColor="text1"/>
          <w:sz w:val="24"/>
          <w:szCs w:val="24"/>
        </w:rPr>
        <w:t>User Profile</w:t>
      </w:r>
      <w:bookmarkEnd w:id="28"/>
    </w:p>
    <w:tbl>
      <w:tblPr>
        <w:tblStyle w:val="TableGrid"/>
        <w:tblW w:w="0" w:type="auto"/>
        <w:tblLook w:val="04A0" w:firstRow="1" w:lastRow="0" w:firstColumn="1" w:lastColumn="0" w:noHBand="0" w:noVBand="1"/>
      </w:tblPr>
      <w:tblGrid>
        <w:gridCol w:w="2265"/>
        <w:gridCol w:w="2265"/>
        <w:gridCol w:w="2265"/>
        <w:gridCol w:w="2266"/>
      </w:tblGrid>
      <w:tr w:rsidR="004257BE" w14:paraId="40D70F37" w14:textId="77777777" w:rsidTr="00AC6ED9">
        <w:tc>
          <w:tcPr>
            <w:tcW w:w="2265" w:type="dxa"/>
          </w:tcPr>
          <w:p w14:paraId="0530C81A" w14:textId="77777777" w:rsidR="004257BE" w:rsidRDefault="004257BE" w:rsidP="00AC6ED9">
            <w:pPr>
              <w:ind w:firstLine="0"/>
            </w:pPr>
            <w:r>
              <w:t>Kebutuhan Pengguna</w:t>
            </w:r>
          </w:p>
        </w:tc>
        <w:tc>
          <w:tcPr>
            <w:tcW w:w="2265" w:type="dxa"/>
          </w:tcPr>
          <w:p w14:paraId="3B794677" w14:textId="77777777" w:rsidR="004257BE" w:rsidRDefault="004257BE" w:rsidP="00AC6ED9">
            <w:pPr>
              <w:ind w:firstLine="0"/>
            </w:pPr>
            <w:r>
              <w:t>Pasangan Bekerja dengan Anak</w:t>
            </w:r>
          </w:p>
        </w:tc>
        <w:tc>
          <w:tcPr>
            <w:tcW w:w="2265" w:type="dxa"/>
          </w:tcPr>
          <w:p w14:paraId="369125D6" w14:textId="77777777" w:rsidR="004257BE" w:rsidRDefault="004257BE" w:rsidP="00AC6ED9">
            <w:pPr>
              <w:ind w:firstLine="0"/>
            </w:pPr>
            <w:r>
              <w:t>Pasangan Bekerja tanpa Anak</w:t>
            </w:r>
          </w:p>
        </w:tc>
        <w:tc>
          <w:tcPr>
            <w:tcW w:w="2266" w:type="dxa"/>
          </w:tcPr>
          <w:p w14:paraId="79655E14" w14:textId="77777777" w:rsidR="004257BE" w:rsidRDefault="004257BE" w:rsidP="00AC6ED9">
            <w:pPr>
              <w:ind w:firstLine="0"/>
            </w:pPr>
            <w:r>
              <w:t>Individu Lajang</w:t>
            </w:r>
          </w:p>
        </w:tc>
      </w:tr>
      <w:tr w:rsidR="004257BE" w14:paraId="1A9F32CC" w14:textId="77777777" w:rsidTr="00AC6ED9">
        <w:tc>
          <w:tcPr>
            <w:tcW w:w="2265" w:type="dxa"/>
          </w:tcPr>
          <w:p w14:paraId="156F84D4" w14:textId="77777777" w:rsidR="004257BE" w:rsidRDefault="004257BE" w:rsidP="00AC6ED9">
            <w:pPr>
              <w:ind w:firstLine="0"/>
            </w:pPr>
            <w:r>
              <w:t>Lokasi</w:t>
            </w:r>
          </w:p>
        </w:tc>
        <w:tc>
          <w:tcPr>
            <w:tcW w:w="2265" w:type="dxa"/>
          </w:tcPr>
          <w:p w14:paraId="7247764E" w14:textId="77777777" w:rsidR="004257BE" w:rsidRDefault="004257BE" w:rsidP="00AC6ED9">
            <w:pPr>
              <w:ind w:firstLine="0"/>
            </w:pPr>
            <w:r w:rsidRPr="005E5481">
              <w:t xml:space="preserve">- Lokasi bebas banjir, aman, dekat dengan fasilitas pendidikan, kesehatan, dan transportasi umum. </w:t>
            </w:r>
            <w:r w:rsidRPr="005E5481">
              <w:br/>
              <w:t>- Akses mudah ke jalan utama dan transportasi umum.</w:t>
            </w:r>
          </w:p>
        </w:tc>
        <w:tc>
          <w:tcPr>
            <w:tcW w:w="2265" w:type="dxa"/>
          </w:tcPr>
          <w:p w14:paraId="3A927E81" w14:textId="77777777" w:rsidR="004257BE" w:rsidRDefault="004257BE" w:rsidP="00AC6ED9">
            <w:pPr>
              <w:ind w:firstLine="0"/>
            </w:pPr>
            <w:r w:rsidRPr="0033640D">
              <w:t xml:space="preserve">- Lokasi strategis di area perkotaan dengan akses ke transportasi umum dan tempat kerja. </w:t>
            </w:r>
            <w:r w:rsidRPr="0033640D">
              <w:br/>
              <w:t>- Bebas banjir dan dekat pusat aktivitas kota.</w:t>
            </w:r>
          </w:p>
        </w:tc>
        <w:tc>
          <w:tcPr>
            <w:tcW w:w="2266" w:type="dxa"/>
          </w:tcPr>
          <w:p w14:paraId="210BF18F" w14:textId="77777777" w:rsidR="004257BE" w:rsidRDefault="004257BE" w:rsidP="00AC6ED9">
            <w:pPr>
              <w:ind w:firstLine="0"/>
            </w:pPr>
            <w:r w:rsidRPr="0033640D">
              <w:t>-</w:t>
            </w:r>
            <w:r>
              <w:t xml:space="preserve"> </w:t>
            </w:r>
            <w:r w:rsidRPr="0033640D">
              <w:t>Dekat pusat aktivitas kota seperti pusat perbelanjaan, kafe, dan hiburan.</w:t>
            </w:r>
          </w:p>
          <w:p w14:paraId="623EB47E" w14:textId="77777777" w:rsidR="004257BE" w:rsidRDefault="004257BE" w:rsidP="00AC6ED9">
            <w:pPr>
              <w:ind w:firstLine="0"/>
            </w:pPr>
            <w:r>
              <w:t xml:space="preserve">- </w:t>
            </w:r>
            <w:r w:rsidRPr="0033640D">
              <w:t>Lokasi strategis dengan akses transportasi umum yang baik.</w:t>
            </w:r>
          </w:p>
        </w:tc>
      </w:tr>
      <w:tr w:rsidR="004257BE" w14:paraId="1DDC6D67" w14:textId="77777777" w:rsidTr="00AC6ED9">
        <w:tc>
          <w:tcPr>
            <w:tcW w:w="2265" w:type="dxa"/>
          </w:tcPr>
          <w:p w14:paraId="686C7A99" w14:textId="77777777" w:rsidR="004257BE" w:rsidRDefault="004257BE" w:rsidP="00AC6ED9">
            <w:pPr>
              <w:ind w:firstLine="0"/>
            </w:pPr>
            <w:r>
              <w:t>Karakteristik Unit Hunian</w:t>
            </w:r>
          </w:p>
        </w:tc>
        <w:tc>
          <w:tcPr>
            <w:tcW w:w="2265" w:type="dxa"/>
          </w:tcPr>
          <w:p w14:paraId="24A82C28" w14:textId="77777777" w:rsidR="004257BE" w:rsidRDefault="004257BE" w:rsidP="00AC6ED9">
            <w:pPr>
              <w:ind w:firstLine="0"/>
            </w:pPr>
            <w:r w:rsidRPr="0033640D">
              <w:t xml:space="preserve">- Rumah tapak skala menengah (200-600 m²), 3 kamar tidur, 2 kamar mandi. </w:t>
            </w:r>
            <w:r w:rsidRPr="0033640D">
              <w:br/>
              <w:t xml:space="preserve">- Dilengkapi ruang keluarga 5-10 m² dan </w:t>
            </w:r>
            <w:r w:rsidRPr="0033640D">
              <w:lastRenderedPageBreak/>
              <w:t xml:space="preserve">taman kecil. </w:t>
            </w:r>
            <w:r w:rsidRPr="0033640D">
              <w:br/>
              <w:t>- Lingkungan aman, nyaman, dan bersih.</w:t>
            </w:r>
          </w:p>
        </w:tc>
        <w:tc>
          <w:tcPr>
            <w:tcW w:w="2265" w:type="dxa"/>
          </w:tcPr>
          <w:p w14:paraId="62B2B593" w14:textId="77777777" w:rsidR="004257BE" w:rsidRDefault="004257BE" w:rsidP="00AC6ED9">
            <w:pPr>
              <w:ind w:firstLine="0"/>
            </w:pPr>
            <w:r w:rsidRPr="00DA2455">
              <w:lastRenderedPageBreak/>
              <w:t xml:space="preserve">- Apartemen modern dengan luas 22-70 m², 2 kamar tidur, 2 kamar mandi. </w:t>
            </w:r>
            <w:r w:rsidRPr="00DA2455">
              <w:br/>
              <w:t xml:space="preserve">- Desain modern dan fungsional. </w:t>
            </w:r>
            <w:r w:rsidRPr="00DA2455">
              <w:br/>
            </w:r>
            <w:r w:rsidRPr="00DA2455">
              <w:lastRenderedPageBreak/>
              <w:t>- Memiliki balkon dan parkir.</w:t>
            </w:r>
          </w:p>
        </w:tc>
        <w:tc>
          <w:tcPr>
            <w:tcW w:w="2266" w:type="dxa"/>
          </w:tcPr>
          <w:p w14:paraId="7CECA755" w14:textId="77777777" w:rsidR="004257BE" w:rsidRDefault="004257BE" w:rsidP="00AC6ED9">
            <w:pPr>
              <w:ind w:firstLine="0"/>
            </w:pPr>
            <w:r w:rsidRPr="00DA2455">
              <w:lastRenderedPageBreak/>
              <w:t xml:space="preserve">- Apartemen kecil (22-50 m²), 1-2 kamar tidur. </w:t>
            </w:r>
            <w:r w:rsidRPr="00DA2455">
              <w:br/>
              <w:t xml:space="preserve">- Desain minimalis dan modern. </w:t>
            </w:r>
            <w:r w:rsidRPr="00DA2455">
              <w:br/>
              <w:t xml:space="preserve">- Memiliki ruang </w:t>
            </w:r>
            <w:r w:rsidRPr="00DA2455">
              <w:lastRenderedPageBreak/>
              <w:t>minimalis dan area parkir.</w:t>
            </w:r>
          </w:p>
        </w:tc>
      </w:tr>
      <w:tr w:rsidR="004257BE" w14:paraId="13BBF98B" w14:textId="77777777" w:rsidTr="00AC6ED9">
        <w:tc>
          <w:tcPr>
            <w:tcW w:w="2265" w:type="dxa"/>
          </w:tcPr>
          <w:p w14:paraId="2C5DD645" w14:textId="77777777" w:rsidR="004257BE" w:rsidRDefault="004257BE" w:rsidP="00AC6ED9">
            <w:pPr>
              <w:ind w:firstLine="0"/>
            </w:pPr>
            <w:r w:rsidRPr="00BB16BE">
              <w:lastRenderedPageBreak/>
              <w:t>Fasilitas dan Akses</w:t>
            </w:r>
          </w:p>
        </w:tc>
        <w:tc>
          <w:tcPr>
            <w:tcW w:w="2265" w:type="dxa"/>
          </w:tcPr>
          <w:p w14:paraId="26F1E458" w14:textId="77777777" w:rsidR="004257BE" w:rsidRPr="0033640D" w:rsidRDefault="004257BE" w:rsidP="00AC6ED9">
            <w:pPr>
              <w:ind w:firstLine="0"/>
            </w:pPr>
            <w:r w:rsidRPr="00BB16BE">
              <w:t xml:space="preserve">- Dekat fasilitas pendidikan, kesehatan, taman, dan transportasi publik. </w:t>
            </w:r>
            <w:r w:rsidRPr="00BB16BE">
              <w:br/>
              <w:t>- Bebas banjir dan dekat jalan utama.</w:t>
            </w:r>
          </w:p>
        </w:tc>
        <w:tc>
          <w:tcPr>
            <w:tcW w:w="2265" w:type="dxa"/>
          </w:tcPr>
          <w:p w14:paraId="28D1BE31" w14:textId="77777777" w:rsidR="004257BE" w:rsidRPr="00DA2455" w:rsidRDefault="004257BE" w:rsidP="00AC6ED9">
            <w:pPr>
              <w:ind w:firstLine="0"/>
            </w:pPr>
            <w:r w:rsidRPr="00BB16BE">
              <w:t>- Dekat pusat transportasi umum, tempat kerja, dan fasilitas hiburan.</w:t>
            </w:r>
          </w:p>
        </w:tc>
        <w:tc>
          <w:tcPr>
            <w:tcW w:w="2266" w:type="dxa"/>
          </w:tcPr>
          <w:p w14:paraId="117A1673" w14:textId="77777777" w:rsidR="004257BE" w:rsidRPr="00DA2455" w:rsidRDefault="004257BE" w:rsidP="00AC6ED9">
            <w:pPr>
              <w:ind w:firstLine="0"/>
            </w:pPr>
            <w:r w:rsidRPr="009D683E">
              <w:t>- Dekat pusat aktivitas seperti pusat belanja, restoran, dan kafe.</w:t>
            </w:r>
          </w:p>
        </w:tc>
      </w:tr>
    </w:tbl>
    <w:p w14:paraId="2D611314" w14:textId="77777777" w:rsidR="004257BE" w:rsidRDefault="004257BE" w:rsidP="004257BE"/>
    <w:p w14:paraId="0025A7FB" w14:textId="77777777" w:rsidR="004257BE" w:rsidRDefault="004257BE" w:rsidP="004257BE">
      <w:pPr>
        <w:pStyle w:val="Heading3"/>
        <w:rPr>
          <w:rFonts w:ascii="Times New Roman" w:hAnsi="Times New Roman" w:cs="Times New Roman"/>
          <w:b/>
          <w:bCs/>
          <w:color w:val="000000" w:themeColor="text1"/>
        </w:rPr>
      </w:pPr>
      <w:bookmarkStart w:id="29" w:name="_Toc184251128"/>
      <w:r w:rsidRPr="00BE08AD">
        <w:rPr>
          <w:rFonts w:ascii="Times New Roman" w:hAnsi="Times New Roman" w:cs="Times New Roman"/>
          <w:b/>
          <w:bCs/>
          <w:color w:val="000000" w:themeColor="text1"/>
        </w:rPr>
        <w:t>Evaluasi</w:t>
      </w:r>
      <w:bookmarkEnd w:id="29"/>
    </w:p>
    <w:p w14:paraId="3FAA0720" w14:textId="77777777" w:rsidR="004257BE" w:rsidRPr="009B25B2" w:rsidRDefault="004257BE" w:rsidP="004257BE">
      <w:r>
        <w:t xml:space="preserve">Pada tugas akhir ini akan dilakukan dua evaluasi pada dua tahap berbeda. Tahap pertama evaluasi dilakukan setelah melakukan perhitungan </w:t>
      </w:r>
      <w:r>
        <w:rPr>
          <w:i/>
          <w:iCs/>
        </w:rPr>
        <w:t>cosine similarity</w:t>
      </w:r>
      <w:r>
        <w:t xml:space="preserve"> dengan mengimplementasikan evaluasi </w:t>
      </w:r>
      <w:r>
        <w:rPr>
          <w:i/>
          <w:iCs/>
        </w:rPr>
        <w:t xml:space="preserve">silhouette score </w:t>
      </w:r>
      <w:r>
        <w:t xml:space="preserve">untuk mengevaluasi hasil clustering. Kemudian evaluasi selanjutnya dilakukan pada tahap akhir menggunakan </w:t>
      </w:r>
      <w:r w:rsidRPr="00116903">
        <w:rPr>
          <w:i/>
          <w:iCs/>
        </w:rPr>
        <w:t>blackbox testing</w:t>
      </w:r>
      <w:r>
        <w:t xml:space="preserve"> untuk memastikan sistem bekerja sesuai dengan yang diharapkan.</w:t>
      </w:r>
    </w:p>
    <w:p w14:paraId="78E02047" w14:textId="77777777" w:rsidR="004257BE" w:rsidRDefault="004257BE" w:rsidP="004257BE">
      <w:r>
        <w:rPr>
          <w:i/>
          <w:iCs/>
        </w:rPr>
        <w:t xml:space="preserve">Silhouette Score </w:t>
      </w:r>
      <w:r>
        <w:t xml:space="preserve">adalah metrik evaluasi yang digunakan untuk menilai kualitas hasil </w:t>
      </w:r>
      <w:r w:rsidRPr="00E641F5">
        <w:rPr>
          <w:i/>
          <w:iCs/>
        </w:rPr>
        <w:t>clustering</w:t>
      </w:r>
      <w:r>
        <w:t xml:space="preserve"> dengan mengukur tingkat kohesi dalam kluster dan pemisahan antar kluster. Skor ini dihitung berdasarkan dua kompenen utama, yaitu jarak rata-rata sebuah data </w:t>
      </w:r>
      <w:r w:rsidRPr="00E641F5">
        <w:rPr>
          <w:i/>
          <w:iCs/>
        </w:rPr>
        <w:t>i</w:t>
      </w:r>
      <w:r>
        <w:t xml:space="preserve"> terhadap data lain dalam klusternya sendiri </w:t>
      </w:r>
      <w:r w:rsidRPr="00E641F5">
        <w:t>(</w:t>
      </w:r>
      <w:r w:rsidRPr="00E641F5">
        <w:rPr>
          <w:i/>
          <w:iCs/>
        </w:rPr>
        <w:t>a(i)</w:t>
      </w:r>
      <w:r w:rsidRPr="00E641F5">
        <w:t>, disebut kohesi), dan jarak rata-rata data tersebut ke data di kluster terdekat (</w:t>
      </w:r>
      <w:r w:rsidRPr="00E641F5">
        <w:rPr>
          <w:i/>
          <w:iCs/>
        </w:rPr>
        <w:t>b(i)</w:t>
      </w:r>
      <w:r w:rsidRPr="00E641F5">
        <w:t>, disebut separasi)</w:t>
      </w:r>
      <w:r>
        <w:t xml:space="preserve"> </w:t>
      </w:r>
      <w:r>
        <w:fldChar w:fldCharType="begin" w:fldLock="1"/>
      </w:r>
      <w:r>
        <w:instrText>ADDIN CSL_CITATION {"citationItems":[{"id":"ITEM-1","itemData":{"DOI":"10.1007/978-3-319-62416-7_21","ISBN":"9783319624150","ISSN":"16113349","abstract":"This paper analyses the application of Simplified Silhouette to the evaluation of k-means clustering validity and compares it with the k-means Cost Function and the original Silhouette. We conclude that for a given dataset the k-means Cost Function is the most valid and efficient measure in the evaluation of the validity of k-means clustering with the same k value, but that Simplified Silhouette is more suitable than the original Silhouette in the selection of the best result from kmeans clustering with different k values.","author":[{"dropping-particle":"","family":"Wang","given":"Fei","non-dropping-particle":"","parse-names":false,"suffix":""},{"dropping-particle":"","family":"Franco-Penya","given":"Hector Hugo","non-dropping-particle":"","parse-names":false,"suffix":""},{"dropping-particle":"","family":"Kelleher","given":"John D.","non-dropping-particle":"","parse-names":false,"suffix":""},{"dropping-particle":"","family":"Pugh","given":"John","non-dropping-particle":"","parse-names":false,"suffix":""},{"dropping-particle":"","family":"Ross","given":"Robert","non-dropping-particle":"","parse-names":false,"suffix":""}],"container-title":"Lecture Notes in Computer Science (including subseries Lecture Notes in Artificial Intelligence and Lecture Notes in Bioinformatics)","id":"ITEM-1","issued":{"date-parts":[["2017"]]},"page":"291-305","title":"An analysis of the application of simplified silhouette to the evaluation of k-means clustering validity","type":"article-journal","volume":"10358 LNAI"},"uris":["http://www.mendeley.com/documents/?uuid=80993218-886d-4dd3-a39a-7a5e6b9b9274"]}],"mendeley":{"formattedCitation":"(Wang et al., 2017)","plainTextFormattedCitation":"(Wang et al., 2017)","previouslyFormattedCitation":"(Wang et al., 2017)"},"properties":{"noteIndex":0},"schema":"https://github.com/citation-style-language/schema/raw/master/csl-citation.json"}</w:instrText>
      </w:r>
      <w:r>
        <w:fldChar w:fldCharType="separate"/>
      </w:r>
      <w:r w:rsidRPr="00732511">
        <w:rPr>
          <w:noProof/>
        </w:rPr>
        <w:t>(Wang et al., 2017)</w:t>
      </w:r>
      <w:r>
        <w:fldChar w:fldCharType="end"/>
      </w:r>
      <w:r w:rsidRPr="00E641F5">
        <w:t xml:space="preserve">. </w:t>
      </w:r>
      <w:r>
        <w:t>Persamaan</w:t>
      </w:r>
      <w:r w:rsidRPr="00E641F5">
        <w:t xml:space="preserve"> untuk menghitung </w:t>
      </w:r>
      <w:r>
        <w:rPr>
          <w:i/>
          <w:iCs/>
        </w:rPr>
        <w:t xml:space="preserve">silhouette score </w:t>
      </w:r>
      <w:r w:rsidRPr="00E641F5">
        <w:t>untuk sebuah data adalah sebagai berikut</w:t>
      </w:r>
      <w:r>
        <w:t>:</w:t>
      </w:r>
    </w:p>
    <w:p w14:paraId="49434139" w14:textId="77777777" w:rsidR="004257BE" w:rsidRDefault="004257BE" w:rsidP="004257B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582"/>
        <w:gridCol w:w="1073"/>
      </w:tblGrid>
      <w:tr w:rsidR="004257BE" w14:paraId="7953EAA2" w14:textId="77777777" w:rsidTr="00AC6ED9">
        <w:trPr>
          <w:trHeight w:val="655"/>
        </w:trPr>
        <w:tc>
          <w:tcPr>
            <w:tcW w:w="350" w:type="pct"/>
          </w:tcPr>
          <w:p w14:paraId="342A043F" w14:textId="77777777" w:rsidR="004257BE" w:rsidRDefault="004257BE" w:rsidP="00AC6ED9">
            <w:pPr>
              <w:ind w:firstLine="0"/>
            </w:pPr>
          </w:p>
        </w:tc>
        <w:tc>
          <w:tcPr>
            <w:tcW w:w="4300" w:type="pct"/>
          </w:tcPr>
          <w:p w14:paraId="4AF1A4E0" w14:textId="77777777" w:rsidR="004257BE" w:rsidRDefault="004257BE" w:rsidP="00AC6ED9">
            <w:pPr>
              <w:ind w:firstLine="0"/>
            </w:pPr>
            <m:oMathPara>
              <m:oMath>
                <m:r>
                  <w:rPr>
                    <w:rFonts w:ascii="Cambria Math" w:hAnsi="Cambria Math"/>
                  </w:rPr>
                  <m:t>s</m:t>
                </m:r>
                <m:d>
                  <m:dPr>
                    <m:ctrlPr>
                      <w:rPr>
                        <w:rFonts w:ascii="Cambria Math" w:hAnsi="Cambria Math"/>
                        <w:i/>
                      </w:rPr>
                    </m:ctrlPr>
                  </m:dPr>
                  <m:e>
                    <m:r>
                      <w:rPr>
                        <w:rFonts w:ascii="Cambria Math" w:hAnsi="Cambria Math"/>
                      </w:rPr>
                      <m:t>i</m:t>
                    </m:r>
                  </m:e>
                </m:d>
                <m:r>
                  <w:rPr>
                    <w:rFonts w:ascii="Cambria Math" w:hAnsi="Cambria Math"/>
                  </w:rPr>
                  <m:t>=</m:t>
                </m:r>
                <m:f>
                  <m:fPr>
                    <m:ctrlPr>
                      <w:rPr>
                        <w:rFonts w:ascii="Cambria Math" w:hAnsi="Cambria Math" w:cstheme="minorBidi"/>
                        <w:i/>
                        <w:szCs w:val="22"/>
                        <w:lang w:eastAsia="ja-JP"/>
                      </w:rPr>
                    </m:ctrlPr>
                  </m:fPr>
                  <m:num>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a(i)</m:t>
                    </m:r>
                  </m:num>
                  <m:den>
                    <m:r>
                      <w:rPr>
                        <w:rFonts w:ascii="Cambria Math" w:hAnsi="Cambria Math"/>
                      </w:rPr>
                      <m:t>maks(a</m:t>
                    </m:r>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m:t>
                    </m:r>
                  </m:den>
                </m:f>
              </m:oMath>
            </m:oMathPara>
          </w:p>
        </w:tc>
        <w:tc>
          <w:tcPr>
            <w:tcW w:w="350" w:type="pct"/>
          </w:tcPr>
          <w:p w14:paraId="334F03DC" w14:textId="77777777" w:rsidR="004257BE" w:rsidRPr="003C61D4" w:rsidRDefault="004257BE" w:rsidP="00AC6ED9">
            <w:pPr>
              <w:pStyle w:val="Caption"/>
              <w:rPr>
                <w:i w:val="0"/>
                <w:iCs w:val="0"/>
                <w:color w:val="000000" w:themeColor="text1"/>
                <w:sz w:val="24"/>
                <w:szCs w:val="24"/>
              </w:rPr>
            </w:pPr>
            <w:r>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TYLEREF 1 \s </w:instrText>
            </w:r>
            <w:r w:rsidRPr="003C61D4">
              <w:rPr>
                <w:i w:val="0"/>
                <w:iCs w:val="0"/>
                <w:color w:val="000000" w:themeColor="text1"/>
                <w:sz w:val="24"/>
                <w:szCs w:val="24"/>
              </w:rPr>
              <w:fldChar w:fldCharType="separate"/>
            </w:r>
            <w:r>
              <w:rPr>
                <w:i w:val="0"/>
                <w:iCs w:val="0"/>
                <w:noProof/>
                <w:color w:val="000000" w:themeColor="text1"/>
                <w:sz w:val="24"/>
                <w:szCs w:val="24"/>
              </w:rPr>
              <w:t>2</w:t>
            </w:r>
            <w:r w:rsidRPr="003C61D4">
              <w:rPr>
                <w:i w:val="0"/>
                <w:iCs w:val="0"/>
                <w:color w:val="000000" w:themeColor="text1"/>
                <w:sz w:val="24"/>
                <w:szCs w:val="24"/>
              </w:rPr>
              <w:fldChar w:fldCharType="end"/>
            </w:r>
            <w:r w:rsidRPr="003C61D4">
              <w:rPr>
                <w:i w:val="0"/>
                <w:iCs w:val="0"/>
                <w:color w:val="000000" w:themeColor="text1"/>
                <w:sz w:val="24"/>
                <w:szCs w:val="24"/>
              </w:rPr>
              <w:t>.</w:t>
            </w:r>
            <w:r w:rsidRPr="003C61D4">
              <w:rPr>
                <w:i w:val="0"/>
                <w:iCs w:val="0"/>
                <w:color w:val="000000" w:themeColor="text1"/>
                <w:sz w:val="24"/>
                <w:szCs w:val="24"/>
              </w:rPr>
              <w:fldChar w:fldCharType="begin"/>
            </w:r>
            <w:r w:rsidRPr="003C61D4">
              <w:rPr>
                <w:i w:val="0"/>
                <w:iCs w:val="0"/>
                <w:color w:val="000000" w:themeColor="text1"/>
                <w:sz w:val="24"/>
                <w:szCs w:val="24"/>
              </w:rPr>
              <w:instrText xml:space="preserve"> SEQ Persamaan \* ARABIC \s 1 </w:instrText>
            </w:r>
            <w:r w:rsidRPr="003C61D4">
              <w:rPr>
                <w:i w:val="0"/>
                <w:iCs w:val="0"/>
                <w:color w:val="000000" w:themeColor="text1"/>
                <w:sz w:val="24"/>
                <w:szCs w:val="24"/>
              </w:rPr>
              <w:fldChar w:fldCharType="separate"/>
            </w:r>
            <w:r>
              <w:rPr>
                <w:i w:val="0"/>
                <w:iCs w:val="0"/>
                <w:noProof/>
                <w:color w:val="000000" w:themeColor="text1"/>
                <w:sz w:val="24"/>
                <w:szCs w:val="24"/>
              </w:rPr>
              <w:t>9</w:t>
            </w:r>
            <w:r w:rsidRPr="003C61D4">
              <w:rPr>
                <w:i w:val="0"/>
                <w:iCs w:val="0"/>
                <w:color w:val="000000" w:themeColor="text1"/>
                <w:sz w:val="24"/>
                <w:szCs w:val="24"/>
              </w:rPr>
              <w:fldChar w:fldCharType="end"/>
            </w:r>
            <w:r>
              <w:rPr>
                <w:i w:val="0"/>
                <w:iCs w:val="0"/>
                <w:color w:val="000000" w:themeColor="text1"/>
                <w:sz w:val="24"/>
                <w:szCs w:val="24"/>
              </w:rPr>
              <w:t>)</w:t>
            </w:r>
          </w:p>
        </w:tc>
      </w:tr>
    </w:tbl>
    <w:p w14:paraId="235D2F48" w14:textId="77777777" w:rsidR="004257BE" w:rsidRDefault="004257BE" w:rsidP="004257BE">
      <w:pPr>
        <w:ind w:firstLine="0"/>
      </w:pPr>
    </w:p>
    <w:p w14:paraId="48EB9C52" w14:textId="77777777" w:rsidR="004257BE" w:rsidRDefault="004257BE" w:rsidP="004257BE">
      <w:r>
        <w:t xml:space="preserve">Di mana </w:t>
      </w:r>
      <m:oMath>
        <m:r>
          <w:rPr>
            <w:rFonts w:ascii="Cambria Math" w:hAnsi="Cambria Math"/>
          </w:rPr>
          <m:t>a(i)</m:t>
        </m:r>
      </m:oMath>
      <w:r>
        <w:t xml:space="preserve"> adalah ra</w:t>
      </w:r>
      <w:r w:rsidRPr="000B4107">
        <w:t xml:space="preserve">ta-rata jarak antara data </w:t>
      </w:r>
      <w:r w:rsidRPr="00F02AE6">
        <w:rPr>
          <w:i/>
          <w:iCs/>
        </w:rPr>
        <w:t>i</w:t>
      </w:r>
      <w:r w:rsidRPr="000B4107">
        <w:t xml:space="preserve"> dengan semua data lain dalam kluster yang sama.</w:t>
      </w:r>
      <w:r>
        <w:t xml:space="preserve"> Sedangkan </w:t>
      </w:r>
      <m:oMath>
        <m:r>
          <w:rPr>
            <w:rFonts w:ascii="Cambria Math" w:hAnsi="Cambria Math"/>
          </w:rPr>
          <m:t>b</m:t>
        </m:r>
        <m:d>
          <m:dPr>
            <m:ctrlPr>
              <w:rPr>
                <w:rFonts w:ascii="Cambria Math" w:hAnsi="Cambria Math"/>
                <w:i/>
              </w:rPr>
            </m:ctrlPr>
          </m:dPr>
          <m:e>
            <m:r>
              <w:rPr>
                <w:rFonts w:ascii="Cambria Math" w:hAnsi="Cambria Math"/>
              </w:rPr>
              <m:t>i</m:t>
            </m:r>
          </m:e>
        </m:d>
      </m:oMath>
      <w:r>
        <w:t xml:space="preserve"> adala r</w:t>
      </w:r>
      <w:r w:rsidRPr="000B4107">
        <w:t xml:space="preserve">ata-rata jarak antara data </w:t>
      </w:r>
      <w:r w:rsidRPr="00D75941">
        <w:rPr>
          <w:i/>
          <w:iCs/>
        </w:rPr>
        <w:t>i</w:t>
      </w:r>
      <w:r w:rsidRPr="000B4107">
        <w:t xml:space="preserve"> dengan semua data dalam kluster terdekat</w:t>
      </w:r>
      <w:r>
        <w:t xml:space="preserve"> </w:t>
      </w:r>
      <w:r>
        <w:fldChar w:fldCharType="begin" w:fldLock="1"/>
      </w:r>
      <w:r>
        <w:instrText>ADDIN CSL_CITATION {"citationItems":[{"id":"ITEM-1","itemData":{"DOI":"10.1109/ACCESS.2022.3215568","ISSN":"21693536","abstract":"Clustering is one of the critical parts of machine learning algorithms. K-Means clustering is the standard technique that various data analysts use for clustering the data among the various clusters. Even though the K means clustering algorithm can work effectively, there is a need to tune the value of K according to the dataset under consideration. The process of tuning for the value of k requires the execution of the K-means algorithm with different values of k. The values of k with the best cluster quality based on specific metrics are selected. The elbow method and silhouette coefficient is the most popular approach for selecting the number of clusters. However, both approaches are time-consuming, as they have to execute K-means for each value of k to find a good score. This approach is iterative. This paper proposed a divide and conquer approach that performs the same task in less time. From the proposed approach, the task has been completely 2.5 times faster in comparison to the iterative method at the cost of some memory required to store the results.","author":[{"dropping-particle":"","family":"Punhani","given":"Akash","non-dropping-particle":"","parse-names":false,"suffix":""},{"dropping-particle":"","family":"Faujdar","given":"Neetu","non-dropping-particle":"","parse-names":false,"suffix":""},{"dropping-particle":"","family":"Mishra","given":"Krishna Kumar","non-dropping-particle":"","parse-names":false,"suffix":""},{"dropping-particle":"","family":"Subramanian","given":"Manoharan","non-dropping-particle":"","parse-names":false,"suffix":""}],"container-title":"IEEE Access","id":"ITEM-1","issue":"October","issued":{"date-parts":[["2022"]]},"page":"115025-115032","publisher":"IEEE","title":"Binning-Based Silhouette Approach to Find the Optimal Cluster Using K-Means","type":"article-journal","volume":"10"},"uris":["http://www.mendeley.com/documents/?uuid=65fa7d4a-c8bb-42f8-9f02-a6f3cd382166"]}],"mendeley":{"formattedCitation":"(Punhani et al., 2022)","plainTextFormattedCitation":"(Punhani et al., 2022)","previouslyFormattedCitation":"(Punhani et al., 2022)"},"properties":{"noteIndex":0},"schema":"https://github.com/citation-style-language/schema/raw/master/csl-citation.json"}</w:instrText>
      </w:r>
      <w:r>
        <w:fldChar w:fldCharType="separate"/>
      </w:r>
      <w:r w:rsidRPr="00546573">
        <w:rPr>
          <w:noProof/>
        </w:rPr>
        <w:t>(Punhani et al., 2022)</w:t>
      </w:r>
      <w:r>
        <w:fldChar w:fldCharType="end"/>
      </w:r>
      <w:r w:rsidRPr="000B4107">
        <w:t>.</w:t>
      </w:r>
    </w:p>
    <w:p w14:paraId="11D8D45A" w14:textId="77777777" w:rsidR="004257BE" w:rsidRPr="008C7111" w:rsidRDefault="004257BE" w:rsidP="004257BE">
      <w:r w:rsidRPr="00B320DF">
        <w:t>Nilai Silhouette Score berada pada rentang -1 hingga 1, di mana nilai mendekati 1 menunjukkan data terkelompok dengan baik dalam klusternya sendiri dan jauh dari kluster lain. Nilai mendekati 0 menunjukkan data berada di perbatasan antara dua kluster, sedangkan nilai negatif menunjukkan data lebih dekat ke kluster lain dibandingkan dengan klusternya sendiri​</w:t>
      </w:r>
      <w:r>
        <w:t xml:space="preserve"> </w:t>
      </w:r>
      <w:r>
        <w:fldChar w:fldCharType="begin" w:fldLock="1"/>
      </w:r>
      <w:r>
        <w:instrText>ADDIN CSL_CITATION {"citationItems":[{"id":"ITEM-1","itemData":{"DOI":"10.5121/ijcsit.2018.10203","ISSN":"09754660","abstract":"The huge amount of healthcare data, coupled with the need for data analysis tools has made data mining interesting research areas. Data mining tools and techniques help to discover and understand hidden patterns in a dataset which may not be possible by mainly visualization of the data. Selecting appropriate clustering method and optimal number of clusters in healthcare data can be confusing and difficult most times. Presently, a large number of clustering algorithms are available for clustering healthcare data, but it is very difficult for people with little knowledge of data mining to choose suitable clustering algorithms. This paper aims to analyze clustering techniques using healthcare dataset, in order to determine suitable algorithms which can bring the optimized group clusters. Performances of two clustering algorithms (K-means and DBSCAN) were compared using Silhouette score values. Firstly, we analyzed K-means algorithm using different number of clusters (K) and different distance metrics. Secondly, we analyzed DBSCAN algorithm using different minimum number of points required to form a cluster (minPts) and different distance metrics. The experimental result indicates that both K-means and DBSCAN algorithms have strong intra-cluster cohesion and inter-cluster separation. Based on the analysis, K-means algorithm performed better compare to DBSCAN algorithm in terms of clustering accuracy and execution time.","author":[{"dropping-particle":"","family":"Ogbuabor","given":"Godwin","non-dropping-particle":"","parse-names":false,"suffix":""},{"dropping-particle":"","family":"F. N","given":"Ugwoke","non-dropping-particle":"","parse-names":false,"suffix":""}],"container-title":"International Journal of Computer Science and Information Technology","id":"ITEM-1","issue":"2","issued":{"date-parts":[["2018"]]},"page":"27-37","title":"Clustering Algorithm for a Healthcare Dataset Using Silhouette Score Value","type":"article-journal","volume":"10"},"uris":["http://www.mendeley.com/documents/?uuid=4a6dc8ff-2112-4c51-93d7-0c8120c9c7dc"]}],"mendeley":{"formattedCitation":"(Ogbuabor &amp; F. N, 2018)","plainTextFormattedCitation":"(Ogbuabor &amp; F. N, 2018)","previouslyFormattedCitation":"(Ogbuabor &amp; F. N, 2018)"},"properties":{"noteIndex":0},"schema":"https://github.com/citation-style-language/schema/raw/master/csl-citation.json"}</w:instrText>
      </w:r>
      <w:r>
        <w:fldChar w:fldCharType="separate"/>
      </w:r>
      <w:r w:rsidRPr="00F02AE6">
        <w:rPr>
          <w:noProof/>
        </w:rPr>
        <w:t>(Ogbuabor &amp; F. N, 2018)</w:t>
      </w:r>
      <w:r>
        <w:fldChar w:fldCharType="end"/>
      </w:r>
      <w:r>
        <w:t>.</w:t>
      </w:r>
    </w:p>
    <w:p w14:paraId="46573D03" w14:textId="77777777" w:rsidR="004257BE" w:rsidRPr="00442DA4" w:rsidRDefault="004257BE" w:rsidP="004257BE">
      <w:r>
        <w:t xml:space="preserve">Metode </w:t>
      </w:r>
      <w:r w:rsidRPr="00116903">
        <w:rPr>
          <w:i/>
          <w:iCs/>
        </w:rPr>
        <w:t>Blackbox testing</w:t>
      </w:r>
      <w:r>
        <w:t xml:space="preserve"> adalah teknik pengujian yang digunakan untuk mengevaluasi aplikasi tanpa memerlukan pemahaman yang mendalam mengenai detail internal, seperti </w:t>
      </w:r>
      <w:r>
        <w:rPr>
          <w:i/>
          <w:iCs/>
        </w:rPr>
        <w:t>source code</w:t>
      </w:r>
      <w:r>
        <w:t xml:space="preserve">.  Pengujian ini hanya memeriksa luaran yang dihasilkan berdasarkan masukan yang diberikan. Proses </w:t>
      </w:r>
      <w:r w:rsidRPr="00116903">
        <w:rPr>
          <w:i/>
          <w:iCs/>
        </w:rPr>
        <w:t>Blackbox testing</w:t>
      </w:r>
      <w:r>
        <w:t xml:space="preserve"> dilakukan dengan cara mencoba program menggunakan berbagai jenis masukan yang bertujuan untuk memastikan apakah program tersebut berfungsi sesuai dengan yang diharapkan </w:t>
      </w:r>
      <w:sdt>
        <w:sdtPr>
          <w:id w:val="869423421"/>
          <w:citation/>
        </w:sdtPr>
        <w:sdtContent>
          <w:r>
            <w:fldChar w:fldCharType="begin"/>
          </w:r>
          <w:r>
            <w:instrText xml:space="preserve"> CITATION Sas21 \l 1033 </w:instrText>
          </w:r>
          <w:r>
            <w:fldChar w:fldCharType="separate"/>
          </w:r>
          <w:r>
            <w:rPr>
              <w:noProof/>
            </w:rPr>
            <w:t>(Sasongko, et al., 2021)</w:t>
          </w:r>
          <w:r>
            <w:fldChar w:fldCharType="end"/>
          </w:r>
        </w:sdtContent>
      </w:sdt>
      <w:r>
        <w:t xml:space="preserve">. Terdapat beberapa metode Blackbox testing, namun dalam tugas akhir ini akan difokuskan menggunakan </w:t>
      </w:r>
      <w:r w:rsidRPr="00116903">
        <w:rPr>
          <w:i/>
          <w:iCs/>
        </w:rPr>
        <w:t>Decision Table Testing</w:t>
      </w:r>
      <w:r>
        <w:t>.</w:t>
      </w:r>
    </w:p>
    <w:p w14:paraId="1BCC7E66" w14:textId="77777777" w:rsidR="004257BE" w:rsidRPr="002D70F7" w:rsidRDefault="004257BE" w:rsidP="004257BE">
      <w:r w:rsidRPr="00116903">
        <w:rPr>
          <w:i/>
          <w:iCs/>
        </w:rPr>
        <w:lastRenderedPageBreak/>
        <w:t>Decision Table Testing</w:t>
      </w:r>
      <w:r w:rsidRPr="00442DA4">
        <w:t xml:space="preserve"> merupakan metode pengujian </w:t>
      </w:r>
      <w:r w:rsidRPr="00116903">
        <w:rPr>
          <w:i/>
          <w:iCs/>
        </w:rPr>
        <w:t>Blackbox</w:t>
      </w:r>
      <w:r w:rsidRPr="00442DA4">
        <w:t xml:space="preserve"> </w:t>
      </w:r>
      <w:r w:rsidRPr="00116903">
        <w:rPr>
          <w:i/>
          <w:iCs/>
        </w:rPr>
        <w:t>Testing</w:t>
      </w:r>
      <w:r w:rsidRPr="00442DA4">
        <w:t xml:space="preserve"> yang bertujuan untuk mengevaluasi perilaku sistem berdasarkan berbagai kombinasi input yang berbeda. Metode ini sering disebut juga sebagai tabel </w:t>
      </w:r>
      <w:r w:rsidRPr="00442DA4">
        <w:rPr>
          <w:i/>
          <w:iCs/>
        </w:rPr>
        <w:t>Cause-Effect</w:t>
      </w:r>
      <w:r w:rsidRPr="00442DA4">
        <w:t xml:space="preserve">, karena mengidentifikasi hubungan sebab-akibat antara input dan hasil yang diharapkan. </w:t>
      </w:r>
      <w:r w:rsidRPr="00116903">
        <w:rPr>
          <w:i/>
          <w:iCs/>
        </w:rPr>
        <w:t>Decision Table Testing</w:t>
      </w:r>
      <w:r w:rsidRPr="00442DA4">
        <w:t xml:space="preserve"> diterapkan ketika sistem memiliki sejumlah variasi nilai input yang tidak dapat diuji secara efektif menggunakan metode </w:t>
      </w:r>
      <w:r w:rsidRPr="00442DA4">
        <w:rPr>
          <w:i/>
          <w:iCs/>
        </w:rPr>
        <w:t>Boundary Value Analysis</w:t>
      </w:r>
      <w:r w:rsidRPr="00442DA4">
        <w:t xml:space="preserve"> atau </w:t>
      </w:r>
      <w:r w:rsidRPr="00442DA4">
        <w:rPr>
          <w:i/>
          <w:iCs/>
        </w:rPr>
        <w:t>Equivalent Partitioning</w:t>
      </w:r>
      <w:r w:rsidRPr="00442DA4">
        <w:t>.</w:t>
      </w:r>
      <w:sdt>
        <w:sdtPr>
          <w:id w:val="-799914190"/>
          <w:citation/>
        </w:sdtPr>
        <w:sdtContent>
          <w:r>
            <w:fldChar w:fldCharType="begin"/>
          </w:r>
          <w:r>
            <w:instrText xml:space="preserve"> CITATION Set22 \l 1033 </w:instrText>
          </w:r>
          <w:r>
            <w:fldChar w:fldCharType="separate"/>
          </w:r>
          <w:r>
            <w:rPr>
              <w:noProof/>
            </w:rPr>
            <w:t xml:space="preserve"> (Setiawan, 2022)</w:t>
          </w:r>
          <w:r>
            <w:fldChar w:fldCharType="end"/>
          </w:r>
        </w:sdtContent>
      </w:sdt>
    </w:p>
    <w:p w14:paraId="75FF665C" w14:textId="25DA3ACA" w:rsidR="000477F1" w:rsidRPr="00AA17BF" w:rsidRDefault="000477F1" w:rsidP="000477F1"/>
    <w:p w14:paraId="400E30EC" w14:textId="38BDA011" w:rsidR="001A6ADB" w:rsidRPr="00AA17BF" w:rsidRDefault="001A6ADB" w:rsidP="000477F1">
      <w:r w:rsidRPr="00AA17BF">
        <w:br w:type="page"/>
      </w:r>
    </w:p>
    <w:p w14:paraId="5DB278FA" w14:textId="77777777" w:rsidR="001A6ADB" w:rsidRPr="00AA17BF" w:rsidRDefault="001A6ADB" w:rsidP="000477F1"/>
    <w:p w14:paraId="14FC1D0B" w14:textId="4A098430" w:rsidR="008B1B1E" w:rsidRPr="00AA17BF" w:rsidRDefault="001A6ADB" w:rsidP="000477F1">
      <w:pPr>
        <w:pStyle w:val="Heading1"/>
      </w:pPr>
      <w:bookmarkStart w:id="30" w:name="_Toc95924969"/>
      <w:r w:rsidRPr="00AA17BF">
        <w:t>METODOLOGI</w:t>
      </w:r>
      <w:bookmarkEnd w:id="30"/>
    </w:p>
    <w:p w14:paraId="630210FC" w14:textId="77777777" w:rsidR="002B2BDA" w:rsidRDefault="002B2BDA" w:rsidP="002B2BDA">
      <w:pPr>
        <w:pStyle w:val="Heading2"/>
      </w:pPr>
      <w:bookmarkStart w:id="31" w:name="_Toc184251130"/>
      <w:r w:rsidRPr="000A2D49">
        <w:t>Metodologi</w:t>
      </w:r>
      <w:bookmarkEnd w:id="31"/>
    </w:p>
    <w:p w14:paraId="61527B9F" w14:textId="77777777" w:rsidR="002B2BDA" w:rsidRDefault="002B2BDA" w:rsidP="002B2BDA">
      <w:r>
        <w:t>Pada subbab ini metodologi tugas akhir dijelaskan dalam bentuk diagram alir yang berisi tahapan-tahapan yang dilakukan dalam pengerjaan tugas akhir.</w:t>
      </w:r>
    </w:p>
    <w:p w14:paraId="345D6811" w14:textId="77777777" w:rsidR="002B2BDA" w:rsidRDefault="002B2BDA" w:rsidP="002B2BDA"/>
    <w:p w14:paraId="7E6E1DD4" w14:textId="77777777" w:rsidR="002B2BDA" w:rsidRDefault="002B2BDA" w:rsidP="002B2BDA">
      <w:pPr>
        <w:keepNext/>
        <w:jc w:val="center"/>
      </w:pPr>
      <w:r w:rsidRPr="006E394B">
        <w:rPr>
          <w:noProof/>
          <w:lang w:val="en-ID"/>
        </w:rPr>
        <w:drawing>
          <wp:inline distT="0" distB="0" distL="0" distR="0" wp14:anchorId="0FC5EAB5" wp14:editId="1C9D9E1D">
            <wp:extent cx="5241885" cy="6736897"/>
            <wp:effectExtent l="0" t="0" r="0" b="6985"/>
            <wp:docPr id="869582465" name="Picture 4" descr="A black and whit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582465" name="Picture 4" descr="A black and white diagram&#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5230" cy="6741196"/>
                    </a:xfrm>
                    <a:prstGeom prst="rect">
                      <a:avLst/>
                    </a:prstGeom>
                    <a:noFill/>
                    <a:ln>
                      <a:noFill/>
                    </a:ln>
                  </pic:spPr>
                </pic:pic>
              </a:graphicData>
            </a:graphic>
          </wp:inline>
        </w:drawing>
      </w:r>
    </w:p>
    <w:p w14:paraId="4FE249C8" w14:textId="07943B5B" w:rsidR="002B2BDA" w:rsidRPr="00064B69" w:rsidRDefault="002B2BDA" w:rsidP="00064B69">
      <w:pPr>
        <w:pStyle w:val="Caption"/>
        <w:jc w:val="center"/>
        <w:rPr>
          <w:rFonts w:cs="Times New Roman"/>
          <w:i w:val="0"/>
          <w:iCs w:val="0"/>
          <w:noProof/>
          <w:color w:val="000000" w:themeColor="text1"/>
          <w:sz w:val="24"/>
          <w:szCs w:val="24"/>
          <w:lang w:val="en-ID"/>
        </w:rPr>
      </w:pPr>
      <w:bookmarkStart w:id="32" w:name="_Toc184941438"/>
      <w:r w:rsidRPr="002C7134">
        <w:rPr>
          <w:rFonts w:cs="Times New Roman"/>
          <w:b/>
          <w:bCs/>
          <w:i w:val="0"/>
          <w:iCs w:val="0"/>
          <w:color w:val="000000" w:themeColor="text1"/>
          <w:sz w:val="24"/>
          <w:szCs w:val="24"/>
        </w:rPr>
        <w:t xml:space="preserve">Gambar </w:t>
      </w:r>
      <w:r>
        <w:rPr>
          <w:rFonts w:cs="Times New Roman"/>
          <w:b/>
          <w:bCs/>
          <w:i w:val="0"/>
          <w:iCs w:val="0"/>
          <w:color w:val="000000" w:themeColor="text1"/>
          <w:sz w:val="24"/>
          <w:szCs w:val="24"/>
        </w:rPr>
        <w:fldChar w:fldCharType="begin"/>
      </w:r>
      <w:r>
        <w:rPr>
          <w:rFonts w:cs="Times New Roman"/>
          <w:b/>
          <w:bCs/>
          <w:i w:val="0"/>
          <w:iCs w:val="0"/>
          <w:color w:val="000000" w:themeColor="text1"/>
          <w:sz w:val="24"/>
          <w:szCs w:val="24"/>
        </w:rPr>
        <w:instrText xml:space="preserve"> STYLEREF 1 \s </w:instrText>
      </w:r>
      <w:r>
        <w:rPr>
          <w:rFonts w:cs="Times New Roman"/>
          <w:b/>
          <w:bCs/>
          <w:i w:val="0"/>
          <w:iCs w:val="0"/>
          <w:color w:val="000000" w:themeColor="text1"/>
          <w:sz w:val="24"/>
          <w:szCs w:val="24"/>
        </w:rPr>
        <w:fldChar w:fldCharType="separate"/>
      </w:r>
      <w:r>
        <w:rPr>
          <w:rFonts w:cs="Times New Roman"/>
          <w:b/>
          <w:bCs/>
          <w:i w:val="0"/>
          <w:iCs w:val="0"/>
          <w:noProof/>
          <w:color w:val="000000" w:themeColor="text1"/>
          <w:sz w:val="24"/>
          <w:szCs w:val="24"/>
        </w:rPr>
        <w:t>3</w:t>
      </w:r>
      <w:r>
        <w:rPr>
          <w:rFonts w:cs="Times New Roman"/>
          <w:b/>
          <w:bCs/>
          <w:i w:val="0"/>
          <w:iCs w:val="0"/>
          <w:color w:val="000000" w:themeColor="text1"/>
          <w:sz w:val="24"/>
          <w:szCs w:val="24"/>
        </w:rPr>
        <w:fldChar w:fldCharType="end"/>
      </w:r>
      <w:r>
        <w:rPr>
          <w:rFonts w:cs="Times New Roman"/>
          <w:b/>
          <w:bCs/>
          <w:i w:val="0"/>
          <w:iCs w:val="0"/>
          <w:color w:val="000000" w:themeColor="text1"/>
          <w:sz w:val="24"/>
          <w:szCs w:val="24"/>
        </w:rPr>
        <w:t>.</w:t>
      </w:r>
      <w:r>
        <w:rPr>
          <w:rFonts w:cs="Times New Roman"/>
          <w:b/>
          <w:bCs/>
          <w:i w:val="0"/>
          <w:iCs w:val="0"/>
          <w:color w:val="000000" w:themeColor="text1"/>
          <w:sz w:val="24"/>
          <w:szCs w:val="24"/>
        </w:rPr>
        <w:fldChar w:fldCharType="begin"/>
      </w:r>
      <w:r>
        <w:rPr>
          <w:rFonts w:cs="Times New Roman"/>
          <w:b/>
          <w:bCs/>
          <w:i w:val="0"/>
          <w:iCs w:val="0"/>
          <w:color w:val="000000" w:themeColor="text1"/>
          <w:sz w:val="24"/>
          <w:szCs w:val="24"/>
        </w:rPr>
        <w:instrText xml:space="preserve"> SEQ Gambar \* ARABIC \s 1 </w:instrText>
      </w:r>
      <w:r>
        <w:rPr>
          <w:rFonts w:cs="Times New Roman"/>
          <w:b/>
          <w:bCs/>
          <w:i w:val="0"/>
          <w:iCs w:val="0"/>
          <w:color w:val="000000" w:themeColor="text1"/>
          <w:sz w:val="24"/>
          <w:szCs w:val="24"/>
        </w:rPr>
        <w:fldChar w:fldCharType="separate"/>
      </w:r>
      <w:r>
        <w:rPr>
          <w:rFonts w:cs="Times New Roman"/>
          <w:b/>
          <w:bCs/>
          <w:i w:val="0"/>
          <w:iCs w:val="0"/>
          <w:noProof/>
          <w:color w:val="000000" w:themeColor="text1"/>
          <w:sz w:val="24"/>
          <w:szCs w:val="24"/>
        </w:rPr>
        <w:t>1</w:t>
      </w:r>
      <w:r>
        <w:rPr>
          <w:rFonts w:cs="Times New Roman"/>
          <w:b/>
          <w:bCs/>
          <w:i w:val="0"/>
          <w:iCs w:val="0"/>
          <w:color w:val="000000" w:themeColor="text1"/>
          <w:sz w:val="24"/>
          <w:szCs w:val="24"/>
        </w:rPr>
        <w:fldChar w:fldCharType="end"/>
      </w:r>
      <w:r w:rsidRPr="002C7134">
        <w:rPr>
          <w:rFonts w:cs="Times New Roman"/>
          <w:i w:val="0"/>
          <w:iCs w:val="0"/>
          <w:color w:val="000000" w:themeColor="text1"/>
          <w:sz w:val="24"/>
          <w:szCs w:val="24"/>
        </w:rPr>
        <w:t xml:space="preserve"> Diagram Alur Tugas Akhir</w:t>
      </w:r>
      <w:bookmarkEnd w:id="32"/>
    </w:p>
    <w:p w14:paraId="3735559F" w14:textId="77777777" w:rsidR="002B2BDA" w:rsidRDefault="002B2BDA" w:rsidP="002B2BDA">
      <w:pPr>
        <w:pStyle w:val="Heading2"/>
      </w:pPr>
      <w:bookmarkStart w:id="33" w:name="_Toc184251131"/>
      <w:r>
        <w:lastRenderedPageBreak/>
        <w:t>Uraian Metodologi</w:t>
      </w:r>
      <w:bookmarkEnd w:id="33"/>
    </w:p>
    <w:p w14:paraId="1422980B" w14:textId="77777777" w:rsidR="002B2BDA" w:rsidRPr="004B7815" w:rsidRDefault="002B2BDA" w:rsidP="002B2BDA">
      <w:r>
        <w:t>Pada subbab ini, setiap tahap metodologi pada tugas akhir ini dijelaskan dengan lebih rinci.</w:t>
      </w:r>
    </w:p>
    <w:p w14:paraId="0E2FAB53" w14:textId="77777777" w:rsidR="002B2BDA" w:rsidRDefault="002B2BDA" w:rsidP="002B2BDA">
      <w:pPr>
        <w:pStyle w:val="Heading3"/>
        <w:rPr>
          <w:rFonts w:ascii="Times New Roman" w:hAnsi="Times New Roman" w:cs="Times New Roman"/>
          <w:b/>
          <w:bCs/>
          <w:color w:val="000000" w:themeColor="text1"/>
        </w:rPr>
      </w:pPr>
      <w:bookmarkStart w:id="34" w:name="_Toc184251132"/>
      <w:r>
        <w:rPr>
          <w:rFonts w:ascii="Times New Roman" w:hAnsi="Times New Roman" w:cs="Times New Roman"/>
          <w:b/>
          <w:bCs/>
          <w:color w:val="000000" w:themeColor="text1"/>
        </w:rPr>
        <w:t>Identifikasi Masalah</w:t>
      </w:r>
      <w:bookmarkEnd w:id="34"/>
    </w:p>
    <w:p w14:paraId="55CC5403" w14:textId="77777777" w:rsidR="002B2BDA" w:rsidRPr="007C32BE" w:rsidRDefault="002B2BDA" w:rsidP="002B2BDA">
      <w:r w:rsidRPr="0062452C">
        <w:t xml:space="preserve">Pada tahap awal </w:t>
      </w:r>
      <w:r>
        <w:t>tugas akhir</w:t>
      </w:r>
      <w:r w:rsidRPr="0062452C">
        <w:t xml:space="preserve">, dilakukan identifikasi terhadap kebutuhan pengguna dalam proses pencarian properti yang relevan dan efisien. Selain itu, berbagai kendala yang sering dihadapi oleh sistem rekomendasi, seperti </w:t>
      </w:r>
      <w:r w:rsidRPr="0062452C">
        <w:rPr>
          <w:i/>
          <w:iCs/>
        </w:rPr>
        <w:t>cold-start</w:t>
      </w:r>
      <w:r w:rsidRPr="0062452C">
        <w:t xml:space="preserve"> problem, relevansi hasil rekomendasi, dan efisiensi pencarian, juga dianalisis secara</w:t>
      </w:r>
      <w:r>
        <w:t xml:space="preserve"> mendalam. </w:t>
      </w:r>
      <w:r w:rsidRPr="00C30EF9">
        <w:t>Hasil dari identifikasi ini akan digunakan sebagai dasar perancangan sistem rekomendasi yang mampu mengatasi permasalahan tersebut dan memenuhi kebutuhan pengguna dengan lebih baik.</w:t>
      </w:r>
    </w:p>
    <w:p w14:paraId="1ABFCE29" w14:textId="77777777" w:rsidR="002B2BDA" w:rsidRDefault="002B2BDA" w:rsidP="002B2BDA">
      <w:pPr>
        <w:pStyle w:val="Heading3"/>
        <w:rPr>
          <w:rFonts w:ascii="Times New Roman" w:hAnsi="Times New Roman" w:cs="Times New Roman"/>
          <w:b/>
          <w:bCs/>
          <w:color w:val="000000" w:themeColor="text1"/>
        </w:rPr>
      </w:pPr>
      <w:bookmarkStart w:id="35" w:name="_Toc184251133"/>
      <w:r>
        <w:rPr>
          <w:rFonts w:ascii="Times New Roman" w:hAnsi="Times New Roman" w:cs="Times New Roman"/>
          <w:b/>
          <w:bCs/>
          <w:color w:val="000000" w:themeColor="text1"/>
        </w:rPr>
        <w:t>Studi Literatur</w:t>
      </w:r>
      <w:bookmarkEnd w:id="35"/>
    </w:p>
    <w:p w14:paraId="4B54B0EB" w14:textId="77777777" w:rsidR="002B2BDA" w:rsidRPr="009B5671" w:rsidRDefault="002B2BDA" w:rsidP="002B2BDA">
      <w:r>
        <w:t>Pada tahap</w:t>
      </w:r>
      <w:r w:rsidRPr="00112AA5">
        <w:t xml:space="preserve"> </w:t>
      </w:r>
      <w:r>
        <w:t xml:space="preserve">studi </w:t>
      </w:r>
      <w:r w:rsidRPr="00112AA5">
        <w:t>literatur</w:t>
      </w:r>
      <w:r>
        <w:t xml:space="preserve"> dilakukan kajian</w:t>
      </w:r>
      <w:r w:rsidRPr="00112AA5">
        <w:t xml:space="preserve"> terhadap penelitian-penelitian terdahulu yang berkaitan dengan pengembangan sistem rekomendasi. Fokus utama kajian ini adalah metode </w:t>
      </w:r>
      <w:r w:rsidRPr="00112AA5">
        <w:rPr>
          <w:i/>
          <w:iCs/>
        </w:rPr>
        <w:t>Content-Based Filtering</w:t>
      </w:r>
      <w:r w:rsidRPr="00112AA5">
        <w:t xml:space="preserve"> (CBF),</w:t>
      </w:r>
      <w:r>
        <w:t xml:space="preserve"> </w:t>
      </w:r>
      <w:r>
        <w:rPr>
          <w:i/>
          <w:iCs/>
        </w:rPr>
        <w:t xml:space="preserve">Knowledge-Based Recommender Systems </w:t>
      </w:r>
      <w:r>
        <w:t xml:space="preserve">(KBRS), </w:t>
      </w:r>
      <w:r>
        <w:rPr>
          <w:i/>
          <w:iCs/>
        </w:rPr>
        <w:t>Hybrid Filtering</w:t>
      </w:r>
      <w:r>
        <w:t>,</w:t>
      </w:r>
      <w:r w:rsidRPr="00112AA5">
        <w:t xml:space="preserve"> </w:t>
      </w:r>
      <w:r w:rsidRPr="00112AA5">
        <w:rPr>
          <w:i/>
          <w:iCs/>
        </w:rPr>
        <w:t>Profile Matching</w:t>
      </w:r>
      <w:r w:rsidRPr="00112AA5">
        <w:t xml:space="preserve">, algoritma Term Frequency-Inverse Document Frequency (TF-IDF). </w:t>
      </w:r>
      <w:r>
        <w:t>Tugas akhir</w:t>
      </w:r>
      <w:r w:rsidRPr="00112AA5">
        <w:t xml:space="preserve"> ini juga mempelajari konsep </w:t>
      </w:r>
      <w:r w:rsidRPr="00112AA5">
        <w:rPr>
          <w:i/>
          <w:iCs/>
        </w:rPr>
        <w:t>Cosine Similarity</w:t>
      </w:r>
      <w:r w:rsidRPr="00112AA5">
        <w:t xml:space="preserve"> sebagai metode penghitungan kesamaan antara properti</w:t>
      </w:r>
      <w:r>
        <w:t xml:space="preserve"> dalam ruang vektor. Untuk mengevaluasi hasil rekomendasi dilakukan pengkajian terhadap salah satu metode </w:t>
      </w:r>
      <w:r>
        <w:rPr>
          <w:i/>
          <w:iCs/>
        </w:rPr>
        <w:t xml:space="preserve">black box </w:t>
      </w:r>
      <w:r w:rsidRPr="00856CA9">
        <w:rPr>
          <w:i/>
          <w:iCs/>
        </w:rPr>
        <w:t>testing</w:t>
      </w:r>
      <w:r>
        <w:rPr>
          <w:i/>
          <w:iCs/>
        </w:rPr>
        <w:t xml:space="preserve"> </w:t>
      </w:r>
      <w:r>
        <w:t xml:space="preserve">yaitu </w:t>
      </w:r>
      <w:r>
        <w:rPr>
          <w:i/>
          <w:iCs/>
        </w:rPr>
        <w:t>decision table-based testing</w:t>
      </w:r>
      <w:r>
        <w:t>.</w:t>
      </w:r>
      <w:r>
        <w:rPr>
          <w:i/>
          <w:iCs/>
        </w:rPr>
        <w:t xml:space="preserve"> </w:t>
      </w:r>
      <w:r w:rsidRPr="001160BF">
        <w:t>Kajian</w:t>
      </w:r>
      <w:r>
        <w:t xml:space="preserve"> ini bertujuan untuk membangun landasan teoritis yang kuat bagi pengembangan sistem rekomendasi properti yang lebih akurat dan efisien.</w:t>
      </w:r>
    </w:p>
    <w:p w14:paraId="0B13FFCA" w14:textId="77777777" w:rsidR="002B2BDA" w:rsidRDefault="002B2BDA" w:rsidP="002B2BDA">
      <w:pPr>
        <w:pStyle w:val="Heading3"/>
        <w:rPr>
          <w:rFonts w:ascii="Times New Roman" w:hAnsi="Times New Roman" w:cs="Times New Roman"/>
          <w:b/>
          <w:bCs/>
          <w:color w:val="000000" w:themeColor="text1"/>
        </w:rPr>
      </w:pPr>
      <w:bookmarkStart w:id="36" w:name="_Toc184251134"/>
      <w:r>
        <w:rPr>
          <w:rFonts w:ascii="Times New Roman" w:hAnsi="Times New Roman" w:cs="Times New Roman"/>
          <w:b/>
          <w:bCs/>
          <w:color w:val="000000" w:themeColor="text1"/>
        </w:rPr>
        <w:t>Pengumpulan Data</w:t>
      </w:r>
      <w:bookmarkEnd w:id="36"/>
    </w:p>
    <w:p w14:paraId="1948A8C0" w14:textId="77777777" w:rsidR="002B2BDA" w:rsidRPr="00CC431C" w:rsidRDefault="002B2BDA" w:rsidP="002B2BDA">
      <w:r w:rsidRPr="00C00583">
        <w:t xml:space="preserve">Data yang digunakan dalam </w:t>
      </w:r>
      <w:r>
        <w:t xml:space="preserve">tugas akhir </w:t>
      </w:r>
      <w:r w:rsidRPr="00C00583">
        <w:t xml:space="preserve">ini dikumpulkan melalui proses </w:t>
      </w:r>
      <w:r w:rsidRPr="00C00583">
        <w:rPr>
          <w:i/>
          <w:iCs/>
        </w:rPr>
        <w:t>web scraping</w:t>
      </w:r>
      <w:r w:rsidRPr="00C00583">
        <w:t xml:space="preserve"> dari platform digital</w:t>
      </w:r>
      <w:r>
        <w:t xml:space="preserve"> penjualan properti</w:t>
      </w:r>
      <w:r w:rsidRPr="00C00583">
        <w:t xml:space="preserve">. Data yang dikumpulkan meliputi atribut properti, seperti lokasi, harga, </w:t>
      </w:r>
      <w:r>
        <w:t>ukuran properti</w:t>
      </w:r>
      <w:r w:rsidRPr="00C00583">
        <w:t>, dan fasilitas, serta data demografi dan kondisi sosial pengguna untuk pembuatan profil pengguna. Data yang terkumpul kemudian disaring untuk menghilangkan duplikasi dan memastikan kualitas data sesuai untuk digunakan dalam proses analisis lebih lanjut.</w:t>
      </w:r>
    </w:p>
    <w:p w14:paraId="137E825A" w14:textId="77777777" w:rsidR="002B2BDA" w:rsidRDefault="002B2BDA" w:rsidP="002B2BDA">
      <w:pPr>
        <w:pStyle w:val="Heading3"/>
        <w:rPr>
          <w:rFonts w:ascii="Times New Roman" w:hAnsi="Times New Roman" w:cs="Times New Roman"/>
          <w:b/>
          <w:bCs/>
          <w:color w:val="000000" w:themeColor="text1"/>
        </w:rPr>
      </w:pPr>
      <w:bookmarkStart w:id="37" w:name="_Toc184251135"/>
      <w:r>
        <w:rPr>
          <w:rFonts w:ascii="Times New Roman" w:hAnsi="Times New Roman" w:cs="Times New Roman"/>
          <w:b/>
          <w:bCs/>
          <w:color w:val="000000" w:themeColor="text1"/>
        </w:rPr>
        <w:t>Pra-proses Data</w:t>
      </w:r>
      <w:bookmarkEnd w:id="37"/>
    </w:p>
    <w:p w14:paraId="775B7DCD" w14:textId="77777777" w:rsidR="002B2BDA" w:rsidRPr="001E7D0D" w:rsidRDefault="002B2BDA" w:rsidP="002B2BDA">
      <w:r w:rsidRPr="001E7D0D">
        <w:t>Data yang telah terkumpul diolah melalui beberapa tahap untuk memastikan kualitasnya sebelum digunakan dalam implementasi algoritma. Proses ini melibatkan pembersihan data untuk menghapus kesalahan dan nilai yang hilang</w:t>
      </w:r>
      <w:r>
        <w:t xml:space="preserve">, serta dilakukan </w:t>
      </w:r>
      <w:r>
        <w:rPr>
          <w:i/>
          <w:iCs/>
        </w:rPr>
        <w:t xml:space="preserve">tokenization </w:t>
      </w:r>
      <w:r>
        <w:t xml:space="preserve">dan </w:t>
      </w:r>
      <w:r>
        <w:rPr>
          <w:i/>
          <w:iCs/>
        </w:rPr>
        <w:t xml:space="preserve">stop words removal </w:t>
      </w:r>
      <w:r>
        <w:t>untuk data yang berisi deskripsi properti</w:t>
      </w:r>
      <w:r w:rsidRPr="001E7D0D">
        <w:t>. Selanjutnya, bobot diberikan pada setiap fitur teks menggunakan algoritma TF-IDF untuk memastikan relevansi antar properti dapat diukur dengan baik.</w:t>
      </w:r>
    </w:p>
    <w:p w14:paraId="0BF609C7" w14:textId="77777777" w:rsidR="002B2BDA" w:rsidRDefault="002B2BDA" w:rsidP="002B2BDA">
      <w:pPr>
        <w:pStyle w:val="Heading3"/>
        <w:rPr>
          <w:rFonts w:ascii="Times New Roman" w:hAnsi="Times New Roman" w:cs="Times New Roman"/>
          <w:b/>
          <w:bCs/>
          <w:color w:val="000000" w:themeColor="text1"/>
        </w:rPr>
      </w:pPr>
      <w:bookmarkStart w:id="38" w:name="_Toc184251136"/>
      <w:r>
        <w:rPr>
          <w:rFonts w:ascii="Times New Roman" w:hAnsi="Times New Roman" w:cs="Times New Roman"/>
          <w:b/>
          <w:bCs/>
          <w:color w:val="000000" w:themeColor="text1"/>
        </w:rPr>
        <w:t>Implementasi Algoritma</w:t>
      </w:r>
      <w:bookmarkEnd w:id="38"/>
    </w:p>
    <w:p w14:paraId="78E1C4C5" w14:textId="77777777" w:rsidR="002B2BDA" w:rsidRPr="003B7946" w:rsidRDefault="002B2BDA" w:rsidP="002B2BDA">
      <w:r>
        <w:t>Pada tahap ini mengintegrasikan semua pendekatan utama untuk membangun sistem rekomendasi. Pertama, CBF</w:t>
      </w:r>
      <w:r w:rsidRPr="00114401">
        <w:t xml:space="preserve"> dengan </w:t>
      </w:r>
      <w:r>
        <w:t xml:space="preserve">menggunakan metode </w:t>
      </w:r>
      <w:r w:rsidRPr="00114401">
        <w:t>TF-IDF</w:t>
      </w:r>
      <w:r>
        <w:t xml:space="preserve"> untuk menganalisis relevansi properti berdasarkan atributnya, seperti deskripsi, lokasi, atau fasilitas.</w:t>
      </w:r>
      <w:r w:rsidRPr="00AE340D">
        <w:t xml:space="preserve"> Kesamaan antar properti dihitung menggunakan </w:t>
      </w:r>
      <w:r w:rsidRPr="00AE340D">
        <w:rPr>
          <w:i/>
          <w:iCs/>
        </w:rPr>
        <w:t>Cosine Similarity</w:t>
      </w:r>
      <w:r w:rsidRPr="00AE340D">
        <w:t xml:space="preserve"> untuk mendapatkan </w:t>
      </w:r>
      <w:r>
        <w:t xml:space="preserve">kelompok </w:t>
      </w:r>
      <w:r w:rsidRPr="00AE340D">
        <w:t>properti yang relevan.</w:t>
      </w:r>
      <w:r>
        <w:t xml:space="preserve"> Kedua, K-means </w:t>
      </w:r>
      <w:r w:rsidRPr="00BD3A1B">
        <w:rPr>
          <w:i/>
          <w:iCs/>
        </w:rPr>
        <w:t>clustering</w:t>
      </w:r>
      <w:r>
        <w:t xml:space="preserve"> digunakan untuk mengelompokkan properti yang memiliki kesamaan atribut. Selanjutmya, </w:t>
      </w:r>
      <w:r>
        <w:rPr>
          <w:i/>
          <w:iCs/>
        </w:rPr>
        <w:t xml:space="preserve">rule-base </w:t>
      </w:r>
      <w:r>
        <w:t xml:space="preserve">KBRS diimplementasikan untuk menyaring properti berdasarkan aturan yang telah dirancang sesuai dengan preferensi setiap profil pengguna. Hasil dari </w:t>
      </w:r>
      <w:r>
        <w:rPr>
          <w:i/>
          <w:iCs/>
        </w:rPr>
        <w:t>rule-based</w:t>
      </w:r>
      <w:r>
        <w:t xml:space="preserve"> KBRS ini adalah daftar properti yang kemudian digunakan untuk langkah selanjutnya. Metode </w:t>
      </w:r>
      <w:r w:rsidRPr="00AE340D">
        <w:rPr>
          <w:i/>
          <w:iCs/>
        </w:rPr>
        <w:t>Profile Matching</w:t>
      </w:r>
      <w:r>
        <w:rPr>
          <w:i/>
          <w:iCs/>
        </w:rPr>
        <w:t xml:space="preserve"> </w:t>
      </w:r>
      <w:r>
        <w:t xml:space="preserve">diterapkan pada daftar properti yang telah </w:t>
      </w:r>
      <w:r>
        <w:lastRenderedPageBreak/>
        <w:t xml:space="preserve">dihasilkan pada langkah sebelumnya dan dilakukan analisis </w:t>
      </w:r>
      <w:r w:rsidRPr="00036A48">
        <w:rPr>
          <w:i/>
          <w:iCs/>
        </w:rPr>
        <w:t>gap</w:t>
      </w:r>
      <w:r>
        <w:t xml:space="preserve"> untuk mencocokkan properti dengan kebutuhan pengguna dengan mempertimbangkan kesesuaian atribut-atribut penting.</w:t>
      </w:r>
    </w:p>
    <w:p w14:paraId="0846C397" w14:textId="77777777" w:rsidR="002B2BDA" w:rsidRDefault="002B2BDA" w:rsidP="002B2BDA">
      <w:pPr>
        <w:pStyle w:val="Heading3"/>
        <w:rPr>
          <w:rFonts w:ascii="Times New Roman" w:hAnsi="Times New Roman" w:cs="Times New Roman"/>
          <w:b/>
          <w:bCs/>
          <w:color w:val="000000" w:themeColor="text1"/>
        </w:rPr>
      </w:pPr>
      <w:bookmarkStart w:id="39" w:name="_Toc184251137"/>
      <w:r>
        <w:rPr>
          <w:rFonts w:ascii="Times New Roman" w:hAnsi="Times New Roman" w:cs="Times New Roman"/>
          <w:b/>
          <w:bCs/>
          <w:color w:val="000000" w:themeColor="text1"/>
        </w:rPr>
        <w:t>Uji Coba &amp; Evaluasi Algoritma</w:t>
      </w:r>
      <w:bookmarkEnd w:id="39"/>
    </w:p>
    <w:p w14:paraId="1DCA1B73" w14:textId="77777777" w:rsidR="002B2BDA" w:rsidRPr="00863B0F" w:rsidRDefault="002B2BDA" w:rsidP="002B2BDA">
      <w:r>
        <w:t xml:space="preserve">Tahap ini dilakukan evaluasi terhadap hasil kluster dari metode K-Means untuk mengukur kesamaan antar properti dalam satu domain dengan menggunakan pengukuran </w:t>
      </w:r>
      <w:r w:rsidRPr="00A50F3F">
        <w:rPr>
          <w:i/>
          <w:iCs/>
        </w:rPr>
        <w:t>Sillhouette Score</w:t>
      </w:r>
      <w:r>
        <w:t>. Selain itu, untuk memastikan algoritma berjalan sesuai yang diharapkan, peneliti mengimplementasikan uji Blackbox menggunakan metode Decision Table Testing untuk memverifikasi apakah sistem rekomendasi bekerja sesuai dengan spesifikasi yang telah dirancang. Uji ini memastikan bahwa setiap masukan menghasilkan keluaran yang diharapkan.</w:t>
      </w:r>
    </w:p>
    <w:p w14:paraId="6D8BC8F7" w14:textId="77777777" w:rsidR="002B2BDA" w:rsidRDefault="002B2BDA" w:rsidP="002B2BDA">
      <w:pPr>
        <w:pStyle w:val="Heading3"/>
        <w:rPr>
          <w:rFonts w:ascii="Times New Roman" w:hAnsi="Times New Roman" w:cs="Times New Roman"/>
          <w:b/>
          <w:bCs/>
          <w:color w:val="000000" w:themeColor="text1"/>
        </w:rPr>
      </w:pPr>
      <w:bookmarkStart w:id="40" w:name="_Toc184251138"/>
      <w:r>
        <w:rPr>
          <w:rFonts w:ascii="Times New Roman" w:hAnsi="Times New Roman" w:cs="Times New Roman"/>
          <w:b/>
          <w:bCs/>
          <w:color w:val="000000" w:themeColor="text1"/>
        </w:rPr>
        <w:t>Penyusunan Buku Tugas Akhir</w:t>
      </w:r>
      <w:bookmarkEnd w:id="40"/>
    </w:p>
    <w:p w14:paraId="54D71159" w14:textId="149445AE" w:rsidR="002B2BDA" w:rsidRPr="00F75300" w:rsidRDefault="002B2BDA" w:rsidP="002B2BDA">
      <w:r w:rsidRPr="0023747C">
        <w:t xml:space="preserve">Tahapan terakhir adalah penyusunan laporan tugas akhir yang memuat seluruh proses, hasil implementasi, analisis, dan evaluasi algoritma dalam </w:t>
      </w:r>
      <w:r>
        <w:t xml:space="preserve">tugas akhir </w:t>
      </w:r>
      <w:r w:rsidRPr="0023747C">
        <w:t>ini.</w:t>
      </w:r>
    </w:p>
    <w:p w14:paraId="59C167BC" w14:textId="77777777" w:rsidR="002B2BDA" w:rsidRDefault="002B2BDA" w:rsidP="002B2BDA">
      <w:pPr>
        <w:pStyle w:val="Heading2"/>
      </w:pPr>
      <w:bookmarkStart w:id="41" w:name="_Toc184251139"/>
      <w:r>
        <w:t>Waktu pengerjaan</w:t>
      </w:r>
      <w:bookmarkEnd w:id="41"/>
    </w:p>
    <w:p w14:paraId="6BB5806B" w14:textId="77777777" w:rsidR="002B2BDA" w:rsidRDefault="002B2BDA" w:rsidP="002B2BDA">
      <w:r>
        <w:t>Sub bab ini berisi lini waktu pengerjaan tugas akhir.</w:t>
      </w:r>
    </w:p>
    <w:p w14:paraId="2D0C8301" w14:textId="77777777" w:rsidR="002B2BDA" w:rsidRDefault="002B2BDA" w:rsidP="002B2BDA"/>
    <w:p w14:paraId="540A9A33" w14:textId="77777777" w:rsidR="002B2BDA" w:rsidRPr="00203699" w:rsidRDefault="002B2BDA" w:rsidP="002B2BDA">
      <w:pPr>
        <w:pStyle w:val="Caption"/>
        <w:keepNext/>
        <w:jc w:val="center"/>
        <w:rPr>
          <w:i w:val="0"/>
          <w:iCs w:val="0"/>
          <w:color w:val="000000" w:themeColor="text1"/>
          <w:sz w:val="24"/>
          <w:szCs w:val="24"/>
        </w:rPr>
      </w:pPr>
      <w:bookmarkStart w:id="42" w:name="_Toc184941451"/>
      <w:r w:rsidRPr="00203699">
        <w:rPr>
          <w:i w:val="0"/>
          <w:iCs w:val="0"/>
          <w:color w:val="000000" w:themeColor="text1"/>
          <w:sz w:val="24"/>
          <w:szCs w:val="24"/>
        </w:rPr>
        <w:t xml:space="preserve">Tabel </w:t>
      </w:r>
      <w:r>
        <w:rPr>
          <w:i w:val="0"/>
          <w:iCs w:val="0"/>
          <w:color w:val="000000" w:themeColor="text1"/>
          <w:sz w:val="24"/>
          <w:szCs w:val="24"/>
        </w:rPr>
        <w:fldChar w:fldCharType="begin"/>
      </w:r>
      <w:r>
        <w:rPr>
          <w:i w:val="0"/>
          <w:iCs w:val="0"/>
          <w:color w:val="000000" w:themeColor="text1"/>
          <w:sz w:val="24"/>
          <w:szCs w:val="24"/>
        </w:rPr>
        <w:instrText xml:space="preserve"> STYLEREF 1 \s </w:instrText>
      </w:r>
      <w:r>
        <w:rPr>
          <w:i w:val="0"/>
          <w:iCs w:val="0"/>
          <w:color w:val="000000" w:themeColor="text1"/>
          <w:sz w:val="24"/>
          <w:szCs w:val="24"/>
        </w:rPr>
        <w:fldChar w:fldCharType="separate"/>
      </w:r>
      <w:r>
        <w:rPr>
          <w:i w:val="0"/>
          <w:iCs w:val="0"/>
          <w:noProof/>
          <w:color w:val="000000" w:themeColor="text1"/>
          <w:sz w:val="24"/>
          <w:szCs w:val="24"/>
        </w:rPr>
        <w:t>3</w:t>
      </w:r>
      <w:r>
        <w:rPr>
          <w:i w:val="0"/>
          <w:iCs w:val="0"/>
          <w:color w:val="000000" w:themeColor="text1"/>
          <w:sz w:val="24"/>
          <w:szCs w:val="24"/>
        </w:rPr>
        <w:fldChar w:fldCharType="end"/>
      </w:r>
      <w:r>
        <w:rPr>
          <w:i w:val="0"/>
          <w:iCs w:val="0"/>
          <w:color w:val="000000" w:themeColor="text1"/>
          <w:sz w:val="24"/>
          <w:szCs w:val="24"/>
        </w:rPr>
        <w:t>.</w:t>
      </w:r>
      <w:r>
        <w:rPr>
          <w:i w:val="0"/>
          <w:iCs w:val="0"/>
          <w:color w:val="000000" w:themeColor="text1"/>
          <w:sz w:val="24"/>
          <w:szCs w:val="24"/>
        </w:rPr>
        <w:fldChar w:fldCharType="begin"/>
      </w:r>
      <w:r>
        <w:rPr>
          <w:i w:val="0"/>
          <w:iCs w:val="0"/>
          <w:color w:val="000000" w:themeColor="text1"/>
          <w:sz w:val="24"/>
          <w:szCs w:val="24"/>
        </w:rPr>
        <w:instrText xml:space="preserve"> SEQ Tabel \* ARABIC \s 1 </w:instrText>
      </w:r>
      <w:r>
        <w:rPr>
          <w:i w:val="0"/>
          <w:iCs w:val="0"/>
          <w:color w:val="000000" w:themeColor="text1"/>
          <w:sz w:val="24"/>
          <w:szCs w:val="24"/>
        </w:rPr>
        <w:fldChar w:fldCharType="separate"/>
      </w:r>
      <w:r>
        <w:rPr>
          <w:i w:val="0"/>
          <w:iCs w:val="0"/>
          <w:noProof/>
          <w:color w:val="000000" w:themeColor="text1"/>
          <w:sz w:val="24"/>
          <w:szCs w:val="24"/>
        </w:rPr>
        <w:t>1</w:t>
      </w:r>
      <w:r>
        <w:rPr>
          <w:i w:val="0"/>
          <w:iCs w:val="0"/>
          <w:color w:val="000000" w:themeColor="text1"/>
          <w:sz w:val="24"/>
          <w:szCs w:val="24"/>
        </w:rPr>
        <w:fldChar w:fldCharType="end"/>
      </w:r>
      <w:r w:rsidRPr="00203699">
        <w:rPr>
          <w:i w:val="0"/>
          <w:iCs w:val="0"/>
          <w:color w:val="000000" w:themeColor="text1"/>
          <w:sz w:val="24"/>
          <w:szCs w:val="24"/>
        </w:rPr>
        <w:t xml:space="preserve"> Lini Waktu Pengerjaan</w:t>
      </w:r>
      <w:bookmarkEnd w:id="42"/>
    </w:p>
    <w:tbl>
      <w:tblPr>
        <w:tblW w:w="9061" w:type="dxa"/>
        <w:tblLook w:val="04A0" w:firstRow="1" w:lastRow="0" w:firstColumn="1" w:lastColumn="0" w:noHBand="0" w:noVBand="1"/>
      </w:tblPr>
      <w:tblGrid>
        <w:gridCol w:w="897"/>
        <w:gridCol w:w="2835"/>
        <w:gridCol w:w="334"/>
        <w:gridCol w:w="333"/>
        <w:gridCol w:w="333"/>
        <w:gridCol w:w="333"/>
        <w:gridCol w:w="333"/>
        <w:gridCol w:w="333"/>
        <w:gridCol w:w="333"/>
        <w:gridCol w:w="333"/>
        <w:gridCol w:w="333"/>
        <w:gridCol w:w="333"/>
        <w:gridCol w:w="333"/>
        <w:gridCol w:w="333"/>
        <w:gridCol w:w="333"/>
        <w:gridCol w:w="333"/>
        <w:gridCol w:w="333"/>
        <w:gridCol w:w="333"/>
      </w:tblGrid>
      <w:tr w:rsidR="002B2BDA" w:rsidRPr="00AA20B2" w14:paraId="697152E9" w14:textId="77777777" w:rsidTr="00AC6ED9">
        <w:trPr>
          <w:trHeight w:val="315"/>
        </w:trPr>
        <w:tc>
          <w:tcPr>
            <w:tcW w:w="91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A7264"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No</w:t>
            </w:r>
          </w:p>
        </w:tc>
        <w:tc>
          <w:tcPr>
            <w:tcW w:w="289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933454"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proofErr w:type="spellStart"/>
            <w:r w:rsidRPr="00AA20B2">
              <w:rPr>
                <w:rFonts w:eastAsia="Times New Roman" w:cs="Times New Roman"/>
                <w:color w:val="000000"/>
                <w:szCs w:val="24"/>
                <w:lang w:val="en-ID" w:eastAsia="en-ID"/>
              </w:rPr>
              <w:t>Kegiatan</w:t>
            </w:r>
            <w:proofErr w:type="spellEnd"/>
          </w:p>
        </w:tc>
        <w:tc>
          <w:tcPr>
            <w:tcW w:w="5250" w:type="dxa"/>
            <w:gridSpan w:val="16"/>
            <w:tcBorders>
              <w:top w:val="single" w:sz="4" w:space="0" w:color="auto"/>
              <w:left w:val="nil"/>
              <w:bottom w:val="single" w:sz="4" w:space="0" w:color="auto"/>
              <w:right w:val="single" w:sz="4" w:space="0" w:color="auto"/>
            </w:tcBorders>
            <w:shd w:val="clear" w:color="auto" w:fill="auto"/>
            <w:noWrap/>
            <w:vAlign w:val="center"/>
            <w:hideMark/>
          </w:tcPr>
          <w:p w14:paraId="544B57B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Bulan</w:t>
            </w:r>
          </w:p>
        </w:tc>
      </w:tr>
      <w:tr w:rsidR="002B2BDA" w:rsidRPr="00AA20B2" w14:paraId="218EFE8F" w14:textId="77777777" w:rsidTr="00AC6ED9">
        <w:trPr>
          <w:trHeight w:val="315"/>
        </w:trPr>
        <w:tc>
          <w:tcPr>
            <w:tcW w:w="913" w:type="dxa"/>
            <w:vMerge/>
            <w:tcBorders>
              <w:top w:val="single" w:sz="4" w:space="0" w:color="auto"/>
              <w:left w:val="single" w:sz="4" w:space="0" w:color="auto"/>
              <w:bottom w:val="single" w:sz="4" w:space="0" w:color="auto"/>
              <w:right w:val="single" w:sz="4" w:space="0" w:color="auto"/>
            </w:tcBorders>
            <w:vAlign w:val="center"/>
            <w:hideMark/>
          </w:tcPr>
          <w:p w14:paraId="3B869467"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p>
        </w:tc>
        <w:tc>
          <w:tcPr>
            <w:tcW w:w="2898" w:type="dxa"/>
            <w:vMerge/>
            <w:tcBorders>
              <w:top w:val="single" w:sz="4" w:space="0" w:color="auto"/>
              <w:left w:val="single" w:sz="4" w:space="0" w:color="auto"/>
              <w:bottom w:val="single" w:sz="4" w:space="0" w:color="auto"/>
              <w:right w:val="single" w:sz="4" w:space="0" w:color="auto"/>
            </w:tcBorders>
            <w:vAlign w:val="center"/>
            <w:hideMark/>
          </w:tcPr>
          <w:p w14:paraId="34F81281"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p>
        </w:tc>
        <w:tc>
          <w:tcPr>
            <w:tcW w:w="131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BEAA59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1</w:t>
            </w:r>
          </w:p>
        </w:tc>
        <w:tc>
          <w:tcPr>
            <w:tcW w:w="1312" w:type="dxa"/>
            <w:gridSpan w:val="4"/>
            <w:tcBorders>
              <w:top w:val="single" w:sz="4" w:space="0" w:color="auto"/>
              <w:left w:val="nil"/>
              <w:bottom w:val="single" w:sz="4" w:space="0" w:color="auto"/>
              <w:right w:val="single" w:sz="4" w:space="0" w:color="auto"/>
            </w:tcBorders>
            <w:shd w:val="clear" w:color="auto" w:fill="auto"/>
            <w:noWrap/>
            <w:vAlign w:val="center"/>
            <w:hideMark/>
          </w:tcPr>
          <w:p w14:paraId="63DFA40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2</w:t>
            </w:r>
          </w:p>
        </w:tc>
        <w:tc>
          <w:tcPr>
            <w:tcW w:w="1312" w:type="dxa"/>
            <w:gridSpan w:val="4"/>
            <w:tcBorders>
              <w:top w:val="single" w:sz="4" w:space="0" w:color="auto"/>
              <w:left w:val="nil"/>
              <w:bottom w:val="single" w:sz="4" w:space="0" w:color="auto"/>
              <w:right w:val="single" w:sz="4" w:space="0" w:color="auto"/>
            </w:tcBorders>
            <w:shd w:val="clear" w:color="auto" w:fill="auto"/>
            <w:noWrap/>
            <w:vAlign w:val="center"/>
            <w:hideMark/>
          </w:tcPr>
          <w:p w14:paraId="15A4FC1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3</w:t>
            </w:r>
          </w:p>
        </w:tc>
        <w:tc>
          <w:tcPr>
            <w:tcW w:w="1312" w:type="dxa"/>
            <w:gridSpan w:val="4"/>
            <w:tcBorders>
              <w:top w:val="single" w:sz="4" w:space="0" w:color="auto"/>
              <w:left w:val="nil"/>
              <w:bottom w:val="single" w:sz="4" w:space="0" w:color="auto"/>
              <w:right w:val="single" w:sz="4" w:space="0" w:color="auto"/>
            </w:tcBorders>
            <w:shd w:val="clear" w:color="auto" w:fill="auto"/>
            <w:noWrap/>
            <w:vAlign w:val="center"/>
            <w:hideMark/>
          </w:tcPr>
          <w:p w14:paraId="7567936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4</w:t>
            </w:r>
          </w:p>
        </w:tc>
      </w:tr>
      <w:tr w:rsidR="002B2BDA" w:rsidRPr="00AA20B2" w14:paraId="0DD54E1F" w14:textId="77777777" w:rsidTr="00AC6ED9">
        <w:trPr>
          <w:trHeight w:val="315"/>
        </w:trPr>
        <w:tc>
          <w:tcPr>
            <w:tcW w:w="913" w:type="dxa"/>
            <w:vMerge/>
            <w:tcBorders>
              <w:top w:val="single" w:sz="4" w:space="0" w:color="auto"/>
              <w:left w:val="single" w:sz="4" w:space="0" w:color="auto"/>
              <w:bottom w:val="single" w:sz="4" w:space="0" w:color="auto"/>
              <w:right w:val="single" w:sz="4" w:space="0" w:color="auto"/>
            </w:tcBorders>
            <w:vAlign w:val="center"/>
            <w:hideMark/>
          </w:tcPr>
          <w:p w14:paraId="05C87E82"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p>
        </w:tc>
        <w:tc>
          <w:tcPr>
            <w:tcW w:w="2898" w:type="dxa"/>
            <w:vMerge/>
            <w:tcBorders>
              <w:top w:val="single" w:sz="4" w:space="0" w:color="auto"/>
              <w:left w:val="single" w:sz="4" w:space="0" w:color="auto"/>
              <w:bottom w:val="single" w:sz="4" w:space="0" w:color="auto"/>
              <w:right w:val="single" w:sz="4" w:space="0" w:color="auto"/>
            </w:tcBorders>
            <w:vAlign w:val="center"/>
            <w:hideMark/>
          </w:tcPr>
          <w:p w14:paraId="77A9EA6F"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p>
        </w:tc>
        <w:tc>
          <w:tcPr>
            <w:tcW w:w="329" w:type="dxa"/>
            <w:tcBorders>
              <w:top w:val="nil"/>
              <w:left w:val="nil"/>
              <w:bottom w:val="single" w:sz="4" w:space="0" w:color="auto"/>
              <w:right w:val="single" w:sz="4" w:space="0" w:color="auto"/>
            </w:tcBorders>
            <w:shd w:val="clear" w:color="auto" w:fill="auto"/>
            <w:noWrap/>
            <w:vAlign w:val="center"/>
            <w:hideMark/>
          </w:tcPr>
          <w:p w14:paraId="4C93A0C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1</w:t>
            </w:r>
          </w:p>
        </w:tc>
        <w:tc>
          <w:tcPr>
            <w:tcW w:w="329" w:type="dxa"/>
            <w:tcBorders>
              <w:top w:val="nil"/>
              <w:left w:val="nil"/>
              <w:bottom w:val="single" w:sz="4" w:space="0" w:color="auto"/>
              <w:right w:val="single" w:sz="4" w:space="0" w:color="auto"/>
            </w:tcBorders>
            <w:shd w:val="clear" w:color="auto" w:fill="auto"/>
            <w:noWrap/>
            <w:vAlign w:val="center"/>
            <w:hideMark/>
          </w:tcPr>
          <w:p w14:paraId="568BE741"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2</w:t>
            </w:r>
          </w:p>
        </w:tc>
        <w:tc>
          <w:tcPr>
            <w:tcW w:w="328" w:type="dxa"/>
            <w:tcBorders>
              <w:top w:val="nil"/>
              <w:left w:val="nil"/>
              <w:bottom w:val="single" w:sz="4" w:space="0" w:color="auto"/>
              <w:right w:val="single" w:sz="4" w:space="0" w:color="auto"/>
            </w:tcBorders>
            <w:shd w:val="clear" w:color="auto" w:fill="auto"/>
            <w:noWrap/>
            <w:vAlign w:val="center"/>
            <w:hideMark/>
          </w:tcPr>
          <w:p w14:paraId="50339735"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3</w:t>
            </w:r>
          </w:p>
        </w:tc>
        <w:tc>
          <w:tcPr>
            <w:tcW w:w="328" w:type="dxa"/>
            <w:tcBorders>
              <w:top w:val="nil"/>
              <w:left w:val="nil"/>
              <w:bottom w:val="single" w:sz="4" w:space="0" w:color="auto"/>
              <w:right w:val="single" w:sz="4" w:space="0" w:color="auto"/>
            </w:tcBorders>
            <w:shd w:val="clear" w:color="auto" w:fill="auto"/>
            <w:noWrap/>
            <w:vAlign w:val="center"/>
            <w:hideMark/>
          </w:tcPr>
          <w:p w14:paraId="663CA9FD"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4</w:t>
            </w:r>
          </w:p>
        </w:tc>
        <w:tc>
          <w:tcPr>
            <w:tcW w:w="328" w:type="dxa"/>
            <w:tcBorders>
              <w:top w:val="nil"/>
              <w:left w:val="nil"/>
              <w:bottom w:val="single" w:sz="4" w:space="0" w:color="auto"/>
              <w:right w:val="single" w:sz="4" w:space="0" w:color="auto"/>
            </w:tcBorders>
            <w:shd w:val="clear" w:color="auto" w:fill="auto"/>
            <w:noWrap/>
            <w:vAlign w:val="center"/>
            <w:hideMark/>
          </w:tcPr>
          <w:p w14:paraId="405231A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1</w:t>
            </w:r>
          </w:p>
        </w:tc>
        <w:tc>
          <w:tcPr>
            <w:tcW w:w="328" w:type="dxa"/>
            <w:tcBorders>
              <w:top w:val="nil"/>
              <w:left w:val="nil"/>
              <w:bottom w:val="single" w:sz="4" w:space="0" w:color="auto"/>
              <w:right w:val="single" w:sz="4" w:space="0" w:color="auto"/>
            </w:tcBorders>
            <w:shd w:val="clear" w:color="auto" w:fill="auto"/>
            <w:noWrap/>
            <w:vAlign w:val="center"/>
            <w:hideMark/>
          </w:tcPr>
          <w:p w14:paraId="2C48300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2</w:t>
            </w:r>
          </w:p>
        </w:tc>
        <w:tc>
          <w:tcPr>
            <w:tcW w:w="328" w:type="dxa"/>
            <w:tcBorders>
              <w:top w:val="nil"/>
              <w:left w:val="nil"/>
              <w:bottom w:val="single" w:sz="4" w:space="0" w:color="auto"/>
              <w:right w:val="single" w:sz="4" w:space="0" w:color="auto"/>
            </w:tcBorders>
            <w:shd w:val="clear" w:color="auto" w:fill="auto"/>
            <w:noWrap/>
            <w:vAlign w:val="center"/>
            <w:hideMark/>
          </w:tcPr>
          <w:p w14:paraId="6867849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3</w:t>
            </w:r>
          </w:p>
        </w:tc>
        <w:tc>
          <w:tcPr>
            <w:tcW w:w="328" w:type="dxa"/>
            <w:tcBorders>
              <w:top w:val="nil"/>
              <w:left w:val="nil"/>
              <w:bottom w:val="single" w:sz="4" w:space="0" w:color="auto"/>
              <w:right w:val="single" w:sz="4" w:space="0" w:color="auto"/>
            </w:tcBorders>
            <w:shd w:val="clear" w:color="auto" w:fill="auto"/>
            <w:noWrap/>
            <w:vAlign w:val="center"/>
            <w:hideMark/>
          </w:tcPr>
          <w:p w14:paraId="66574F7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4</w:t>
            </w:r>
          </w:p>
        </w:tc>
        <w:tc>
          <w:tcPr>
            <w:tcW w:w="328" w:type="dxa"/>
            <w:tcBorders>
              <w:top w:val="nil"/>
              <w:left w:val="nil"/>
              <w:bottom w:val="single" w:sz="4" w:space="0" w:color="auto"/>
              <w:right w:val="single" w:sz="4" w:space="0" w:color="auto"/>
            </w:tcBorders>
            <w:shd w:val="clear" w:color="auto" w:fill="auto"/>
            <w:noWrap/>
            <w:vAlign w:val="center"/>
            <w:hideMark/>
          </w:tcPr>
          <w:p w14:paraId="3E90F05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1</w:t>
            </w:r>
          </w:p>
        </w:tc>
        <w:tc>
          <w:tcPr>
            <w:tcW w:w="328" w:type="dxa"/>
            <w:tcBorders>
              <w:top w:val="nil"/>
              <w:left w:val="nil"/>
              <w:bottom w:val="single" w:sz="4" w:space="0" w:color="auto"/>
              <w:right w:val="single" w:sz="4" w:space="0" w:color="auto"/>
            </w:tcBorders>
            <w:shd w:val="clear" w:color="auto" w:fill="auto"/>
            <w:noWrap/>
            <w:vAlign w:val="center"/>
            <w:hideMark/>
          </w:tcPr>
          <w:p w14:paraId="5961C89F"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2</w:t>
            </w:r>
          </w:p>
        </w:tc>
        <w:tc>
          <w:tcPr>
            <w:tcW w:w="328" w:type="dxa"/>
            <w:tcBorders>
              <w:top w:val="nil"/>
              <w:left w:val="nil"/>
              <w:bottom w:val="single" w:sz="4" w:space="0" w:color="auto"/>
              <w:right w:val="single" w:sz="4" w:space="0" w:color="auto"/>
            </w:tcBorders>
            <w:shd w:val="clear" w:color="auto" w:fill="auto"/>
            <w:noWrap/>
            <w:vAlign w:val="center"/>
            <w:hideMark/>
          </w:tcPr>
          <w:p w14:paraId="175A5561"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3</w:t>
            </w:r>
          </w:p>
        </w:tc>
        <w:tc>
          <w:tcPr>
            <w:tcW w:w="328" w:type="dxa"/>
            <w:tcBorders>
              <w:top w:val="nil"/>
              <w:left w:val="nil"/>
              <w:bottom w:val="single" w:sz="4" w:space="0" w:color="auto"/>
              <w:right w:val="single" w:sz="4" w:space="0" w:color="auto"/>
            </w:tcBorders>
            <w:shd w:val="clear" w:color="auto" w:fill="auto"/>
            <w:noWrap/>
            <w:vAlign w:val="center"/>
            <w:hideMark/>
          </w:tcPr>
          <w:p w14:paraId="7F8A2700"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4</w:t>
            </w:r>
          </w:p>
        </w:tc>
        <w:tc>
          <w:tcPr>
            <w:tcW w:w="328" w:type="dxa"/>
            <w:tcBorders>
              <w:top w:val="nil"/>
              <w:left w:val="nil"/>
              <w:bottom w:val="single" w:sz="4" w:space="0" w:color="auto"/>
              <w:right w:val="single" w:sz="4" w:space="0" w:color="auto"/>
            </w:tcBorders>
            <w:shd w:val="clear" w:color="auto" w:fill="auto"/>
            <w:noWrap/>
            <w:vAlign w:val="center"/>
            <w:hideMark/>
          </w:tcPr>
          <w:p w14:paraId="7207371D"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1</w:t>
            </w:r>
          </w:p>
        </w:tc>
        <w:tc>
          <w:tcPr>
            <w:tcW w:w="328" w:type="dxa"/>
            <w:tcBorders>
              <w:top w:val="nil"/>
              <w:left w:val="nil"/>
              <w:bottom w:val="single" w:sz="4" w:space="0" w:color="auto"/>
              <w:right w:val="single" w:sz="4" w:space="0" w:color="auto"/>
            </w:tcBorders>
            <w:shd w:val="clear" w:color="auto" w:fill="auto"/>
            <w:noWrap/>
            <w:vAlign w:val="center"/>
            <w:hideMark/>
          </w:tcPr>
          <w:p w14:paraId="19DA4727"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2</w:t>
            </w:r>
          </w:p>
        </w:tc>
        <w:tc>
          <w:tcPr>
            <w:tcW w:w="328" w:type="dxa"/>
            <w:tcBorders>
              <w:top w:val="nil"/>
              <w:left w:val="nil"/>
              <w:bottom w:val="single" w:sz="4" w:space="0" w:color="auto"/>
              <w:right w:val="single" w:sz="4" w:space="0" w:color="auto"/>
            </w:tcBorders>
            <w:shd w:val="clear" w:color="auto" w:fill="auto"/>
            <w:noWrap/>
            <w:vAlign w:val="center"/>
            <w:hideMark/>
          </w:tcPr>
          <w:p w14:paraId="65E8612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3</w:t>
            </w:r>
          </w:p>
        </w:tc>
        <w:tc>
          <w:tcPr>
            <w:tcW w:w="328" w:type="dxa"/>
            <w:tcBorders>
              <w:top w:val="nil"/>
              <w:left w:val="nil"/>
              <w:bottom w:val="single" w:sz="4" w:space="0" w:color="auto"/>
              <w:right w:val="single" w:sz="4" w:space="0" w:color="auto"/>
            </w:tcBorders>
            <w:shd w:val="clear" w:color="auto" w:fill="auto"/>
            <w:noWrap/>
            <w:vAlign w:val="center"/>
            <w:hideMark/>
          </w:tcPr>
          <w:p w14:paraId="1EE33783"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4</w:t>
            </w:r>
          </w:p>
        </w:tc>
      </w:tr>
      <w:tr w:rsidR="002B2BDA" w:rsidRPr="00AA20B2" w14:paraId="4696A13C" w14:textId="77777777" w:rsidTr="00AC6ED9">
        <w:trPr>
          <w:trHeight w:val="315"/>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14:paraId="4B22B13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1</w:t>
            </w:r>
          </w:p>
        </w:tc>
        <w:tc>
          <w:tcPr>
            <w:tcW w:w="2898" w:type="dxa"/>
            <w:tcBorders>
              <w:top w:val="single" w:sz="4" w:space="0" w:color="auto"/>
              <w:left w:val="nil"/>
              <w:bottom w:val="single" w:sz="4" w:space="0" w:color="auto"/>
              <w:right w:val="single" w:sz="4" w:space="0" w:color="auto"/>
            </w:tcBorders>
            <w:shd w:val="clear" w:color="auto" w:fill="auto"/>
            <w:noWrap/>
            <w:vAlign w:val="center"/>
            <w:hideMark/>
          </w:tcPr>
          <w:p w14:paraId="0CF53611"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proofErr w:type="spellStart"/>
            <w:r w:rsidRPr="00AA20B2">
              <w:rPr>
                <w:rFonts w:eastAsia="Times New Roman" w:cs="Times New Roman"/>
                <w:color w:val="000000"/>
                <w:szCs w:val="24"/>
                <w:lang w:val="en-ID" w:eastAsia="en-ID"/>
              </w:rPr>
              <w:t>Identifikasi</w:t>
            </w:r>
            <w:proofErr w:type="spellEnd"/>
            <w:r w:rsidRPr="00AA20B2">
              <w:rPr>
                <w:rFonts w:eastAsia="Times New Roman" w:cs="Times New Roman"/>
                <w:color w:val="000000"/>
                <w:szCs w:val="24"/>
                <w:lang w:val="en-ID" w:eastAsia="en-ID"/>
              </w:rPr>
              <w:t xml:space="preserve"> </w:t>
            </w:r>
            <w:proofErr w:type="spellStart"/>
            <w:r w:rsidRPr="00AA20B2">
              <w:rPr>
                <w:rFonts w:eastAsia="Times New Roman" w:cs="Times New Roman"/>
                <w:color w:val="000000"/>
                <w:szCs w:val="24"/>
                <w:lang w:val="en-ID" w:eastAsia="en-ID"/>
              </w:rPr>
              <w:t>Masalah</w:t>
            </w:r>
            <w:proofErr w:type="spellEnd"/>
          </w:p>
        </w:tc>
        <w:tc>
          <w:tcPr>
            <w:tcW w:w="329" w:type="dxa"/>
            <w:tcBorders>
              <w:top w:val="nil"/>
              <w:left w:val="nil"/>
              <w:bottom w:val="single" w:sz="4" w:space="0" w:color="auto"/>
              <w:right w:val="single" w:sz="4" w:space="0" w:color="auto"/>
            </w:tcBorders>
            <w:shd w:val="clear" w:color="000000" w:fill="FFFF00"/>
            <w:noWrap/>
            <w:vAlign w:val="center"/>
            <w:hideMark/>
          </w:tcPr>
          <w:p w14:paraId="3627EEA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9" w:type="dxa"/>
            <w:tcBorders>
              <w:top w:val="nil"/>
              <w:left w:val="nil"/>
              <w:bottom w:val="single" w:sz="4" w:space="0" w:color="auto"/>
              <w:right w:val="single" w:sz="4" w:space="0" w:color="auto"/>
            </w:tcBorders>
            <w:shd w:val="clear" w:color="000000" w:fill="FFFF00"/>
            <w:noWrap/>
            <w:vAlign w:val="center"/>
            <w:hideMark/>
          </w:tcPr>
          <w:p w14:paraId="34FBA3F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34CEC52D"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B6F25E3"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20D6DC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083A2087"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38FE806F"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1691EE4E"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76FE0D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1A120615"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408002E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09FC6FB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3456E63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04C9EBC7"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5166DC14"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215BA3D"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r>
      <w:tr w:rsidR="002B2BDA" w:rsidRPr="00AA20B2" w14:paraId="6D421F51" w14:textId="77777777" w:rsidTr="00AC6ED9">
        <w:trPr>
          <w:trHeight w:val="315"/>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14:paraId="1BB44401"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2</w:t>
            </w:r>
          </w:p>
        </w:tc>
        <w:tc>
          <w:tcPr>
            <w:tcW w:w="2898" w:type="dxa"/>
            <w:tcBorders>
              <w:top w:val="single" w:sz="4" w:space="0" w:color="auto"/>
              <w:left w:val="nil"/>
              <w:bottom w:val="single" w:sz="4" w:space="0" w:color="auto"/>
              <w:right w:val="single" w:sz="4" w:space="0" w:color="auto"/>
            </w:tcBorders>
            <w:shd w:val="clear" w:color="auto" w:fill="auto"/>
            <w:noWrap/>
            <w:vAlign w:val="center"/>
            <w:hideMark/>
          </w:tcPr>
          <w:p w14:paraId="6DA19F98"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r w:rsidRPr="00AA20B2">
              <w:rPr>
                <w:rFonts w:eastAsia="Times New Roman" w:cs="Times New Roman"/>
                <w:color w:val="000000"/>
                <w:szCs w:val="24"/>
                <w:lang w:val="en-ID" w:eastAsia="en-ID"/>
              </w:rPr>
              <w:t xml:space="preserve">Studi </w:t>
            </w:r>
            <w:proofErr w:type="spellStart"/>
            <w:r w:rsidRPr="00AA20B2">
              <w:rPr>
                <w:rFonts w:eastAsia="Times New Roman" w:cs="Times New Roman"/>
                <w:color w:val="000000"/>
                <w:szCs w:val="24"/>
                <w:lang w:val="en-ID" w:eastAsia="en-ID"/>
              </w:rPr>
              <w:t>Literatur</w:t>
            </w:r>
            <w:proofErr w:type="spellEnd"/>
          </w:p>
        </w:tc>
        <w:tc>
          <w:tcPr>
            <w:tcW w:w="329" w:type="dxa"/>
            <w:tcBorders>
              <w:top w:val="nil"/>
              <w:left w:val="nil"/>
              <w:bottom w:val="single" w:sz="4" w:space="0" w:color="auto"/>
              <w:right w:val="single" w:sz="4" w:space="0" w:color="auto"/>
            </w:tcBorders>
            <w:shd w:val="clear" w:color="auto" w:fill="FFFF00"/>
            <w:noWrap/>
            <w:vAlign w:val="center"/>
            <w:hideMark/>
          </w:tcPr>
          <w:p w14:paraId="6C748420"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9" w:type="dxa"/>
            <w:tcBorders>
              <w:top w:val="nil"/>
              <w:left w:val="nil"/>
              <w:bottom w:val="single" w:sz="4" w:space="0" w:color="auto"/>
              <w:right w:val="single" w:sz="4" w:space="0" w:color="auto"/>
            </w:tcBorders>
            <w:shd w:val="clear" w:color="auto" w:fill="FFFF00"/>
            <w:noWrap/>
            <w:vAlign w:val="center"/>
            <w:hideMark/>
          </w:tcPr>
          <w:p w14:paraId="4CFDADD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3B0318CD"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00DB4871"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7776D3F7"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24AE9E6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5A0065A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5C47CDDE"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49B1AB91"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400FC56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3815A1B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30E9CF6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14C5BDA4"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01090AA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52EA8CD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FFFF00"/>
            <w:noWrap/>
            <w:vAlign w:val="center"/>
            <w:hideMark/>
          </w:tcPr>
          <w:p w14:paraId="0B2A350E"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r>
      <w:tr w:rsidR="002B2BDA" w:rsidRPr="00AA20B2" w14:paraId="683A4584" w14:textId="77777777" w:rsidTr="00AC6ED9">
        <w:trPr>
          <w:trHeight w:val="315"/>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14:paraId="1CB8605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3</w:t>
            </w:r>
          </w:p>
        </w:tc>
        <w:tc>
          <w:tcPr>
            <w:tcW w:w="2898" w:type="dxa"/>
            <w:tcBorders>
              <w:top w:val="single" w:sz="4" w:space="0" w:color="auto"/>
              <w:left w:val="nil"/>
              <w:bottom w:val="single" w:sz="4" w:space="0" w:color="auto"/>
              <w:right w:val="single" w:sz="4" w:space="0" w:color="auto"/>
            </w:tcBorders>
            <w:shd w:val="clear" w:color="auto" w:fill="auto"/>
            <w:noWrap/>
            <w:vAlign w:val="center"/>
            <w:hideMark/>
          </w:tcPr>
          <w:p w14:paraId="68548B19"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proofErr w:type="spellStart"/>
            <w:r w:rsidRPr="00AA20B2">
              <w:rPr>
                <w:rFonts w:eastAsia="Times New Roman" w:cs="Times New Roman"/>
                <w:color w:val="000000"/>
                <w:szCs w:val="24"/>
                <w:lang w:val="en-ID" w:eastAsia="en-ID"/>
              </w:rPr>
              <w:t>Pengumpulan</w:t>
            </w:r>
            <w:proofErr w:type="spellEnd"/>
            <w:r w:rsidRPr="00AA20B2">
              <w:rPr>
                <w:rFonts w:eastAsia="Times New Roman" w:cs="Times New Roman"/>
                <w:color w:val="000000"/>
                <w:szCs w:val="24"/>
                <w:lang w:val="en-ID" w:eastAsia="en-ID"/>
              </w:rPr>
              <w:t xml:space="preserve"> Data</w:t>
            </w:r>
          </w:p>
        </w:tc>
        <w:tc>
          <w:tcPr>
            <w:tcW w:w="329" w:type="dxa"/>
            <w:tcBorders>
              <w:top w:val="nil"/>
              <w:left w:val="nil"/>
              <w:bottom w:val="single" w:sz="4" w:space="0" w:color="auto"/>
              <w:right w:val="single" w:sz="4" w:space="0" w:color="auto"/>
            </w:tcBorders>
            <w:shd w:val="clear" w:color="auto" w:fill="auto"/>
            <w:noWrap/>
            <w:vAlign w:val="center"/>
            <w:hideMark/>
          </w:tcPr>
          <w:p w14:paraId="0E691F5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9" w:type="dxa"/>
            <w:tcBorders>
              <w:top w:val="nil"/>
              <w:left w:val="nil"/>
              <w:bottom w:val="single" w:sz="4" w:space="0" w:color="auto"/>
              <w:right w:val="single" w:sz="4" w:space="0" w:color="auto"/>
            </w:tcBorders>
            <w:shd w:val="clear" w:color="auto" w:fill="auto"/>
            <w:noWrap/>
            <w:vAlign w:val="center"/>
            <w:hideMark/>
          </w:tcPr>
          <w:p w14:paraId="71E41D9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5750845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46F2174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507413E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102C4A3B"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0E286D9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4000D727"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B4ACDD4"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FC735F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186E8A5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63BD1ED0"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6954062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577CD1EB"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6A8E16B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680A24FF"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r>
      <w:tr w:rsidR="002B2BDA" w:rsidRPr="00AA20B2" w14:paraId="154B3FE4" w14:textId="77777777" w:rsidTr="00AC6ED9">
        <w:trPr>
          <w:trHeight w:val="315"/>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14:paraId="1E89D4F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4</w:t>
            </w:r>
          </w:p>
        </w:tc>
        <w:tc>
          <w:tcPr>
            <w:tcW w:w="2898" w:type="dxa"/>
            <w:tcBorders>
              <w:top w:val="single" w:sz="4" w:space="0" w:color="auto"/>
              <w:left w:val="nil"/>
              <w:bottom w:val="single" w:sz="4" w:space="0" w:color="auto"/>
              <w:right w:val="single" w:sz="4" w:space="0" w:color="auto"/>
            </w:tcBorders>
            <w:shd w:val="clear" w:color="auto" w:fill="auto"/>
            <w:noWrap/>
            <w:vAlign w:val="center"/>
            <w:hideMark/>
          </w:tcPr>
          <w:p w14:paraId="28BBAC72"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proofErr w:type="spellStart"/>
            <w:r w:rsidRPr="00AA20B2">
              <w:rPr>
                <w:rFonts w:eastAsia="Times New Roman" w:cs="Times New Roman"/>
                <w:color w:val="000000"/>
                <w:szCs w:val="24"/>
                <w:lang w:val="en-ID" w:eastAsia="en-ID"/>
              </w:rPr>
              <w:t>Pra</w:t>
            </w:r>
            <w:proofErr w:type="spellEnd"/>
            <w:r w:rsidRPr="00AA20B2">
              <w:rPr>
                <w:rFonts w:eastAsia="Times New Roman" w:cs="Times New Roman"/>
                <w:color w:val="000000"/>
                <w:szCs w:val="24"/>
                <w:lang w:val="en-ID" w:eastAsia="en-ID"/>
              </w:rPr>
              <w:t>-proses Data</w:t>
            </w:r>
          </w:p>
        </w:tc>
        <w:tc>
          <w:tcPr>
            <w:tcW w:w="329" w:type="dxa"/>
            <w:tcBorders>
              <w:top w:val="nil"/>
              <w:left w:val="nil"/>
              <w:bottom w:val="single" w:sz="4" w:space="0" w:color="auto"/>
              <w:right w:val="single" w:sz="4" w:space="0" w:color="auto"/>
            </w:tcBorders>
            <w:shd w:val="clear" w:color="auto" w:fill="auto"/>
            <w:noWrap/>
            <w:vAlign w:val="center"/>
            <w:hideMark/>
          </w:tcPr>
          <w:p w14:paraId="42D36B67"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9" w:type="dxa"/>
            <w:tcBorders>
              <w:top w:val="nil"/>
              <w:left w:val="nil"/>
              <w:bottom w:val="single" w:sz="4" w:space="0" w:color="auto"/>
              <w:right w:val="single" w:sz="4" w:space="0" w:color="auto"/>
            </w:tcBorders>
            <w:shd w:val="clear" w:color="auto" w:fill="auto"/>
            <w:noWrap/>
            <w:vAlign w:val="center"/>
            <w:hideMark/>
          </w:tcPr>
          <w:p w14:paraId="43CC2E07"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0B0E93B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4944BC4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6CF7B480"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75D481FE"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48BD1E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330062A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30D5BBD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12942E21"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59BA679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5F2560F3"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38053A9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3BA5BDC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606E25A0"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CA65D03"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r>
      <w:tr w:rsidR="002B2BDA" w:rsidRPr="00AA20B2" w14:paraId="3F0BDCE4" w14:textId="77777777" w:rsidTr="00AC6ED9">
        <w:trPr>
          <w:trHeight w:val="315"/>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14:paraId="02DED4C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5</w:t>
            </w:r>
          </w:p>
        </w:tc>
        <w:tc>
          <w:tcPr>
            <w:tcW w:w="2898" w:type="dxa"/>
            <w:tcBorders>
              <w:top w:val="single" w:sz="4" w:space="0" w:color="auto"/>
              <w:left w:val="nil"/>
              <w:bottom w:val="single" w:sz="4" w:space="0" w:color="auto"/>
              <w:right w:val="single" w:sz="4" w:space="0" w:color="auto"/>
            </w:tcBorders>
            <w:shd w:val="clear" w:color="auto" w:fill="auto"/>
            <w:noWrap/>
            <w:vAlign w:val="center"/>
            <w:hideMark/>
          </w:tcPr>
          <w:p w14:paraId="3995FD62"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proofErr w:type="spellStart"/>
            <w:r w:rsidRPr="00AA20B2">
              <w:rPr>
                <w:rFonts w:eastAsia="Times New Roman" w:cs="Times New Roman"/>
                <w:color w:val="000000"/>
                <w:szCs w:val="24"/>
                <w:lang w:val="en-ID" w:eastAsia="en-ID"/>
              </w:rPr>
              <w:t>Implementasi</w:t>
            </w:r>
            <w:proofErr w:type="spellEnd"/>
            <w:r w:rsidRPr="00AA20B2">
              <w:rPr>
                <w:rFonts w:eastAsia="Times New Roman" w:cs="Times New Roman"/>
                <w:color w:val="000000"/>
                <w:szCs w:val="24"/>
                <w:lang w:val="en-ID" w:eastAsia="en-ID"/>
              </w:rPr>
              <w:t xml:space="preserve"> </w:t>
            </w:r>
            <w:proofErr w:type="spellStart"/>
            <w:r w:rsidRPr="00AA20B2">
              <w:rPr>
                <w:rFonts w:eastAsia="Times New Roman" w:cs="Times New Roman"/>
                <w:color w:val="000000"/>
                <w:szCs w:val="24"/>
                <w:lang w:val="en-ID" w:eastAsia="en-ID"/>
              </w:rPr>
              <w:t>Algoritma</w:t>
            </w:r>
            <w:proofErr w:type="spellEnd"/>
          </w:p>
        </w:tc>
        <w:tc>
          <w:tcPr>
            <w:tcW w:w="329" w:type="dxa"/>
            <w:tcBorders>
              <w:top w:val="nil"/>
              <w:left w:val="nil"/>
              <w:bottom w:val="single" w:sz="4" w:space="0" w:color="auto"/>
              <w:right w:val="single" w:sz="4" w:space="0" w:color="auto"/>
            </w:tcBorders>
            <w:shd w:val="clear" w:color="auto" w:fill="auto"/>
            <w:noWrap/>
            <w:vAlign w:val="center"/>
            <w:hideMark/>
          </w:tcPr>
          <w:p w14:paraId="4A2674B1"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9" w:type="dxa"/>
            <w:tcBorders>
              <w:top w:val="nil"/>
              <w:left w:val="nil"/>
              <w:bottom w:val="single" w:sz="4" w:space="0" w:color="auto"/>
              <w:right w:val="single" w:sz="4" w:space="0" w:color="auto"/>
            </w:tcBorders>
            <w:shd w:val="clear" w:color="auto" w:fill="auto"/>
            <w:noWrap/>
            <w:vAlign w:val="center"/>
            <w:hideMark/>
          </w:tcPr>
          <w:p w14:paraId="40577DD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783B59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12DB2254"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BC09F5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27ADE0F7"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549C3015"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06ED72FE"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5E613A30"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53021AF4"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12D0E27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28D220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2B5E8FB4"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65BBB24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6CB3F981"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4F77B94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r>
      <w:tr w:rsidR="002B2BDA" w:rsidRPr="00AA20B2" w14:paraId="74A00EDD" w14:textId="77777777" w:rsidTr="00AC6ED9">
        <w:trPr>
          <w:trHeight w:val="315"/>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14:paraId="4525F995"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6</w:t>
            </w:r>
          </w:p>
        </w:tc>
        <w:tc>
          <w:tcPr>
            <w:tcW w:w="2898" w:type="dxa"/>
            <w:tcBorders>
              <w:top w:val="single" w:sz="4" w:space="0" w:color="auto"/>
              <w:left w:val="nil"/>
              <w:bottom w:val="single" w:sz="4" w:space="0" w:color="auto"/>
              <w:right w:val="single" w:sz="4" w:space="0" w:color="auto"/>
            </w:tcBorders>
            <w:shd w:val="clear" w:color="auto" w:fill="auto"/>
            <w:noWrap/>
            <w:vAlign w:val="center"/>
            <w:hideMark/>
          </w:tcPr>
          <w:p w14:paraId="5CE4B267"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r w:rsidRPr="00AA20B2">
              <w:rPr>
                <w:rFonts w:eastAsia="Times New Roman" w:cs="Times New Roman"/>
                <w:color w:val="000000"/>
                <w:szCs w:val="24"/>
                <w:lang w:val="en-ID" w:eastAsia="en-ID"/>
              </w:rPr>
              <w:t xml:space="preserve">Uji Coba &amp; </w:t>
            </w:r>
            <w:proofErr w:type="spellStart"/>
            <w:r w:rsidRPr="00AA20B2">
              <w:rPr>
                <w:rFonts w:eastAsia="Times New Roman" w:cs="Times New Roman"/>
                <w:color w:val="000000"/>
                <w:szCs w:val="24"/>
                <w:lang w:val="en-ID" w:eastAsia="en-ID"/>
              </w:rPr>
              <w:t>Evaluasi</w:t>
            </w:r>
            <w:proofErr w:type="spellEnd"/>
            <w:r w:rsidRPr="00AA20B2">
              <w:rPr>
                <w:rFonts w:eastAsia="Times New Roman" w:cs="Times New Roman"/>
                <w:color w:val="000000"/>
                <w:szCs w:val="24"/>
                <w:lang w:val="en-ID" w:eastAsia="en-ID"/>
              </w:rPr>
              <w:t xml:space="preserve"> </w:t>
            </w:r>
            <w:proofErr w:type="spellStart"/>
            <w:r w:rsidRPr="00AA20B2">
              <w:rPr>
                <w:rFonts w:eastAsia="Times New Roman" w:cs="Times New Roman"/>
                <w:color w:val="000000"/>
                <w:szCs w:val="24"/>
                <w:lang w:val="en-ID" w:eastAsia="en-ID"/>
              </w:rPr>
              <w:t>Algoritma</w:t>
            </w:r>
            <w:proofErr w:type="spellEnd"/>
          </w:p>
        </w:tc>
        <w:tc>
          <w:tcPr>
            <w:tcW w:w="329" w:type="dxa"/>
            <w:tcBorders>
              <w:top w:val="nil"/>
              <w:left w:val="nil"/>
              <w:bottom w:val="single" w:sz="4" w:space="0" w:color="auto"/>
              <w:right w:val="single" w:sz="4" w:space="0" w:color="auto"/>
            </w:tcBorders>
            <w:shd w:val="clear" w:color="auto" w:fill="auto"/>
            <w:noWrap/>
            <w:vAlign w:val="center"/>
            <w:hideMark/>
          </w:tcPr>
          <w:p w14:paraId="4C9CFB20"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9" w:type="dxa"/>
            <w:tcBorders>
              <w:top w:val="nil"/>
              <w:left w:val="nil"/>
              <w:bottom w:val="single" w:sz="4" w:space="0" w:color="auto"/>
              <w:right w:val="single" w:sz="4" w:space="0" w:color="auto"/>
            </w:tcBorders>
            <w:shd w:val="clear" w:color="auto" w:fill="auto"/>
            <w:noWrap/>
            <w:vAlign w:val="center"/>
            <w:hideMark/>
          </w:tcPr>
          <w:p w14:paraId="3D5ACF1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5FC6B43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64FC712E"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438ECB53"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581B124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219939E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0E4F6CC0"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180BB1B5"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13AD29D3"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752A388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6FC85C33"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74860EC7"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55F1EB0B"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3CD2DD7D"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auto" w:fill="auto"/>
            <w:noWrap/>
            <w:vAlign w:val="center"/>
            <w:hideMark/>
          </w:tcPr>
          <w:p w14:paraId="0087CBBF"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r>
      <w:tr w:rsidR="002B2BDA" w:rsidRPr="00AA20B2" w14:paraId="0A7F895F" w14:textId="77777777" w:rsidTr="00AC6ED9">
        <w:trPr>
          <w:trHeight w:val="315"/>
        </w:trPr>
        <w:tc>
          <w:tcPr>
            <w:tcW w:w="913" w:type="dxa"/>
            <w:tcBorders>
              <w:top w:val="nil"/>
              <w:left w:val="single" w:sz="4" w:space="0" w:color="auto"/>
              <w:bottom w:val="single" w:sz="4" w:space="0" w:color="auto"/>
              <w:right w:val="single" w:sz="4" w:space="0" w:color="auto"/>
            </w:tcBorders>
            <w:shd w:val="clear" w:color="auto" w:fill="auto"/>
            <w:noWrap/>
            <w:vAlign w:val="center"/>
            <w:hideMark/>
          </w:tcPr>
          <w:p w14:paraId="3B67222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7</w:t>
            </w:r>
          </w:p>
        </w:tc>
        <w:tc>
          <w:tcPr>
            <w:tcW w:w="2898" w:type="dxa"/>
            <w:tcBorders>
              <w:top w:val="single" w:sz="4" w:space="0" w:color="auto"/>
              <w:left w:val="nil"/>
              <w:bottom w:val="single" w:sz="4" w:space="0" w:color="auto"/>
              <w:right w:val="single" w:sz="4" w:space="0" w:color="auto"/>
            </w:tcBorders>
            <w:shd w:val="clear" w:color="auto" w:fill="auto"/>
            <w:noWrap/>
            <w:vAlign w:val="center"/>
            <w:hideMark/>
          </w:tcPr>
          <w:p w14:paraId="7E953C4D" w14:textId="77777777" w:rsidR="002B2BDA" w:rsidRPr="00AA20B2" w:rsidRDefault="002B2BDA" w:rsidP="00AC6ED9">
            <w:pPr>
              <w:spacing w:after="0" w:line="240" w:lineRule="auto"/>
              <w:ind w:firstLine="0"/>
              <w:jc w:val="left"/>
              <w:rPr>
                <w:rFonts w:eastAsia="Times New Roman" w:cs="Times New Roman"/>
                <w:color w:val="000000"/>
                <w:szCs w:val="24"/>
                <w:lang w:val="en-ID" w:eastAsia="en-ID"/>
              </w:rPr>
            </w:pPr>
            <w:proofErr w:type="spellStart"/>
            <w:r w:rsidRPr="00AA20B2">
              <w:rPr>
                <w:rFonts w:eastAsia="Times New Roman" w:cs="Times New Roman"/>
                <w:color w:val="000000"/>
                <w:szCs w:val="24"/>
                <w:lang w:val="en-ID" w:eastAsia="en-ID"/>
              </w:rPr>
              <w:t>Penyusunan</w:t>
            </w:r>
            <w:proofErr w:type="spellEnd"/>
            <w:r w:rsidRPr="00AA20B2">
              <w:rPr>
                <w:rFonts w:eastAsia="Times New Roman" w:cs="Times New Roman"/>
                <w:color w:val="000000"/>
                <w:szCs w:val="24"/>
                <w:lang w:val="en-ID" w:eastAsia="en-ID"/>
              </w:rPr>
              <w:t xml:space="preserve"> </w:t>
            </w:r>
            <w:proofErr w:type="spellStart"/>
            <w:r w:rsidRPr="00AA20B2">
              <w:rPr>
                <w:rFonts w:eastAsia="Times New Roman" w:cs="Times New Roman"/>
                <w:color w:val="000000"/>
                <w:szCs w:val="24"/>
                <w:lang w:val="en-ID" w:eastAsia="en-ID"/>
              </w:rPr>
              <w:t>Buku</w:t>
            </w:r>
            <w:proofErr w:type="spellEnd"/>
            <w:r w:rsidRPr="00AA20B2">
              <w:rPr>
                <w:rFonts w:eastAsia="Times New Roman" w:cs="Times New Roman"/>
                <w:color w:val="000000"/>
                <w:szCs w:val="24"/>
                <w:lang w:val="en-ID" w:eastAsia="en-ID"/>
              </w:rPr>
              <w:t xml:space="preserve"> </w:t>
            </w:r>
            <w:proofErr w:type="spellStart"/>
            <w:r w:rsidRPr="00AA20B2">
              <w:rPr>
                <w:rFonts w:eastAsia="Times New Roman" w:cs="Times New Roman"/>
                <w:color w:val="000000"/>
                <w:szCs w:val="24"/>
                <w:lang w:val="en-ID" w:eastAsia="en-ID"/>
              </w:rPr>
              <w:t>Tugas</w:t>
            </w:r>
            <w:proofErr w:type="spellEnd"/>
            <w:r w:rsidRPr="00AA20B2">
              <w:rPr>
                <w:rFonts w:eastAsia="Times New Roman" w:cs="Times New Roman"/>
                <w:color w:val="000000"/>
                <w:szCs w:val="24"/>
                <w:lang w:val="en-ID" w:eastAsia="en-ID"/>
              </w:rPr>
              <w:t xml:space="preserve"> Akhir</w:t>
            </w:r>
          </w:p>
        </w:tc>
        <w:tc>
          <w:tcPr>
            <w:tcW w:w="329" w:type="dxa"/>
            <w:tcBorders>
              <w:top w:val="nil"/>
              <w:left w:val="nil"/>
              <w:bottom w:val="single" w:sz="4" w:space="0" w:color="auto"/>
              <w:right w:val="single" w:sz="4" w:space="0" w:color="auto"/>
            </w:tcBorders>
            <w:shd w:val="clear" w:color="000000" w:fill="FFFF00"/>
            <w:noWrap/>
            <w:vAlign w:val="center"/>
            <w:hideMark/>
          </w:tcPr>
          <w:p w14:paraId="3E3760E4"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9" w:type="dxa"/>
            <w:tcBorders>
              <w:top w:val="nil"/>
              <w:left w:val="nil"/>
              <w:bottom w:val="single" w:sz="4" w:space="0" w:color="auto"/>
              <w:right w:val="single" w:sz="4" w:space="0" w:color="auto"/>
            </w:tcBorders>
            <w:shd w:val="clear" w:color="000000" w:fill="FFFF00"/>
            <w:noWrap/>
            <w:vAlign w:val="center"/>
            <w:hideMark/>
          </w:tcPr>
          <w:p w14:paraId="6D8CDBA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4FD45550"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1FD9B36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7DC47259"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7463AACD"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2E9C7F06"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44C1C918"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594C753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653A5EA1"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0B4D2C8B"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2AB2931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1FC25F02"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7EC38E4A"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2F36A06C"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c>
          <w:tcPr>
            <w:tcW w:w="328" w:type="dxa"/>
            <w:tcBorders>
              <w:top w:val="nil"/>
              <w:left w:val="nil"/>
              <w:bottom w:val="single" w:sz="4" w:space="0" w:color="auto"/>
              <w:right w:val="single" w:sz="4" w:space="0" w:color="auto"/>
            </w:tcBorders>
            <w:shd w:val="clear" w:color="000000" w:fill="FFFF00"/>
            <w:noWrap/>
            <w:vAlign w:val="center"/>
            <w:hideMark/>
          </w:tcPr>
          <w:p w14:paraId="5DB52CAB" w14:textId="77777777" w:rsidR="002B2BDA" w:rsidRPr="00AA20B2" w:rsidRDefault="002B2BDA" w:rsidP="00AC6ED9">
            <w:pPr>
              <w:spacing w:after="0" w:line="240" w:lineRule="auto"/>
              <w:ind w:firstLine="0"/>
              <w:jc w:val="center"/>
              <w:rPr>
                <w:rFonts w:eastAsia="Times New Roman" w:cs="Times New Roman"/>
                <w:color w:val="000000"/>
                <w:szCs w:val="24"/>
                <w:lang w:val="en-ID" w:eastAsia="en-ID"/>
              </w:rPr>
            </w:pPr>
            <w:r w:rsidRPr="00AA20B2">
              <w:rPr>
                <w:rFonts w:eastAsia="Times New Roman" w:cs="Times New Roman"/>
                <w:color w:val="000000"/>
                <w:szCs w:val="24"/>
                <w:lang w:val="en-ID" w:eastAsia="en-ID"/>
              </w:rPr>
              <w:t> </w:t>
            </w:r>
          </w:p>
        </w:tc>
      </w:tr>
    </w:tbl>
    <w:p w14:paraId="59C5AE8B" w14:textId="77777777" w:rsidR="002B2BDA" w:rsidRPr="00411909" w:rsidRDefault="002B2BDA" w:rsidP="002B2BDA">
      <w:pPr>
        <w:jc w:val="center"/>
      </w:pPr>
    </w:p>
    <w:p w14:paraId="0DAEC96B" w14:textId="68995661" w:rsidR="00CD7A34" w:rsidRPr="00AA17BF" w:rsidRDefault="00CD7A34" w:rsidP="001A6ADB">
      <w:r w:rsidRPr="00AA17BF">
        <w:br w:type="page"/>
      </w:r>
    </w:p>
    <w:p w14:paraId="5D93AFFD" w14:textId="77777777" w:rsidR="009B52B1" w:rsidRPr="00AA17BF" w:rsidRDefault="009B52B1" w:rsidP="001A6ADB"/>
    <w:p w14:paraId="786F40DD" w14:textId="45628EE7" w:rsidR="009B52B1" w:rsidRPr="00AA17BF" w:rsidRDefault="009B52B1" w:rsidP="009B52B1">
      <w:pPr>
        <w:pStyle w:val="Heading1"/>
      </w:pPr>
      <w:bookmarkStart w:id="43" w:name="_Toc95924973"/>
      <w:r w:rsidRPr="00AA17BF">
        <w:t>Hasil dan Pembahasan</w:t>
      </w:r>
      <w:bookmarkEnd w:id="43"/>
    </w:p>
    <w:p w14:paraId="71110DFB" w14:textId="53D8149C" w:rsidR="009B52B1" w:rsidRPr="00AA17BF" w:rsidRDefault="009B52B1" w:rsidP="009B52B1">
      <w:pPr>
        <w:pStyle w:val="Heading2"/>
      </w:pPr>
      <w:bookmarkStart w:id="44" w:name="_Toc95924974"/>
      <w:r w:rsidRPr="00AA17BF">
        <w:t>Hasil penelitian</w:t>
      </w:r>
      <w:bookmarkEnd w:id="44"/>
    </w:p>
    <w:p w14:paraId="239B7DFD" w14:textId="4784CFC3" w:rsidR="009B52B1" w:rsidRPr="00AA17BF" w:rsidRDefault="009B52B1" w:rsidP="009B52B1">
      <w:pPr>
        <w:pStyle w:val="Heading2"/>
      </w:pPr>
      <w:bookmarkStart w:id="45" w:name="_Toc95924975"/>
      <w:r w:rsidRPr="00AA17BF">
        <w:t>Pembahasan</w:t>
      </w:r>
      <w:bookmarkEnd w:id="45"/>
    </w:p>
    <w:p w14:paraId="4D2358DC" w14:textId="1909E609" w:rsidR="00CD7A34" w:rsidRPr="00AA17BF" w:rsidRDefault="00CD7A34" w:rsidP="001A6ADB">
      <w:r w:rsidRPr="00AA17BF">
        <w:br w:type="page"/>
      </w:r>
    </w:p>
    <w:p w14:paraId="2BCAA29D" w14:textId="77777777" w:rsidR="009B52B1" w:rsidRPr="00AA17BF" w:rsidRDefault="009B52B1" w:rsidP="001A6ADB"/>
    <w:p w14:paraId="1A339C81" w14:textId="6FA9B72C" w:rsidR="009B52B1" w:rsidRPr="00AA17BF" w:rsidRDefault="009B52B1" w:rsidP="009B52B1">
      <w:pPr>
        <w:pStyle w:val="Heading1"/>
      </w:pPr>
      <w:bookmarkStart w:id="46" w:name="_Toc95924976"/>
      <w:r w:rsidRPr="00AA17BF">
        <w:t>Kesimpulan dan Saran</w:t>
      </w:r>
      <w:bookmarkEnd w:id="46"/>
    </w:p>
    <w:p w14:paraId="5CE4F524" w14:textId="2C58DE23" w:rsidR="009B52B1" w:rsidRPr="00AA17BF" w:rsidRDefault="009B52B1" w:rsidP="009B52B1">
      <w:pPr>
        <w:pStyle w:val="Heading2"/>
      </w:pPr>
      <w:bookmarkStart w:id="47" w:name="_Toc95924977"/>
      <w:r w:rsidRPr="00AA17BF">
        <w:t>Kesimpulan</w:t>
      </w:r>
      <w:bookmarkEnd w:id="47"/>
    </w:p>
    <w:p w14:paraId="77C7E9D0" w14:textId="57AE398A" w:rsidR="009B52B1" w:rsidRPr="00AA17BF" w:rsidRDefault="00CD7A34" w:rsidP="009B52B1">
      <w:pPr>
        <w:pStyle w:val="Heading2"/>
      </w:pPr>
      <w:bookmarkStart w:id="48" w:name="_Toc95924978"/>
      <w:r w:rsidRPr="00AA17BF">
        <w:t>Saran</w:t>
      </w:r>
      <w:bookmarkEnd w:id="48"/>
    </w:p>
    <w:p w14:paraId="742EB171" w14:textId="51E24703" w:rsidR="00CD7A34" w:rsidRPr="00AA17BF" w:rsidRDefault="00CD7A34" w:rsidP="00CD7A34"/>
    <w:p w14:paraId="70CB1CCC" w14:textId="5667EFB5" w:rsidR="0000067D" w:rsidRPr="00AA17BF" w:rsidRDefault="0000067D" w:rsidP="00CD7A34">
      <w:r w:rsidRPr="00AA17BF">
        <w:br w:type="page"/>
      </w:r>
    </w:p>
    <w:p w14:paraId="6C63E04C" w14:textId="0F8386D0" w:rsidR="0000067D" w:rsidRPr="00AA17BF" w:rsidRDefault="00787633" w:rsidP="00787633">
      <w:pPr>
        <w:pStyle w:val="Heading0"/>
      </w:pPr>
      <w:bookmarkStart w:id="49" w:name="_Toc95924979"/>
      <w:r w:rsidRPr="00AA17BF">
        <w:lastRenderedPageBreak/>
        <w:t>DAFTAR PUSTAKA</w:t>
      </w:r>
      <w:bookmarkEnd w:id="49"/>
    </w:p>
    <w:p w14:paraId="3A37D969" w14:textId="77777777" w:rsidR="00AA79E1" w:rsidRDefault="00AA79E1" w:rsidP="00AA79E1">
      <w:r>
        <w:t>Afijal, Iqbal, M., Najmuddin, &amp; Iskandar. (2014). Decision Support System Determination for Poor Houses Beneficiary Using Profile Matching Method. Academic Research International, 5(4), 385–394.</w:t>
      </w:r>
    </w:p>
    <w:p w14:paraId="0B9C642B" w14:textId="77777777" w:rsidR="00AA79E1" w:rsidRDefault="00AA79E1" w:rsidP="00AA79E1">
      <w:r>
        <w:t>Ameen, A. (2019). Knowledge based Recommendation System in Semantic Web - A Survey. International Journal of Computer Applications, 182(43), 20–25. https://doi.org/10.5120/ijca2019918538</w:t>
      </w:r>
    </w:p>
    <w:p w14:paraId="09BB82FE" w14:textId="77777777" w:rsidR="00AA79E1" w:rsidRDefault="00AA79E1" w:rsidP="00AA79E1">
      <w:r>
        <w:t>Babu Dasari, S., Keerthi, P. V. L. D., &amp; Snehitha, G. (2024). A Pipeline Approach to Research Paper Recommendation System Integrating TF-IDF and KNN. 2024 IEEE International Conference on Information Technology, Electronics and Intelligent Communication Systems, ICITEICS 2024, 1–8. https://doi.org/10.1109/ICITEICS61368.2024.10625308</w:t>
      </w:r>
    </w:p>
    <w:p w14:paraId="799CF4AE" w14:textId="77777777" w:rsidR="00AA79E1" w:rsidRDefault="00AA79E1" w:rsidP="00AA79E1">
      <w:r>
        <w:t>Badriyah, T., Azvy, S., Yuwono, W., &amp; Syarif, I. (2018). Recommendation system for property search using content based filtering method. 2018 International Conference on Information and Communications Technology, ICOIACT 2018, 2018-Janua, 25–29. https://doi.org/10.1109/ICOIACT.2018.8350801</w:t>
      </w:r>
    </w:p>
    <w:p w14:paraId="1563B013" w14:textId="77777777" w:rsidR="00AA79E1" w:rsidRDefault="00AA79E1" w:rsidP="00AA79E1">
      <w:r>
        <w:t>Chia, E. J., &amp; Najafabadi, M. K. (2022). Solving Cold Start Problem for Recommendation System Using Content-Based Filtering. Proceedings - 2022 International Conference on Computer Technologies, ICCTech 2022, 38–42. https://doi.org/10.1109/ICCTech55650.2022.00015</w:t>
      </w:r>
    </w:p>
    <w:p w14:paraId="2C667BEE" w14:textId="77777777" w:rsidR="00AA79E1" w:rsidRDefault="00AA79E1" w:rsidP="00AA79E1">
      <w:r>
        <w:t>Isinkaye, F. O., Folajimi, Y. O., &amp; Ojokoh, B. A. (2015). Recommendation systems: Principles, methods and evaluation. Egyptian Informatics Journal, 16(3), 261–273. https://doi.org/10.1016/j.eij.2015.06.005</w:t>
      </w:r>
    </w:p>
    <w:p w14:paraId="72AD27AF" w14:textId="77777777" w:rsidR="00AA79E1" w:rsidRDefault="00AA79E1" w:rsidP="00AA79E1">
      <w:r>
        <w:t>Lahitani, A. R., Permanasari, A. E., &amp; Setiawan, N. A. (2016). Cosine similarity to determine similarity measure: Study case in online essay assessment. Proceedings of 2016 4th International Conference on Cyber and IT Service Management, CITSM 2016, 1–6. https://doi.org/10.1109/CITSM.2016.7577578</w:t>
      </w:r>
    </w:p>
    <w:p w14:paraId="77D856B0" w14:textId="77777777" w:rsidR="00AA79E1" w:rsidRDefault="00AA79E1" w:rsidP="00AA79E1">
      <w:r>
        <w:t>Ogbuabor, G., &amp; F. N, U. (2018). Clustering Algorithm for a Healthcare Dataset Using Silhouette Score Value. International Journal of Computer Science and Information Technology, 10(2), 27–37. https://doi.org/10.5121/ijcsit.2018.10203</w:t>
      </w:r>
    </w:p>
    <w:p w14:paraId="4182905A" w14:textId="77777777" w:rsidR="00AA79E1" w:rsidRDefault="00AA79E1" w:rsidP="00AA79E1">
      <w:r>
        <w:t>Pereira, J. G., Tiwari, S., &amp; Ajoy, S. (2020). A survey on filtering techniques for recommendation system. Proceedings - 2020 IEEE International Symposium on Sustainable Energy, Signal Processing and Cyber Security, ISSSC 2020. https://doi.org/10.1109/iSSSC50941.2020.9358819</w:t>
      </w:r>
    </w:p>
    <w:p w14:paraId="48E8B49F" w14:textId="77777777" w:rsidR="00AA79E1" w:rsidRDefault="00AA79E1" w:rsidP="00AA79E1">
      <w:r>
        <w:t>Punhani, A., Faujdar, N., Mishra, K. K., &amp; Subramanian, M. (2022). Binning-Based Silhouette Approach to Find the Optimal Cluster Using K-Means. IEEE Access, 10(October), 115025–115032. https://doi.org/10.1109/ACCESS.2022.3215568</w:t>
      </w:r>
    </w:p>
    <w:p w14:paraId="22660F21" w14:textId="77777777" w:rsidR="00AA79E1" w:rsidRDefault="00AA79E1" w:rsidP="00AA79E1">
      <w:r>
        <w:t>Puspitasari, D., Adianto, J., &amp; Khoirunurrofik, K. (2022). Preferensi Hunian di Perkotaan pada Generasi Y di Kota Bekasi. Jurnal Pembangunan Wilayah Dan Kota, 18(1), 54–65. https://doi.org/10.14710/pwk.v18i1.37176</w:t>
      </w:r>
    </w:p>
    <w:p w14:paraId="405F36E3" w14:textId="77777777" w:rsidR="00AA79E1" w:rsidRDefault="00AA79E1" w:rsidP="00AA79E1">
      <w:r>
        <w:lastRenderedPageBreak/>
        <w:t>Qaiser, S., &amp; Ali, R. (2018). Text Mining: Use of TF-IDF to Examine the Relevance of Words to Documents. International Journal of Computer Applications, 181(1), 25–29. https://doi.org/10.5120/ijca2018917395</w:t>
      </w:r>
    </w:p>
    <w:p w14:paraId="1FC96A66" w14:textId="77777777" w:rsidR="00AA79E1" w:rsidRDefault="00AA79E1" w:rsidP="00AA79E1">
      <w:r>
        <w:t>Rahmawati, S., Nurjanah, D., &amp; Rismala, R. (2018). Analisis dan Implementasi pendekatan Hybrid untuk Sistem Rekomendasi Pekerjaan dengan Metode Knowledge Based dan Collaborative Filtering. Indonesian Journal on Computing (Indo-JC), 3(2), 11. https://doi.org/10.21108/indojc.2018.3.2.210</w:t>
      </w:r>
    </w:p>
    <w:p w14:paraId="0D038CEC" w14:textId="77777777" w:rsidR="00AA79E1" w:rsidRDefault="00AA79E1" w:rsidP="00AA79E1">
      <w:r>
        <w:t>Rosa, R. L., Schwartz, G. M., Ruggiero, W. V., &amp; Rodriguez, D. Z. (2019). A Knowledge-Based Recommendation System That Includes Sentiment Analysis and Deep Learning. IEEE Transactions on Industrial Informatics, 15(4), 2124–2135. https://doi.org/10.1109/TII.2018.2867174</w:t>
      </w:r>
    </w:p>
    <w:p w14:paraId="5C41E03F" w14:textId="77777777" w:rsidR="00AA79E1" w:rsidRDefault="00AA79E1" w:rsidP="00AA79E1">
      <w:r>
        <w:t>Suhartanto, A., kusrini, &amp; henderi. (2016). Decision Support System untuk Penilaian Kinerja Guru dengan Metode Profile Matching. Jurnal Komputer Terapan, 2(2), 149–158. http://jurnal.pcr.ac.id</w:t>
      </w:r>
    </w:p>
    <w:p w14:paraId="6644B8A9" w14:textId="77777777" w:rsidR="00AA79E1" w:rsidRDefault="00AA79E1" w:rsidP="00AA79E1">
      <w:r>
        <w:t>Verdian, A., &amp; Wantoro, A. (2019). Komparasi Metode Profile Matching Dengan Fuzzy Profile Matching Pada Pemilihan Wakil Kepala Sekolah. Jurnal Ilmiah Media Sisfo, 13(2), 97–105. https://doi.org/10.33998/mediasisfo.2019.13.2.652</w:t>
      </w:r>
    </w:p>
    <w:p w14:paraId="756D1B2F" w14:textId="77777777" w:rsidR="00AA79E1" w:rsidRDefault="00AA79E1" w:rsidP="00AA79E1">
      <w:r>
        <w:t>Wang, F., Franco-Penya, H. H., Kelleher, J. D., Pugh, J., &amp; Ross, R. (2017). An analysis of the application of simplified silhouette to the evaluation of k-means clustering validity. Lecture Notes in Computer Science (Including Subseries Lecture Notes in Artificial Intelligence and Lecture Notes in Bioinformatics), 10358 LNAI, 291–305. https://doi.org/10.1007/978-3-319-62416-7_21</w:t>
      </w:r>
    </w:p>
    <w:p w14:paraId="75B8DA93" w14:textId="77777777" w:rsidR="00AA79E1" w:rsidRDefault="00AA79E1" w:rsidP="00AA79E1">
      <w:r>
        <w:t>YK, A. (2015). Decision Table Based Testing. International Journal on Recent and Innovation Trends in Computing and Communication, 3(3), 1298–1301. https://doi.org/10.17762/ijritcc2321-8169.150388</w:t>
      </w:r>
    </w:p>
    <w:p w14:paraId="4FA62706" w14:textId="77777777" w:rsidR="00AA79E1" w:rsidRDefault="00AA79E1" w:rsidP="00AA79E1">
      <w:r>
        <w:t>Yustika, F. P., Ridlo, M. A., Widyasamratri, H., Islam, U., &amp; Agung, S. (2022). PREFERENSI GENERASI MILENIAL DALAM MEMILIH HUNIAN STUDI KASUS : DKI JAKARTA , JAKARTA BARAT , DAN Generasi milenial yaitu generasi terbanyak di Indonesia , Menurut data Survey Susenas memilih hunian serta faktor-faktor apa saja yang menjadi acuan bagi gen. 2(1), 72–88.</w:t>
      </w:r>
    </w:p>
    <w:p w14:paraId="3433E121" w14:textId="77777777" w:rsidR="00AA79E1" w:rsidRDefault="00AA79E1" w:rsidP="00AA79E1">
      <w:r>
        <w:t>Zhou, H. (2022). Research of Text Classification Based on TF-IDF and CNN-LSTM. Journal of Physics: Conference Series, 2171(1), 218–222. https://doi.org/10.1088/1742-6596/2171/1/012021</w:t>
      </w:r>
    </w:p>
    <w:p w14:paraId="43D7992D" w14:textId="411C355B" w:rsidR="00787633" w:rsidRPr="00AA17BF" w:rsidRDefault="00787633" w:rsidP="00787633"/>
    <w:p w14:paraId="7237AE03" w14:textId="0515C3CB" w:rsidR="00787633" w:rsidRPr="00AA17BF" w:rsidRDefault="00787633" w:rsidP="00787633">
      <w:r w:rsidRPr="00AA17BF">
        <w:br w:type="page"/>
      </w:r>
    </w:p>
    <w:p w14:paraId="2F04F5D9" w14:textId="5A939DF9" w:rsidR="00787633" w:rsidRPr="00AA17BF" w:rsidRDefault="0095705E" w:rsidP="00787633">
      <w:pPr>
        <w:pStyle w:val="Heading0"/>
      </w:pPr>
      <w:bookmarkStart w:id="50" w:name="_Toc95924980"/>
      <w:r w:rsidRPr="00AA17BF">
        <w:lastRenderedPageBreak/>
        <w:t>LAMPIRAN</w:t>
      </w:r>
      <w:bookmarkEnd w:id="50"/>
    </w:p>
    <w:p w14:paraId="6C20517D" w14:textId="2EE3282A" w:rsidR="0095705E" w:rsidRPr="00AA17BF" w:rsidRDefault="0095705E" w:rsidP="0095705E"/>
    <w:p w14:paraId="5B88A18E" w14:textId="683B3757" w:rsidR="0095705E" w:rsidRPr="00AA17BF" w:rsidRDefault="0095705E" w:rsidP="0095705E">
      <w:r w:rsidRPr="00AA17BF">
        <w:br w:type="page"/>
      </w:r>
    </w:p>
    <w:p w14:paraId="42C6E5DD" w14:textId="72846BB2" w:rsidR="0095705E" w:rsidRPr="00AA17BF" w:rsidRDefault="0095705E" w:rsidP="0095705E">
      <w:pPr>
        <w:pStyle w:val="Heading0"/>
      </w:pPr>
      <w:bookmarkStart w:id="51" w:name="_Toc95924981"/>
      <w:r w:rsidRPr="00AA17BF">
        <w:lastRenderedPageBreak/>
        <w:t>BIODATA PENULIS</w:t>
      </w:r>
      <w:bookmarkEnd w:id="51"/>
    </w:p>
    <w:p w14:paraId="4D36A20B" w14:textId="77777777" w:rsidR="009626E1" w:rsidRPr="00AA17BF" w:rsidRDefault="009626E1" w:rsidP="009626E1">
      <w:pPr>
        <w:ind w:firstLine="0"/>
        <w:rPr>
          <w:szCs w:val="24"/>
        </w:rPr>
      </w:pPr>
    </w:p>
    <w:p w14:paraId="43F35185" w14:textId="77777777" w:rsidR="009626E1" w:rsidRPr="00AA17BF" w:rsidRDefault="009626E1" w:rsidP="009626E1">
      <w:pPr>
        <w:spacing w:before="29"/>
        <w:ind w:right="-8" w:firstLine="0"/>
        <w:rPr>
          <w:position w:val="-1"/>
          <w:szCs w:val="24"/>
        </w:rPr>
      </w:pPr>
      <w:r w:rsidRPr="00AA17BF">
        <w:rPr>
          <w:spacing w:val="1"/>
          <w:szCs w:val="24"/>
        </w:rPr>
        <mc:AlternateContent>
          <mc:Choice Requires="wps">
            <w:drawing>
              <wp:anchor distT="45720" distB="45720" distL="114300" distR="114300" simplePos="0" relativeHeight="251667456" behindDoc="0" locked="0" layoutInCell="1" allowOverlap="1" wp14:anchorId="3D5B2A09" wp14:editId="6D686645">
                <wp:simplePos x="0" y="0"/>
                <wp:positionH relativeFrom="column">
                  <wp:posOffset>96520</wp:posOffset>
                </wp:positionH>
                <wp:positionV relativeFrom="paragraph">
                  <wp:posOffset>55880</wp:posOffset>
                </wp:positionV>
                <wp:extent cx="1529080" cy="1404620"/>
                <wp:effectExtent l="0" t="0" r="1397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9080" cy="1404620"/>
                        </a:xfrm>
                        <a:prstGeom prst="rect">
                          <a:avLst/>
                        </a:prstGeom>
                        <a:solidFill>
                          <a:srgbClr val="FFFFFF"/>
                        </a:solidFill>
                        <a:ln w="9525">
                          <a:solidFill>
                            <a:srgbClr val="000000"/>
                          </a:solidFill>
                          <a:miter lim="800000"/>
                          <a:headEnd/>
                          <a:tailEnd/>
                        </a:ln>
                      </wps:spPr>
                      <wps:txbx>
                        <w:txbxContent>
                          <w:p w14:paraId="244AC117" w14:textId="77777777" w:rsidR="009626E1" w:rsidRPr="00AA17BF" w:rsidRDefault="009626E1" w:rsidP="009626E1">
                            <w:pPr>
                              <w:ind w:firstLine="0"/>
                              <w:jc w:val="center"/>
                            </w:pPr>
                            <w:r w:rsidRPr="00AA17BF">
                              <w:t xml:space="preserve">Photo </w:t>
                            </w:r>
                            <w:r w:rsidRPr="00AA17BF">
                              <w:t>closed-up</w:t>
                            </w:r>
                          </w:p>
                          <w:p w14:paraId="62DE4693" w14:textId="77777777" w:rsidR="009626E1" w:rsidRPr="00AA17BF" w:rsidRDefault="009626E1" w:rsidP="009626E1">
                            <w:pPr>
                              <w:ind w:firstLine="0"/>
                              <w:jc w:val="center"/>
                            </w:pPr>
                            <w:r w:rsidRPr="00AA17BF">
                              <w:drawing>
                                <wp:inline distT="0" distB="0" distL="0" distR="0" wp14:anchorId="1D59F5A6" wp14:editId="1F319BE7">
                                  <wp:extent cx="1377338" cy="1674322"/>
                                  <wp:effectExtent l="0" t="0" r="0" b="2540"/>
                                  <wp:docPr id="1" name="Graphic 1" descr="School boy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School boy with solid fill"/>
                                          <pic:cNvPicPr/>
                                        </pic:nvPicPr>
                                        <pic:blipFill rotWithShape="1">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rcRect l="18756" t="10947" r="18214" b="12432"/>
                                          <a:stretch/>
                                        </pic:blipFill>
                                        <pic:spPr bwMode="auto">
                                          <a:xfrm>
                                            <a:off x="0" y="0"/>
                                            <a:ext cx="1387336" cy="168647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D5B2A09" id="_x0000_t202" coordsize="21600,21600" o:spt="202" path="m,l,21600r21600,l21600,xe">
                <v:stroke joinstyle="miter"/>
                <v:path gradientshapeok="t" o:connecttype="rect"/>
              </v:shapetype>
              <v:shape id="Text Box 2" o:spid="_x0000_s1029" type="#_x0000_t202" style="position:absolute;left:0;text-align:left;margin-left:7.6pt;margin-top:4.4pt;width:120.4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">
                <v:textbox style="mso-fit-shape-to-text:t">
                  <w:txbxContent>
                    <w:p w14:paraId="244AC117" w14:textId="77777777" w:rsidR="009626E1" w:rsidRPr="00AA17BF" w:rsidRDefault="009626E1" w:rsidP="009626E1">
                      <w:pPr>
                        <w:ind w:firstLine="0"/>
                        <w:jc w:val="center"/>
                      </w:pPr>
                      <w:r w:rsidRPr="00AA17BF">
                        <w:t xml:space="preserve">Photo </w:t>
                      </w:r>
                      <w:r w:rsidRPr="00AA17BF">
                        <w:t>closed-up</w:t>
                      </w:r>
                    </w:p>
                    <w:p w14:paraId="62DE4693" w14:textId="77777777" w:rsidR="009626E1" w:rsidRPr="00AA17BF" w:rsidRDefault="009626E1" w:rsidP="009626E1">
                      <w:pPr>
                        <w:ind w:firstLine="0"/>
                        <w:jc w:val="center"/>
                      </w:pPr>
                      <w:r w:rsidRPr="00AA17BF">
                        <w:drawing>
                          <wp:inline distT="0" distB="0" distL="0" distR="0" wp14:anchorId="1D59F5A6" wp14:editId="1F319BE7">
                            <wp:extent cx="1377338" cy="1674322"/>
                            <wp:effectExtent l="0" t="0" r="0" b="2540"/>
                            <wp:docPr id="1" name="Graphic 1" descr="School boy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School boy with solid fill"/>
                                    <pic:cNvPicPr/>
                                  </pic:nvPicPr>
                                  <pic:blipFill rotWithShape="1">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rcRect l="18756" t="10947" r="18214" b="12432"/>
                                    <a:stretch/>
                                  </pic:blipFill>
                                  <pic:spPr bwMode="auto">
                                    <a:xfrm>
                                      <a:off x="0" y="0"/>
                                      <a:ext cx="1387336" cy="1686476"/>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Pr="00AA17BF">
        <w:rPr>
          <w:spacing w:val="1"/>
          <w:szCs w:val="24"/>
        </w:rPr>
        <w:t>P</w:t>
      </w:r>
      <w:r w:rsidRPr="00AA17BF">
        <w:rPr>
          <w:spacing w:val="-1"/>
          <w:szCs w:val="24"/>
        </w:rPr>
        <w:t>e</w:t>
      </w:r>
      <w:r w:rsidRPr="00AA17BF">
        <w:rPr>
          <w:szCs w:val="24"/>
        </w:rPr>
        <w:t>nu</w:t>
      </w:r>
      <w:r w:rsidRPr="00AA17BF">
        <w:rPr>
          <w:spacing w:val="1"/>
          <w:szCs w:val="24"/>
        </w:rPr>
        <w:t>li</w:t>
      </w:r>
      <w:r w:rsidRPr="00AA17BF">
        <w:rPr>
          <w:szCs w:val="24"/>
        </w:rPr>
        <w:t>s</w:t>
      </w:r>
      <w:r w:rsidRPr="00AA17BF">
        <w:rPr>
          <w:spacing w:val="2"/>
          <w:szCs w:val="24"/>
        </w:rPr>
        <w:t xml:space="preserve"> </w:t>
      </w:r>
      <w:r w:rsidRPr="00AA17BF">
        <w:rPr>
          <w:szCs w:val="24"/>
        </w:rPr>
        <w:t>d</w:t>
      </w:r>
      <w:r w:rsidRPr="00AA17BF">
        <w:rPr>
          <w:spacing w:val="1"/>
          <w:szCs w:val="24"/>
        </w:rPr>
        <w:t>il</w:t>
      </w:r>
      <w:r w:rsidRPr="00AA17BF">
        <w:rPr>
          <w:spacing w:val="-1"/>
          <w:szCs w:val="24"/>
        </w:rPr>
        <w:t>a</w:t>
      </w:r>
      <w:r w:rsidRPr="00AA17BF">
        <w:rPr>
          <w:szCs w:val="24"/>
        </w:rPr>
        <w:t>h</w:t>
      </w:r>
      <w:r w:rsidRPr="00AA17BF">
        <w:rPr>
          <w:spacing w:val="1"/>
          <w:szCs w:val="24"/>
        </w:rPr>
        <w:t>i</w:t>
      </w:r>
      <w:r w:rsidRPr="00AA17BF">
        <w:rPr>
          <w:spacing w:val="-1"/>
          <w:szCs w:val="24"/>
        </w:rPr>
        <w:t>r</w:t>
      </w:r>
      <w:r w:rsidRPr="00AA17BF">
        <w:rPr>
          <w:szCs w:val="24"/>
        </w:rPr>
        <w:t>k</w:t>
      </w:r>
      <w:r w:rsidRPr="00AA17BF">
        <w:rPr>
          <w:spacing w:val="-1"/>
          <w:szCs w:val="24"/>
        </w:rPr>
        <w:t>a</w:t>
      </w:r>
      <w:r w:rsidRPr="00AA17BF">
        <w:rPr>
          <w:szCs w:val="24"/>
        </w:rPr>
        <w:t>n</w:t>
      </w:r>
      <w:r w:rsidRPr="00AA17BF">
        <w:rPr>
          <w:spacing w:val="1"/>
          <w:szCs w:val="24"/>
        </w:rPr>
        <w:t xml:space="preserve"> </w:t>
      </w:r>
      <w:r w:rsidRPr="00AA17BF">
        <w:rPr>
          <w:szCs w:val="24"/>
        </w:rPr>
        <w:t>di</w:t>
      </w:r>
      <w:r w:rsidRPr="00AA17BF">
        <w:rPr>
          <w:spacing w:val="6"/>
          <w:szCs w:val="24"/>
        </w:rPr>
        <w:t xml:space="preserve"> </w:t>
      </w:r>
      <w:r w:rsidRPr="00AA17BF">
        <w:rPr>
          <w:spacing w:val="-2"/>
          <w:szCs w:val="24"/>
        </w:rPr>
        <w:t>M</w:t>
      </w:r>
      <w:r w:rsidRPr="00AA17BF">
        <w:rPr>
          <w:spacing w:val="-1"/>
          <w:szCs w:val="24"/>
        </w:rPr>
        <w:t>a</w:t>
      </w:r>
      <w:r w:rsidRPr="00AA17BF">
        <w:rPr>
          <w:szCs w:val="24"/>
        </w:rPr>
        <w:t>d</w:t>
      </w:r>
      <w:r w:rsidRPr="00AA17BF">
        <w:rPr>
          <w:spacing w:val="1"/>
          <w:szCs w:val="24"/>
        </w:rPr>
        <w:t>i</w:t>
      </w:r>
      <w:r w:rsidRPr="00AA17BF">
        <w:rPr>
          <w:szCs w:val="24"/>
        </w:rPr>
        <w:t>un, 29</w:t>
      </w:r>
      <w:r w:rsidRPr="00AA17BF">
        <w:rPr>
          <w:spacing w:val="4"/>
          <w:szCs w:val="24"/>
        </w:rPr>
        <w:t xml:space="preserve"> </w:t>
      </w:r>
      <w:r w:rsidRPr="00AA17BF">
        <w:rPr>
          <w:spacing w:val="3"/>
          <w:szCs w:val="24"/>
        </w:rPr>
        <w:t>J</w:t>
      </w:r>
      <w:r w:rsidRPr="00AA17BF">
        <w:rPr>
          <w:spacing w:val="-1"/>
          <w:szCs w:val="24"/>
        </w:rPr>
        <w:t>a</w:t>
      </w:r>
      <w:r w:rsidRPr="00AA17BF">
        <w:rPr>
          <w:szCs w:val="24"/>
        </w:rPr>
        <w:t>nu</w:t>
      </w:r>
      <w:r w:rsidRPr="00AA17BF">
        <w:rPr>
          <w:spacing w:val="-1"/>
          <w:szCs w:val="24"/>
        </w:rPr>
        <w:t>ar</w:t>
      </w:r>
      <w:r w:rsidRPr="00AA17BF">
        <w:rPr>
          <w:szCs w:val="24"/>
        </w:rPr>
        <w:t>i</w:t>
      </w:r>
      <w:r w:rsidRPr="00AA17BF">
        <w:rPr>
          <w:spacing w:val="3"/>
          <w:szCs w:val="24"/>
        </w:rPr>
        <w:t xml:space="preserve"> </w:t>
      </w:r>
      <w:r w:rsidRPr="00AA17BF">
        <w:rPr>
          <w:szCs w:val="24"/>
        </w:rPr>
        <w:t xml:space="preserve">1985, </w:t>
      </w:r>
      <w:r w:rsidRPr="00AA17BF">
        <w:rPr>
          <w:spacing w:val="1"/>
          <w:szCs w:val="24"/>
        </w:rPr>
        <w:t>m</w:t>
      </w:r>
      <w:r w:rsidRPr="00AA17BF">
        <w:rPr>
          <w:spacing w:val="-1"/>
          <w:szCs w:val="24"/>
        </w:rPr>
        <w:t>er</w:t>
      </w:r>
      <w:r w:rsidRPr="00AA17BF">
        <w:rPr>
          <w:szCs w:val="24"/>
        </w:rPr>
        <w:t>up</w:t>
      </w:r>
      <w:r w:rsidRPr="00AA17BF">
        <w:rPr>
          <w:spacing w:val="-1"/>
          <w:szCs w:val="24"/>
        </w:rPr>
        <w:t>a</w:t>
      </w:r>
      <w:r w:rsidRPr="00AA17BF">
        <w:rPr>
          <w:szCs w:val="24"/>
        </w:rPr>
        <w:t>k</w:t>
      </w:r>
      <w:r w:rsidRPr="00AA17BF">
        <w:rPr>
          <w:spacing w:val="-1"/>
          <w:szCs w:val="24"/>
        </w:rPr>
        <w:t>a</w:t>
      </w:r>
      <w:r w:rsidRPr="00AA17BF">
        <w:rPr>
          <w:szCs w:val="24"/>
        </w:rPr>
        <w:t xml:space="preserve">n </w:t>
      </w:r>
      <w:r w:rsidRPr="00AA17BF">
        <w:rPr>
          <w:spacing w:val="-1"/>
          <w:szCs w:val="24"/>
        </w:rPr>
        <w:t>a</w:t>
      </w:r>
      <w:r w:rsidRPr="00AA17BF">
        <w:rPr>
          <w:spacing w:val="2"/>
          <w:szCs w:val="24"/>
        </w:rPr>
        <w:t>n</w:t>
      </w:r>
      <w:r w:rsidRPr="00AA17BF">
        <w:rPr>
          <w:spacing w:val="-1"/>
          <w:szCs w:val="24"/>
        </w:rPr>
        <w:t>a</w:t>
      </w:r>
      <w:r w:rsidRPr="00AA17BF">
        <w:rPr>
          <w:szCs w:val="24"/>
        </w:rPr>
        <w:t>k</w:t>
      </w:r>
      <w:r w:rsidRPr="00AA17BF">
        <w:rPr>
          <w:spacing w:val="3"/>
          <w:szCs w:val="24"/>
        </w:rPr>
        <w:t xml:space="preserve"> </w:t>
      </w:r>
      <w:r w:rsidRPr="00AA17BF">
        <w:rPr>
          <w:szCs w:val="24"/>
        </w:rPr>
        <w:t>p</w:t>
      </w:r>
      <w:r w:rsidRPr="00AA17BF">
        <w:rPr>
          <w:spacing w:val="-1"/>
          <w:szCs w:val="24"/>
        </w:rPr>
        <w:t>er</w:t>
      </w:r>
      <w:r w:rsidRPr="00AA17BF">
        <w:rPr>
          <w:spacing w:val="1"/>
          <w:szCs w:val="24"/>
        </w:rPr>
        <w:t>t</w:t>
      </w:r>
      <w:r w:rsidRPr="00AA17BF">
        <w:rPr>
          <w:spacing w:val="2"/>
          <w:szCs w:val="24"/>
        </w:rPr>
        <w:t>a</w:t>
      </w:r>
      <w:r w:rsidRPr="00AA17BF">
        <w:rPr>
          <w:spacing w:val="1"/>
          <w:szCs w:val="24"/>
        </w:rPr>
        <w:t>m</w:t>
      </w:r>
      <w:r w:rsidRPr="00AA17BF">
        <w:rPr>
          <w:szCs w:val="24"/>
        </w:rPr>
        <w:t>a</w:t>
      </w:r>
      <w:r w:rsidRPr="00AA17BF">
        <w:rPr>
          <w:spacing w:val="4"/>
          <w:szCs w:val="24"/>
        </w:rPr>
        <w:t xml:space="preserve"> </w:t>
      </w:r>
      <w:r w:rsidRPr="00AA17BF">
        <w:rPr>
          <w:szCs w:val="24"/>
        </w:rPr>
        <w:t>d</w:t>
      </w:r>
      <w:r w:rsidRPr="00AA17BF">
        <w:rPr>
          <w:spacing w:val="-1"/>
          <w:szCs w:val="24"/>
        </w:rPr>
        <w:t>ar</w:t>
      </w:r>
      <w:r w:rsidRPr="00AA17BF">
        <w:rPr>
          <w:szCs w:val="24"/>
        </w:rPr>
        <w:t>i</w:t>
      </w:r>
      <w:r w:rsidRPr="00AA17BF">
        <w:rPr>
          <w:spacing w:val="5"/>
          <w:szCs w:val="24"/>
        </w:rPr>
        <w:t xml:space="preserve"> </w:t>
      </w:r>
      <w:r w:rsidRPr="00AA17BF">
        <w:rPr>
          <w:szCs w:val="24"/>
        </w:rPr>
        <w:t>4</w:t>
      </w:r>
      <w:r w:rsidRPr="00AA17BF">
        <w:rPr>
          <w:spacing w:val="4"/>
          <w:szCs w:val="24"/>
        </w:rPr>
        <w:t xml:space="preserve"> </w:t>
      </w:r>
      <w:r w:rsidRPr="00AA17BF">
        <w:rPr>
          <w:szCs w:val="24"/>
        </w:rPr>
        <w:t>b</w:t>
      </w:r>
      <w:r w:rsidRPr="00AA17BF">
        <w:rPr>
          <w:spacing w:val="-1"/>
          <w:szCs w:val="24"/>
        </w:rPr>
        <w:t>er</w:t>
      </w:r>
      <w:r w:rsidRPr="00AA17BF">
        <w:rPr>
          <w:szCs w:val="24"/>
        </w:rPr>
        <w:t>s</w:t>
      </w:r>
      <w:r w:rsidRPr="00AA17BF">
        <w:rPr>
          <w:spacing w:val="-1"/>
          <w:szCs w:val="24"/>
        </w:rPr>
        <w:t>a</w:t>
      </w:r>
      <w:r w:rsidRPr="00AA17BF">
        <w:rPr>
          <w:szCs w:val="24"/>
        </w:rPr>
        <w:t>ud</w:t>
      </w:r>
      <w:r w:rsidRPr="00AA17BF">
        <w:rPr>
          <w:spacing w:val="-1"/>
          <w:szCs w:val="24"/>
        </w:rPr>
        <w:t>a</w:t>
      </w:r>
      <w:r w:rsidRPr="00AA17BF">
        <w:rPr>
          <w:spacing w:val="2"/>
          <w:szCs w:val="24"/>
        </w:rPr>
        <w:t>r</w:t>
      </w:r>
      <w:r w:rsidRPr="00AA17BF">
        <w:rPr>
          <w:spacing w:val="-1"/>
          <w:szCs w:val="24"/>
        </w:rPr>
        <w:t>a</w:t>
      </w:r>
      <w:r w:rsidRPr="00AA17BF">
        <w:rPr>
          <w:szCs w:val="24"/>
        </w:rPr>
        <w:t xml:space="preserve">. </w:t>
      </w:r>
      <w:r w:rsidRPr="00AA17BF">
        <w:rPr>
          <w:spacing w:val="1"/>
          <w:szCs w:val="24"/>
        </w:rPr>
        <w:t>P</w:t>
      </w:r>
      <w:r w:rsidRPr="00AA17BF">
        <w:rPr>
          <w:spacing w:val="-1"/>
          <w:szCs w:val="24"/>
        </w:rPr>
        <w:t>e</w:t>
      </w:r>
      <w:r w:rsidRPr="00AA17BF">
        <w:rPr>
          <w:szCs w:val="24"/>
        </w:rPr>
        <w:t>nu</w:t>
      </w:r>
      <w:r w:rsidRPr="00AA17BF">
        <w:rPr>
          <w:spacing w:val="1"/>
          <w:szCs w:val="24"/>
        </w:rPr>
        <w:t>li</w:t>
      </w:r>
      <w:r w:rsidRPr="00AA17BF">
        <w:rPr>
          <w:szCs w:val="24"/>
        </w:rPr>
        <w:t>s</w:t>
      </w:r>
      <w:r w:rsidRPr="00AA17BF">
        <w:rPr>
          <w:spacing w:val="4"/>
          <w:szCs w:val="24"/>
        </w:rPr>
        <w:t xml:space="preserve"> </w:t>
      </w:r>
      <w:r w:rsidRPr="00AA17BF">
        <w:rPr>
          <w:spacing w:val="1"/>
          <w:szCs w:val="24"/>
        </w:rPr>
        <w:t>t</w:t>
      </w:r>
      <w:r w:rsidRPr="00AA17BF">
        <w:rPr>
          <w:spacing w:val="-1"/>
          <w:szCs w:val="24"/>
        </w:rPr>
        <w:t>e</w:t>
      </w:r>
      <w:r w:rsidRPr="00AA17BF">
        <w:rPr>
          <w:spacing w:val="1"/>
          <w:szCs w:val="24"/>
        </w:rPr>
        <w:t>l</w:t>
      </w:r>
      <w:r w:rsidRPr="00AA17BF">
        <w:rPr>
          <w:spacing w:val="-1"/>
          <w:szCs w:val="24"/>
        </w:rPr>
        <w:t>a</w:t>
      </w:r>
      <w:r w:rsidRPr="00AA17BF">
        <w:rPr>
          <w:szCs w:val="24"/>
        </w:rPr>
        <w:t>h</w:t>
      </w:r>
      <w:r w:rsidRPr="00AA17BF">
        <w:rPr>
          <w:spacing w:val="6"/>
          <w:szCs w:val="24"/>
        </w:rPr>
        <w:t xml:space="preserve"> </w:t>
      </w:r>
      <w:r w:rsidRPr="00AA17BF">
        <w:rPr>
          <w:spacing w:val="1"/>
          <w:szCs w:val="24"/>
        </w:rPr>
        <w:t>m</w:t>
      </w:r>
      <w:r w:rsidRPr="00AA17BF">
        <w:rPr>
          <w:spacing w:val="-1"/>
          <w:szCs w:val="24"/>
        </w:rPr>
        <w:t>e</w:t>
      </w:r>
      <w:r w:rsidRPr="00AA17BF">
        <w:rPr>
          <w:szCs w:val="24"/>
        </w:rPr>
        <w:t>n</w:t>
      </w:r>
      <w:r w:rsidRPr="00AA17BF">
        <w:rPr>
          <w:spacing w:val="-1"/>
          <w:szCs w:val="24"/>
        </w:rPr>
        <w:t>e</w:t>
      </w:r>
      <w:r w:rsidRPr="00AA17BF">
        <w:rPr>
          <w:spacing w:val="1"/>
          <w:szCs w:val="24"/>
        </w:rPr>
        <w:t>m</w:t>
      </w:r>
      <w:r w:rsidRPr="00AA17BF">
        <w:rPr>
          <w:szCs w:val="24"/>
        </w:rPr>
        <w:t>puh p</w:t>
      </w:r>
      <w:r w:rsidRPr="00AA17BF">
        <w:rPr>
          <w:spacing w:val="-1"/>
          <w:szCs w:val="24"/>
        </w:rPr>
        <w:t>e</w:t>
      </w:r>
      <w:r w:rsidRPr="00AA17BF">
        <w:rPr>
          <w:szCs w:val="24"/>
        </w:rPr>
        <w:t>nd</w:t>
      </w:r>
      <w:r w:rsidRPr="00AA17BF">
        <w:rPr>
          <w:spacing w:val="1"/>
          <w:szCs w:val="24"/>
        </w:rPr>
        <w:t>i</w:t>
      </w:r>
      <w:r w:rsidRPr="00AA17BF">
        <w:rPr>
          <w:szCs w:val="24"/>
        </w:rPr>
        <w:t>d</w:t>
      </w:r>
      <w:r w:rsidRPr="00AA17BF">
        <w:rPr>
          <w:spacing w:val="1"/>
          <w:szCs w:val="24"/>
        </w:rPr>
        <w:t>i</w:t>
      </w:r>
      <w:r w:rsidRPr="00AA17BF">
        <w:rPr>
          <w:szCs w:val="24"/>
        </w:rPr>
        <w:t>k</w:t>
      </w:r>
      <w:r w:rsidRPr="00AA17BF">
        <w:rPr>
          <w:spacing w:val="-1"/>
          <w:szCs w:val="24"/>
        </w:rPr>
        <w:t>a</w:t>
      </w:r>
      <w:r w:rsidRPr="00AA17BF">
        <w:rPr>
          <w:szCs w:val="24"/>
        </w:rPr>
        <w:t xml:space="preserve">n </w:t>
      </w:r>
      <w:r w:rsidRPr="00AA17BF">
        <w:rPr>
          <w:spacing w:val="-1"/>
          <w:szCs w:val="24"/>
        </w:rPr>
        <w:t>f</w:t>
      </w:r>
      <w:r w:rsidRPr="00AA17BF">
        <w:rPr>
          <w:szCs w:val="24"/>
        </w:rPr>
        <w:t>o</w:t>
      </w:r>
      <w:r w:rsidRPr="00AA17BF">
        <w:rPr>
          <w:spacing w:val="-1"/>
          <w:szCs w:val="24"/>
        </w:rPr>
        <w:t>r</w:t>
      </w:r>
      <w:r w:rsidRPr="00AA17BF">
        <w:rPr>
          <w:spacing w:val="1"/>
          <w:szCs w:val="24"/>
        </w:rPr>
        <w:t>m</w:t>
      </w:r>
      <w:r w:rsidRPr="00AA17BF">
        <w:rPr>
          <w:spacing w:val="-1"/>
          <w:szCs w:val="24"/>
        </w:rPr>
        <w:t>a</w:t>
      </w:r>
      <w:r w:rsidRPr="00AA17BF">
        <w:rPr>
          <w:szCs w:val="24"/>
        </w:rPr>
        <w:t>l</w:t>
      </w:r>
      <w:r w:rsidRPr="00AA17BF">
        <w:rPr>
          <w:spacing w:val="7"/>
          <w:szCs w:val="24"/>
        </w:rPr>
        <w:t xml:space="preserve"> </w:t>
      </w:r>
      <w:r w:rsidRPr="00AA17BF">
        <w:rPr>
          <w:spacing w:val="-5"/>
          <w:szCs w:val="24"/>
        </w:rPr>
        <w:t>y</w:t>
      </w:r>
      <w:r w:rsidRPr="00AA17BF">
        <w:rPr>
          <w:spacing w:val="-1"/>
          <w:szCs w:val="24"/>
        </w:rPr>
        <w:t>a</w:t>
      </w:r>
      <w:r w:rsidRPr="00AA17BF">
        <w:rPr>
          <w:spacing w:val="1"/>
          <w:szCs w:val="24"/>
        </w:rPr>
        <w:t>it</w:t>
      </w:r>
      <w:r w:rsidRPr="00AA17BF">
        <w:rPr>
          <w:szCs w:val="24"/>
        </w:rPr>
        <w:t>u di</w:t>
      </w:r>
      <w:r w:rsidRPr="00AA17BF">
        <w:rPr>
          <w:spacing w:val="5"/>
          <w:szCs w:val="24"/>
        </w:rPr>
        <w:t xml:space="preserve"> </w:t>
      </w:r>
      <w:r w:rsidRPr="00AA17BF">
        <w:rPr>
          <w:szCs w:val="24"/>
        </w:rPr>
        <w:t>TK</w:t>
      </w:r>
      <w:r w:rsidRPr="00AA17BF">
        <w:rPr>
          <w:spacing w:val="4"/>
          <w:szCs w:val="24"/>
        </w:rPr>
        <w:t xml:space="preserve"> </w:t>
      </w:r>
      <w:r w:rsidRPr="00AA17BF">
        <w:rPr>
          <w:szCs w:val="24"/>
        </w:rPr>
        <w:t>A</w:t>
      </w:r>
      <w:r w:rsidRPr="00AA17BF">
        <w:rPr>
          <w:spacing w:val="-2"/>
          <w:szCs w:val="24"/>
        </w:rPr>
        <w:t>B</w:t>
      </w:r>
      <w:r w:rsidRPr="00AA17BF">
        <w:rPr>
          <w:szCs w:val="24"/>
        </w:rPr>
        <w:t>A</w:t>
      </w:r>
      <w:r w:rsidRPr="00AA17BF">
        <w:rPr>
          <w:spacing w:val="2"/>
          <w:szCs w:val="24"/>
        </w:rPr>
        <w:t xml:space="preserve"> </w:t>
      </w:r>
      <w:r w:rsidRPr="00AA17BF">
        <w:rPr>
          <w:szCs w:val="24"/>
        </w:rPr>
        <w:t>18</w:t>
      </w:r>
      <w:r w:rsidRPr="00AA17BF">
        <w:rPr>
          <w:spacing w:val="4"/>
          <w:szCs w:val="24"/>
        </w:rPr>
        <w:t xml:space="preserve"> </w:t>
      </w:r>
      <w:r w:rsidRPr="00AA17BF">
        <w:rPr>
          <w:szCs w:val="24"/>
        </w:rPr>
        <w:t>M</w:t>
      </w:r>
      <w:r w:rsidRPr="00AA17BF">
        <w:rPr>
          <w:spacing w:val="-1"/>
          <w:szCs w:val="24"/>
        </w:rPr>
        <w:t>a</w:t>
      </w:r>
      <w:r w:rsidRPr="00AA17BF">
        <w:rPr>
          <w:szCs w:val="24"/>
        </w:rPr>
        <w:t>d</w:t>
      </w:r>
      <w:r w:rsidRPr="00AA17BF">
        <w:rPr>
          <w:spacing w:val="1"/>
          <w:szCs w:val="24"/>
        </w:rPr>
        <w:t>i</w:t>
      </w:r>
      <w:r w:rsidRPr="00AA17BF">
        <w:rPr>
          <w:szCs w:val="24"/>
        </w:rPr>
        <w:t xml:space="preserve">un, </w:t>
      </w:r>
      <w:r w:rsidRPr="00AA17BF">
        <w:rPr>
          <w:spacing w:val="1"/>
          <w:szCs w:val="24"/>
        </w:rPr>
        <w:t>S</w:t>
      </w:r>
      <w:r w:rsidRPr="00AA17BF">
        <w:rPr>
          <w:szCs w:val="24"/>
        </w:rPr>
        <w:t>DN</w:t>
      </w:r>
      <w:r w:rsidRPr="00AA17BF">
        <w:rPr>
          <w:spacing w:val="1"/>
          <w:szCs w:val="24"/>
        </w:rPr>
        <w:t xml:space="preserve"> </w:t>
      </w:r>
      <w:r w:rsidRPr="00AA17BF">
        <w:rPr>
          <w:spacing w:val="-2"/>
          <w:szCs w:val="24"/>
        </w:rPr>
        <w:t>B</w:t>
      </w:r>
      <w:r w:rsidRPr="00AA17BF">
        <w:rPr>
          <w:spacing w:val="-1"/>
          <w:szCs w:val="24"/>
        </w:rPr>
        <w:t>e</w:t>
      </w:r>
      <w:r w:rsidRPr="00AA17BF">
        <w:rPr>
          <w:spacing w:val="1"/>
          <w:szCs w:val="24"/>
        </w:rPr>
        <w:t>t</w:t>
      </w:r>
      <w:r w:rsidRPr="00AA17BF">
        <w:rPr>
          <w:spacing w:val="-1"/>
          <w:szCs w:val="24"/>
        </w:rPr>
        <w:t>e</w:t>
      </w:r>
      <w:r w:rsidRPr="00AA17BF">
        <w:rPr>
          <w:spacing w:val="2"/>
          <w:szCs w:val="24"/>
        </w:rPr>
        <w:t>n</w:t>
      </w:r>
      <w:r w:rsidRPr="00AA17BF">
        <w:rPr>
          <w:szCs w:val="24"/>
        </w:rPr>
        <w:t>g</w:t>
      </w:r>
      <w:r w:rsidRPr="00AA17BF">
        <w:rPr>
          <w:spacing w:val="1"/>
          <w:szCs w:val="24"/>
        </w:rPr>
        <w:t xml:space="preserve"> </w:t>
      </w:r>
      <w:r w:rsidRPr="00AA17BF">
        <w:rPr>
          <w:szCs w:val="24"/>
        </w:rPr>
        <w:t>1</w:t>
      </w:r>
      <w:r w:rsidRPr="00AA17BF">
        <w:rPr>
          <w:spacing w:val="5"/>
          <w:szCs w:val="24"/>
        </w:rPr>
        <w:t xml:space="preserve"> </w:t>
      </w:r>
      <w:r w:rsidRPr="00AA17BF">
        <w:rPr>
          <w:szCs w:val="24"/>
        </w:rPr>
        <w:t>M</w:t>
      </w:r>
      <w:r w:rsidRPr="00AA17BF">
        <w:rPr>
          <w:spacing w:val="-1"/>
          <w:szCs w:val="24"/>
        </w:rPr>
        <w:t>a</w:t>
      </w:r>
      <w:r w:rsidRPr="00AA17BF">
        <w:rPr>
          <w:szCs w:val="24"/>
        </w:rPr>
        <w:t>d</w:t>
      </w:r>
      <w:r w:rsidRPr="00AA17BF">
        <w:rPr>
          <w:spacing w:val="1"/>
          <w:szCs w:val="24"/>
        </w:rPr>
        <w:t>i</w:t>
      </w:r>
      <w:r w:rsidRPr="00AA17BF">
        <w:rPr>
          <w:szCs w:val="24"/>
        </w:rPr>
        <w:t xml:space="preserve">un, </w:t>
      </w:r>
      <w:r w:rsidRPr="00AA17BF">
        <w:rPr>
          <w:spacing w:val="1"/>
          <w:szCs w:val="24"/>
        </w:rPr>
        <w:t>S</w:t>
      </w:r>
      <w:r w:rsidRPr="00AA17BF">
        <w:rPr>
          <w:szCs w:val="24"/>
        </w:rPr>
        <w:t>M</w:t>
      </w:r>
      <w:r w:rsidRPr="00AA17BF">
        <w:rPr>
          <w:spacing w:val="1"/>
          <w:szCs w:val="24"/>
        </w:rPr>
        <w:t>P</w:t>
      </w:r>
      <w:r w:rsidRPr="00AA17BF">
        <w:rPr>
          <w:szCs w:val="24"/>
        </w:rPr>
        <w:t>N 2</w:t>
      </w:r>
      <w:r w:rsidRPr="00AA17BF">
        <w:rPr>
          <w:spacing w:val="7"/>
          <w:szCs w:val="24"/>
        </w:rPr>
        <w:t xml:space="preserve"> </w:t>
      </w:r>
      <w:r w:rsidRPr="00AA17BF">
        <w:rPr>
          <w:szCs w:val="24"/>
        </w:rPr>
        <w:t>M</w:t>
      </w:r>
      <w:r w:rsidRPr="00AA17BF">
        <w:rPr>
          <w:spacing w:val="-1"/>
          <w:szCs w:val="24"/>
        </w:rPr>
        <w:t>a</w:t>
      </w:r>
      <w:r w:rsidRPr="00AA17BF">
        <w:rPr>
          <w:szCs w:val="24"/>
        </w:rPr>
        <w:t>d</w:t>
      </w:r>
      <w:r w:rsidRPr="00AA17BF">
        <w:rPr>
          <w:spacing w:val="1"/>
          <w:szCs w:val="24"/>
        </w:rPr>
        <w:t>i</w:t>
      </w:r>
      <w:r w:rsidRPr="00AA17BF">
        <w:rPr>
          <w:szCs w:val="24"/>
        </w:rPr>
        <w:t>un</w:t>
      </w:r>
      <w:r w:rsidRPr="00AA17BF">
        <w:rPr>
          <w:spacing w:val="2"/>
          <w:szCs w:val="24"/>
        </w:rPr>
        <w:t xml:space="preserve"> </w:t>
      </w:r>
      <w:r w:rsidRPr="00AA17BF">
        <w:rPr>
          <w:szCs w:val="24"/>
        </w:rPr>
        <w:t>d</w:t>
      </w:r>
      <w:r w:rsidRPr="00AA17BF">
        <w:rPr>
          <w:spacing w:val="-1"/>
          <w:szCs w:val="24"/>
        </w:rPr>
        <w:t>a</w:t>
      </w:r>
      <w:r w:rsidRPr="00AA17BF">
        <w:rPr>
          <w:szCs w:val="24"/>
        </w:rPr>
        <w:t>n</w:t>
      </w:r>
      <w:r w:rsidRPr="00AA17BF">
        <w:rPr>
          <w:spacing w:val="6"/>
          <w:szCs w:val="24"/>
        </w:rPr>
        <w:t xml:space="preserve"> </w:t>
      </w:r>
      <w:r w:rsidRPr="00AA17BF">
        <w:rPr>
          <w:spacing w:val="-1"/>
          <w:szCs w:val="24"/>
        </w:rPr>
        <w:t>S</w:t>
      </w:r>
      <w:r w:rsidRPr="00AA17BF">
        <w:rPr>
          <w:szCs w:val="24"/>
        </w:rPr>
        <w:t>MAN 2</w:t>
      </w:r>
      <w:r w:rsidRPr="00AA17BF">
        <w:rPr>
          <w:spacing w:val="7"/>
          <w:szCs w:val="24"/>
        </w:rPr>
        <w:t xml:space="preserve"> </w:t>
      </w:r>
      <w:r w:rsidRPr="00AA17BF">
        <w:rPr>
          <w:szCs w:val="24"/>
        </w:rPr>
        <w:t>M</w:t>
      </w:r>
      <w:r w:rsidRPr="00AA17BF">
        <w:rPr>
          <w:spacing w:val="-1"/>
          <w:szCs w:val="24"/>
        </w:rPr>
        <w:t>a</w:t>
      </w:r>
      <w:r w:rsidRPr="00AA17BF">
        <w:rPr>
          <w:szCs w:val="24"/>
        </w:rPr>
        <w:t>d</w:t>
      </w:r>
      <w:r w:rsidRPr="00AA17BF">
        <w:rPr>
          <w:spacing w:val="1"/>
          <w:szCs w:val="24"/>
        </w:rPr>
        <w:t>i</w:t>
      </w:r>
      <w:r w:rsidRPr="00AA17BF">
        <w:rPr>
          <w:szCs w:val="24"/>
        </w:rPr>
        <w:t>un.</w:t>
      </w:r>
      <w:r w:rsidRPr="00AA17BF">
        <w:rPr>
          <w:spacing w:val="2"/>
          <w:szCs w:val="24"/>
        </w:rPr>
        <w:t xml:space="preserve"> </w:t>
      </w:r>
      <w:r w:rsidRPr="00AA17BF">
        <w:rPr>
          <w:spacing w:val="1"/>
          <w:szCs w:val="24"/>
        </w:rPr>
        <w:t>Set</w:t>
      </w:r>
      <w:r w:rsidRPr="00AA17BF">
        <w:rPr>
          <w:spacing w:val="-1"/>
          <w:szCs w:val="24"/>
        </w:rPr>
        <w:t>e</w:t>
      </w:r>
      <w:r w:rsidRPr="00AA17BF">
        <w:rPr>
          <w:spacing w:val="1"/>
          <w:szCs w:val="24"/>
        </w:rPr>
        <w:t>l</w:t>
      </w:r>
      <w:r w:rsidRPr="00AA17BF">
        <w:rPr>
          <w:spacing w:val="-1"/>
          <w:szCs w:val="24"/>
        </w:rPr>
        <w:t>a</w:t>
      </w:r>
      <w:r w:rsidRPr="00AA17BF">
        <w:rPr>
          <w:szCs w:val="24"/>
        </w:rPr>
        <w:t xml:space="preserve">h </w:t>
      </w:r>
      <w:r w:rsidRPr="00AA17BF">
        <w:rPr>
          <w:spacing w:val="1"/>
          <w:szCs w:val="24"/>
        </w:rPr>
        <w:t>l</w:t>
      </w:r>
      <w:r w:rsidRPr="00AA17BF">
        <w:rPr>
          <w:szCs w:val="24"/>
        </w:rPr>
        <w:t>u</w:t>
      </w:r>
      <w:r w:rsidRPr="00AA17BF">
        <w:rPr>
          <w:spacing w:val="1"/>
          <w:szCs w:val="24"/>
        </w:rPr>
        <w:t>l</w:t>
      </w:r>
      <w:r w:rsidRPr="00AA17BF">
        <w:rPr>
          <w:szCs w:val="24"/>
        </w:rPr>
        <w:t>us</w:t>
      </w:r>
      <w:r w:rsidRPr="00AA17BF">
        <w:rPr>
          <w:spacing w:val="4"/>
          <w:szCs w:val="24"/>
        </w:rPr>
        <w:t xml:space="preserve"> </w:t>
      </w:r>
      <w:r w:rsidRPr="00AA17BF">
        <w:rPr>
          <w:szCs w:val="24"/>
        </w:rPr>
        <w:t>d</w:t>
      </w:r>
      <w:r w:rsidRPr="00AA17BF">
        <w:rPr>
          <w:spacing w:val="-1"/>
          <w:szCs w:val="24"/>
        </w:rPr>
        <w:t>ar</w:t>
      </w:r>
      <w:r w:rsidRPr="00AA17BF">
        <w:rPr>
          <w:szCs w:val="24"/>
        </w:rPr>
        <w:t>i</w:t>
      </w:r>
      <w:r w:rsidRPr="00AA17BF">
        <w:rPr>
          <w:spacing w:val="6"/>
          <w:szCs w:val="24"/>
        </w:rPr>
        <w:t xml:space="preserve"> </w:t>
      </w:r>
      <w:r w:rsidRPr="00AA17BF">
        <w:rPr>
          <w:spacing w:val="1"/>
          <w:szCs w:val="24"/>
        </w:rPr>
        <w:t>S</w:t>
      </w:r>
      <w:r w:rsidRPr="00AA17BF">
        <w:rPr>
          <w:szCs w:val="24"/>
        </w:rPr>
        <w:t xml:space="preserve">MAN </w:t>
      </w:r>
      <w:r w:rsidRPr="00AA17BF">
        <w:rPr>
          <w:spacing w:val="1"/>
          <w:szCs w:val="24"/>
        </w:rPr>
        <w:t>t</w:t>
      </w:r>
      <w:r w:rsidRPr="00AA17BF">
        <w:rPr>
          <w:spacing w:val="-1"/>
          <w:szCs w:val="24"/>
        </w:rPr>
        <w:t>a</w:t>
      </w:r>
      <w:r w:rsidRPr="00AA17BF">
        <w:rPr>
          <w:szCs w:val="24"/>
        </w:rPr>
        <w:t>hun</w:t>
      </w:r>
      <w:r w:rsidRPr="00AA17BF">
        <w:rPr>
          <w:spacing w:val="5"/>
          <w:szCs w:val="24"/>
        </w:rPr>
        <w:t xml:space="preserve"> </w:t>
      </w:r>
      <w:r w:rsidRPr="00AA17BF">
        <w:rPr>
          <w:szCs w:val="24"/>
        </w:rPr>
        <w:t>2020,</w:t>
      </w:r>
      <w:r w:rsidRPr="00AA17BF">
        <w:rPr>
          <w:spacing w:val="2"/>
          <w:szCs w:val="24"/>
        </w:rPr>
        <w:t xml:space="preserve"> </w:t>
      </w:r>
      <w:r w:rsidRPr="00AA17BF">
        <w:rPr>
          <w:spacing w:val="1"/>
          <w:szCs w:val="24"/>
        </w:rPr>
        <w:t>P</w:t>
      </w:r>
      <w:r w:rsidRPr="00AA17BF">
        <w:rPr>
          <w:spacing w:val="-1"/>
          <w:szCs w:val="24"/>
        </w:rPr>
        <w:t>e</w:t>
      </w:r>
      <w:r w:rsidRPr="00AA17BF">
        <w:rPr>
          <w:szCs w:val="24"/>
        </w:rPr>
        <w:t>nu</w:t>
      </w:r>
      <w:r w:rsidRPr="00AA17BF">
        <w:rPr>
          <w:spacing w:val="1"/>
          <w:szCs w:val="24"/>
        </w:rPr>
        <w:t>li</w:t>
      </w:r>
      <w:r w:rsidRPr="00AA17BF">
        <w:rPr>
          <w:szCs w:val="24"/>
        </w:rPr>
        <w:t>s</w:t>
      </w:r>
      <w:r w:rsidRPr="00AA17BF">
        <w:rPr>
          <w:spacing w:val="2"/>
          <w:szCs w:val="24"/>
        </w:rPr>
        <w:t xml:space="preserve"> </w:t>
      </w:r>
      <w:r w:rsidRPr="00AA17BF">
        <w:rPr>
          <w:spacing w:val="1"/>
          <w:szCs w:val="24"/>
        </w:rPr>
        <w:t>m</w:t>
      </w:r>
      <w:r w:rsidRPr="00AA17BF">
        <w:rPr>
          <w:spacing w:val="-1"/>
          <w:szCs w:val="24"/>
        </w:rPr>
        <w:t>e</w:t>
      </w:r>
      <w:r w:rsidRPr="00AA17BF">
        <w:rPr>
          <w:szCs w:val="24"/>
        </w:rPr>
        <w:t>n</w:t>
      </w:r>
      <w:r w:rsidRPr="00AA17BF">
        <w:rPr>
          <w:spacing w:val="-2"/>
          <w:szCs w:val="24"/>
        </w:rPr>
        <w:t>g</w:t>
      </w:r>
      <w:r w:rsidRPr="00AA17BF">
        <w:rPr>
          <w:spacing w:val="1"/>
          <w:szCs w:val="24"/>
        </w:rPr>
        <w:t>i</w:t>
      </w:r>
      <w:r w:rsidRPr="00AA17BF">
        <w:rPr>
          <w:szCs w:val="24"/>
        </w:rPr>
        <w:t>ku</w:t>
      </w:r>
      <w:r w:rsidRPr="00AA17BF">
        <w:rPr>
          <w:spacing w:val="1"/>
          <w:szCs w:val="24"/>
        </w:rPr>
        <w:t>t</w:t>
      </w:r>
      <w:r w:rsidRPr="00AA17BF">
        <w:rPr>
          <w:szCs w:val="24"/>
        </w:rPr>
        <w:t xml:space="preserve">i </w:t>
      </w:r>
      <w:r w:rsidRPr="00AA17BF">
        <w:rPr>
          <w:spacing w:val="1"/>
          <w:szCs w:val="24"/>
        </w:rPr>
        <w:t>SBMPTN</w:t>
      </w:r>
      <w:r w:rsidRPr="00AA17BF">
        <w:rPr>
          <w:spacing w:val="-7"/>
          <w:szCs w:val="24"/>
        </w:rPr>
        <w:t xml:space="preserve"> </w:t>
      </w:r>
      <w:r w:rsidRPr="00AA17BF">
        <w:rPr>
          <w:szCs w:val="24"/>
        </w:rPr>
        <w:t>d</w:t>
      </w:r>
      <w:r w:rsidRPr="00AA17BF">
        <w:rPr>
          <w:spacing w:val="-1"/>
          <w:szCs w:val="24"/>
        </w:rPr>
        <w:t>a</w:t>
      </w:r>
      <w:r w:rsidRPr="00AA17BF">
        <w:rPr>
          <w:szCs w:val="24"/>
        </w:rPr>
        <w:t>n</w:t>
      </w:r>
      <w:r w:rsidRPr="00AA17BF">
        <w:rPr>
          <w:spacing w:val="-2"/>
          <w:szCs w:val="24"/>
        </w:rPr>
        <w:t xml:space="preserve"> </w:t>
      </w:r>
      <w:r w:rsidRPr="00AA17BF">
        <w:rPr>
          <w:szCs w:val="24"/>
        </w:rPr>
        <w:t>d</w:t>
      </w:r>
      <w:r w:rsidRPr="00AA17BF">
        <w:rPr>
          <w:spacing w:val="1"/>
          <w:szCs w:val="24"/>
        </w:rPr>
        <w:t>it</w:t>
      </w:r>
      <w:r w:rsidRPr="00AA17BF">
        <w:rPr>
          <w:spacing w:val="-1"/>
          <w:szCs w:val="24"/>
        </w:rPr>
        <w:t>er</w:t>
      </w:r>
      <w:r w:rsidRPr="00AA17BF">
        <w:rPr>
          <w:spacing w:val="1"/>
          <w:szCs w:val="24"/>
        </w:rPr>
        <w:t>im</w:t>
      </w:r>
      <w:r w:rsidRPr="00AA17BF">
        <w:rPr>
          <w:szCs w:val="24"/>
        </w:rPr>
        <w:t>a di</w:t>
      </w:r>
      <w:r w:rsidRPr="00AA17BF">
        <w:rPr>
          <w:spacing w:val="-1"/>
          <w:szCs w:val="24"/>
        </w:rPr>
        <w:t xml:space="preserve"> </w:t>
      </w:r>
      <w:r w:rsidRPr="00AA17BF">
        <w:rPr>
          <w:spacing w:val="3"/>
          <w:szCs w:val="24"/>
        </w:rPr>
        <w:t>Departemen</w:t>
      </w:r>
      <w:r w:rsidRPr="00AA17BF">
        <w:rPr>
          <w:spacing w:val="-6"/>
          <w:szCs w:val="24"/>
        </w:rPr>
        <w:t xml:space="preserve"> </w:t>
      </w:r>
      <w:r w:rsidRPr="00AA17BF">
        <w:rPr>
          <w:szCs w:val="24"/>
        </w:rPr>
        <w:t>T</w:t>
      </w:r>
      <w:r w:rsidRPr="00AA17BF">
        <w:rPr>
          <w:spacing w:val="-1"/>
          <w:szCs w:val="24"/>
        </w:rPr>
        <w:t>e</w:t>
      </w:r>
      <w:r w:rsidRPr="00AA17BF">
        <w:rPr>
          <w:spacing w:val="2"/>
          <w:szCs w:val="24"/>
        </w:rPr>
        <w:t>k</w:t>
      </w:r>
      <w:r w:rsidRPr="00AA17BF">
        <w:rPr>
          <w:szCs w:val="24"/>
        </w:rPr>
        <w:t>n</w:t>
      </w:r>
      <w:r w:rsidRPr="00AA17BF">
        <w:rPr>
          <w:spacing w:val="1"/>
          <w:szCs w:val="24"/>
        </w:rPr>
        <w:t>i</w:t>
      </w:r>
      <w:r w:rsidRPr="00AA17BF">
        <w:rPr>
          <w:szCs w:val="24"/>
        </w:rPr>
        <w:t>k</w:t>
      </w:r>
      <w:r w:rsidRPr="00AA17BF">
        <w:rPr>
          <w:spacing w:val="-4"/>
          <w:szCs w:val="24"/>
        </w:rPr>
        <w:t xml:space="preserve"> </w:t>
      </w:r>
      <w:r w:rsidRPr="00AA17BF">
        <w:rPr>
          <w:szCs w:val="24"/>
        </w:rPr>
        <w:t>M</w:t>
      </w:r>
      <w:r w:rsidRPr="00AA17BF">
        <w:rPr>
          <w:spacing w:val="-1"/>
          <w:szCs w:val="24"/>
        </w:rPr>
        <w:t>e</w:t>
      </w:r>
      <w:r w:rsidRPr="00AA17BF">
        <w:rPr>
          <w:szCs w:val="24"/>
        </w:rPr>
        <w:t>s</w:t>
      </w:r>
      <w:r w:rsidRPr="00AA17BF">
        <w:rPr>
          <w:spacing w:val="1"/>
          <w:szCs w:val="24"/>
        </w:rPr>
        <w:t>i</w:t>
      </w:r>
      <w:r w:rsidRPr="00AA17BF">
        <w:rPr>
          <w:szCs w:val="24"/>
        </w:rPr>
        <w:t xml:space="preserve">n </w:t>
      </w:r>
      <w:r w:rsidRPr="00AA17BF">
        <w:rPr>
          <w:spacing w:val="-1"/>
          <w:szCs w:val="24"/>
        </w:rPr>
        <w:t>F</w:t>
      </w:r>
      <w:r w:rsidRPr="00AA17BF">
        <w:rPr>
          <w:spacing w:val="5"/>
          <w:szCs w:val="24"/>
        </w:rPr>
        <w:t>T</w:t>
      </w:r>
      <w:r w:rsidRPr="00AA17BF">
        <w:rPr>
          <w:spacing w:val="-3"/>
          <w:szCs w:val="24"/>
        </w:rPr>
        <w:t xml:space="preserve">IRS </w:t>
      </w:r>
      <w:r w:rsidRPr="00AA17BF">
        <w:rPr>
          <w:szCs w:val="24"/>
        </w:rPr>
        <w:t xml:space="preserve">- </w:t>
      </w:r>
      <w:r w:rsidRPr="00AA17BF">
        <w:rPr>
          <w:spacing w:val="-3"/>
          <w:szCs w:val="24"/>
        </w:rPr>
        <w:t>I</w:t>
      </w:r>
      <w:r w:rsidRPr="00AA17BF">
        <w:rPr>
          <w:szCs w:val="24"/>
        </w:rPr>
        <w:t>TS</w:t>
      </w:r>
      <w:r w:rsidRPr="00AA17BF">
        <w:rPr>
          <w:spacing w:val="23"/>
          <w:szCs w:val="24"/>
        </w:rPr>
        <w:t xml:space="preserve"> </w:t>
      </w:r>
      <w:r w:rsidRPr="00AA17BF">
        <w:rPr>
          <w:szCs w:val="24"/>
        </w:rPr>
        <w:t>p</w:t>
      </w:r>
      <w:r w:rsidRPr="00AA17BF">
        <w:rPr>
          <w:spacing w:val="-1"/>
          <w:szCs w:val="24"/>
        </w:rPr>
        <w:t>a</w:t>
      </w:r>
      <w:r w:rsidRPr="00AA17BF">
        <w:rPr>
          <w:spacing w:val="2"/>
          <w:szCs w:val="24"/>
        </w:rPr>
        <w:t>d</w:t>
      </w:r>
      <w:r w:rsidRPr="00AA17BF">
        <w:rPr>
          <w:szCs w:val="24"/>
        </w:rPr>
        <w:t>a</w:t>
      </w:r>
      <w:r w:rsidRPr="00AA17BF">
        <w:rPr>
          <w:spacing w:val="21"/>
          <w:szCs w:val="24"/>
        </w:rPr>
        <w:t xml:space="preserve"> </w:t>
      </w:r>
      <w:r w:rsidRPr="00AA17BF">
        <w:rPr>
          <w:spacing w:val="1"/>
          <w:szCs w:val="24"/>
        </w:rPr>
        <w:t>t</w:t>
      </w:r>
      <w:r w:rsidRPr="00AA17BF">
        <w:rPr>
          <w:spacing w:val="-1"/>
          <w:szCs w:val="24"/>
        </w:rPr>
        <w:t>a</w:t>
      </w:r>
      <w:r w:rsidRPr="00AA17BF">
        <w:rPr>
          <w:szCs w:val="24"/>
        </w:rPr>
        <w:t>hun</w:t>
      </w:r>
      <w:r w:rsidRPr="00AA17BF">
        <w:rPr>
          <w:spacing w:val="20"/>
          <w:szCs w:val="24"/>
        </w:rPr>
        <w:t xml:space="preserve"> </w:t>
      </w:r>
      <w:r w:rsidRPr="00AA17BF">
        <w:rPr>
          <w:szCs w:val="24"/>
        </w:rPr>
        <w:t>2020</w:t>
      </w:r>
      <w:r w:rsidRPr="00AA17BF">
        <w:rPr>
          <w:spacing w:val="19"/>
          <w:szCs w:val="24"/>
        </w:rPr>
        <w:t xml:space="preserve"> </w:t>
      </w:r>
      <w:r w:rsidRPr="00AA17BF">
        <w:rPr>
          <w:szCs w:val="24"/>
        </w:rPr>
        <w:t>d</w:t>
      </w:r>
      <w:r w:rsidRPr="00AA17BF">
        <w:rPr>
          <w:spacing w:val="2"/>
          <w:szCs w:val="24"/>
        </w:rPr>
        <w:t>a</w:t>
      </w:r>
      <w:r w:rsidRPr="00AA17BF">
        <w:rPr>
          <w:szCs w:val="24"/>
        </w:rPr>
        <w:t>n</w:t>
      </w:r>
      <w:r w:rsidRPr="00AA17BF">
        <w:rPr>
          <w:spacing w:val="22"/>
          <w:szCs w:val="24"/>
        </w:rPr>
        <w:t xml:space="preserve"> </w:t>
      </w:r>
      <w:r w:rsidRPr="00AA17BF">
        <w:rPr>
          <w:spacing w:val="1"/>
          <w:szCs w:val="24"/>
        </w:rPr>
        <w:t>t</w:t>
      </w:r>
      <w:r w:rsidRPr="00AA17BF">
        <w:rPr>
          <w:spacing w:val="-1"/>
          <w:szCs w:val="24"/>
        </w:rPr>
        <w:t>er</w:t>
      </w:r>
      <w:r w:rsidRPr="00AA17BF">
        <w:rPr>
          <w:szCs w:val="24"/>
        </w:rPr>
        <w:t>d</w:t>
      </w:r>
      <w:r w:rsidRPr="00AA17BF">
        <w:rPr>
          <w:spacing w:val="-1"/>
          <w:szCs w:val="24"/>
        </w:rPr>
        <w:t>af</w:t>
      </w:r>
      <w:r w:rsidRPr="00AA17BF">
        <w:rPr>
          <w:spacing w:val="1"/>
          <w:szCs w:val="24"/>
        </w:rPr>
        <w:t>t</w:t>
      </w:r>
      <w:r w:rsidRPr="00AA17BF">
        <w:rPr>
          <w:spacing w:val="2"/>
          <w:szCs w:val="24"/>
        </w:rPr>
        <w:t>a</w:t>
      </w:r>
      <w:r w:rsidRPr="00AA17BF">
        <w:rPr>
          <w:szCs w:val="24"/>
        </w:rPr>
        <w:t>r</w:t>
      </w:r>
      <w:r w:rsidRPr="00AA17BF">
        <w:rPr>
          <w:spacing w:val="19"/>
          <w:szCs w:val="24"/>
        </w:rPr>
        <w:t xml:space="preserve"> </w:t>
      </w:r>
      <w:r w:rsidRPr="00AA17BF">
        <w:rPr>
          <w:szCs w:val="24"/>
        </w:rPr>
        <w:t>d</w:t>
      </w:r>
      <w:r w:rsidRPr="00AA17BF">
        <w:rPr>
          <w:spacing w:val="-1"/>
          <w:szCs w:val="24"/>
        </w:rPr>
        <w:t>e</w:t>
      </w:r>
      <w:r w:rsidRPr="00AA17BF">
        <w:rPr>
          <w:spacing w:val="2"/>
          <w:szCs w:val="24"/>
        </w:rPr>
        <w:t>n</w:t>
      </w:r>
      <w:r w:rsidRPr="00AA17BF">
        <w:rPr>
          <w:spacing w:val="-2"/>
          <w:szCs w:val="24"/>
        </w:rPr>
        <w:t>g</w:t>
      </w:r>
      <w:r w:rsidRPr="00AA17BF">
        <w:rPr>
          <w:spacing w:val="-1"/>
          <w:szCs w:val="24"/>
        </w:rPr>
        <w:t>a</w:t>
      </w:r>
      <w:r w:rsidRPr="00AA17BF">
        <w:rPr>
          <w:szCs w:val="24"/>
        </w:rPr>
        <w:t>n</w:t>
      </w:r>
      <w:r w:rsidRPr="00AA17BF">
        <w:rPr>
          <w:spacing w:val="19"/>
          <w:szCs w:val="24"/>
        </w:rPr>
        <w:t xml:space="preserve"> </w:t>
      </w:r>
      <w:r w:rsidRPr="00AA17BF">
        <w:rPr>
          <w:szCs w:val="24"/>
        </w:rPr>
        <w:t>N</w:t>
      </w:r>
      <w:r w:rsidRPr="00AA17BF">
        <w:rPr>
          <w:spacing w:val="1"/>
          <w:szCs w:val="24"/>
        </w:rPr>
        <w:t>RP</w:t>
      </w:r>
      <w:r w:rsidRPr="00AA17BF">
        <w:rPr>
          <w:szCs w:val="24"/>
        </w:rPr>
        <w:t xml:space="preserve"> </w:t>
      </w:r>
      <w:r w:rsidRPr="00AA17BF">
        <w:rPr>
          <w:position w:val="-1"/>
          <w:szCs w:val="24"/>
        </w:rPr>
        <w:t>02112040000130.</w:t>
      </w:r>
    </w:p>
    <w:p w14:paraId="688B26C4" w14:textId="77777777" w:rsidR="009626E1" w:rsidRPr="00AA17BF" w:rsidRDefault="009626E1" w:rsidP="009626E1">
      <w:pPr>
        <w:spacing w:before="29"/>
        <w:ind w:right="-8" w:firstLine="0"/>
        <w:rPr>
          <w:szCs w:val="24"/>
        </w:rPr>
      </w:pPr>
      <w:r w:rsidRPr="00AA17BF">
        <w:rPr>
          <w:szCs w:val="24"/>
        </w:rPr>
        <w:t>Di</w:t>
      </w:r>
      <w:r w:rsidRPr="00AA17BF">
        <w:rPr>
          <w:spacing w:val="6"/>
          <w:szCs w:val="24"/>
        </w:rPr>
        <w:t xml:space="preserve"> </w:t>
      </w:r>
      <w:r w:rsidRPr="00AA17BF">
        <w:rPr>
          <w:spacing w:val="3"/>
          <w:szCs w:val="24"/>
        </w:rPr>
        <w:t>Departemen</w:t>
      </w:r>
      <w:r w:rsidRPr="00AA17BF">
        <w:rPr>
          <w:szCs w:val="24"/>
        </w:rPr>
        <w:t xml:space="preserve"> T</w:t>
      </w:r>
      <w:r w:rsidRPr="00AA17BF">
        <w:rPr>
          <w:spacing w:val="-1"/>
          <w:szCs w:val="24"/>
        </w:rPr>
        <w:t>e</w:t>
      </w:r>
      <w:r w:rsidRPr="00AA17BF">
        <w:rPr>
          <w:szCs w:val="24"/>
        </w:rPr>
        <w:t>kn</w:t>
      </w:r>
      <w:r w:rsidRPr="00AA17BF">
        <w:rPr>
          <w:spacing w:val="1"/>
          <w:szCs w:val="24"/>
        </w:rPr>
        <w:t>i</w:t>
      </w:r>
      <w:r w:rsidRPr="00AA17BF">
        <w:rPr>
          <w:szCs w:val="24"/>
        </w:rPr>
        <w:t>k</w:t>
      </w:r>
      <w:r w:rsidRPr="00AA17BF">
        <w:rPr>
          <w:spacing w:val="3"/>
          <w:szCs w:val="24"/>
        </w:rPr>
        <w:t xml:space="preserve"> </w:t>
      </w:r>
      <w:r w:rsidRPr="00AA17BF">
        <w:rPr>
          <w:szCs w:val="24"/>
        </w:rPr>
        <w:t>M</w:t>
      </w:r>
      <w:r w:rsidRPr="00AA17BF">
        <w:rPr>
          <w:spacing w:val="-1"/>
          <w:szCs w:val="24"/>
        </w:rPr>
        <w:t>e</w:t>
      </w:r>
      <w:r w:rsidRPr="00AA17BF">
        <w:rPr>
          <w:szCs w:val="24"/>
        </w:rPr>
        <w:t>s</w:t>
      </w:r>
      <w:r w:rsidRPr="00AA17BF">
        <w:rPr>
          <w:spacing w:val="1"/>
          <w:szCs w:val="24"/>
        </w:rPr>
        <w:t>i</w:t>
      </w:r>
      <w:r w:rsidRPr="00AA17BF">
        <w:rPr>
          <w:szCs w:val="24"/>
        </w:rPr>
        <w:t>n</w:t>
      </w:r>
      <w:r w:rsidRPr="00AA17BF">
        <w:rPr>
          <w:spacing w:val="2"/>
          <w:szCs w:val="24"/>
        </w:rPr>
        <w:t xml:space="preserve"> </w:t>
      </w:r>
      <w:r w:rsidRPr="00AA17BF">
        <w:rPr>
          <w:spacing w:val="1"/>
          <w:szCs w:val="24"/>
        </w:rPr>
        <w:t>P</w:t>
      </w:r>
      <w:r w:rsidRPr="00AA17BF">
        <w:rPr>
          <w:spacing w:val="-1"/>
          <w:szCs w:val="24"/>
        </w:rPr>
        <w:t>e</w:t>
      </w:r>
      <w:r w:rsidRPr="00AA17BF">
        <w:rPr>
          <w:szCs w:val="24"/>
        </w:rPr>
        <w:t>nu</w:t>
      </w:r>
      <w:r w:rsidRPr="00AA17BF">
        <w:rPr>
          <w:spacing w:val="1"/>
          <w:szCs w:val="24"/>
        </w:rPr>
        <w:t>li</w:t>
      </w:r>
      <w:r w:rsidRPr="00AA17BF">
        <w:rPr>
          <w:szCs w:val="24"/>
        </w:rPr>
        <w:t>s</w:t>
      </w:r>
      <w:r w:rsidRPr="00AA17BF">
        <w:rPr>
          <w:spacing w:val="4"/>
          <w:szCs w:val="24"/>
        </w:rPr>
        <w:t xml:space="preserve"> </w:t>
      </w:r>
      <w:r w:rsidRPr="00AA17BF">
        <w:rPr>
          <w:szCs w:val="24"/>
        </w:rPr>
        <w:t>s</w:t>
      </w:r>
      <w:r w:rsidRPr="00AA17BF">
        <w:rPr>
          <w:spacing w:val="-1"/>
          <w:szCs w:val="24"/>
        </w:rPr>
        <w:t>e</w:t>
      </w:r>
      <w:r w:rsidRPr="00AA17BF">
        <w:rPr>
          <w:spacing w:val="1"/>
          <w:szCs w:val="24"/>
        </w:rPr>
        <w:t>m</w:t>
      </w:r>
      <w:r w:rsidRPr="00AA17BF">
        <w:rPr>
          <w:szCs w:val="24"/>
        </w:rPr>
        <w:t>p</w:t>
      </w:r>
      <w:r w:rsidRPr="00AA17BF">
        <w:rPr>
          <w:spacing w:val="-1"/>
          <w:szCs w:val="24"/>
        </w:rPr>
        <w:t>a</w:t>
      </w:r>
      <w:r w:rsidRPr="00AA17BF">
        <w:rPr>
          <w:szCs w:val="24"/>
        </w:rPr>
        <w:t>t</w:t>
      </w:r>
      <w:r w:rsidRPr="00AA17BF">
        <w:rPr>
          <w:spacing w:val="7"/>
          <w:szCs w:val="24"/>
        </w:rPr>
        <w:t xml:space="preserve"> </w:t>
      </w:r>
      <w:r w:rsidRPr="00AA17BF">
        <w:rPr>
          <w:spacing w:val="-1"/>
          <w:szCs w:val="24"/>
        </w:rPr>
        <w:t>a</w:t>
      </w:r>
      <w:r w:rsidRPr="00AA17BF">
        <w:rPr>
          <w:szCs w:val="24"/>
        </w:rPr>
        <w:t>k</w:t>
      </w:r>
      <w:r w:rsidRPr="00AA17BF">
        <w:rPr>
          <w:spacing w:val="1"/>
          <w:szCs w:val="24"/>
        </w:rPr>
        <w:t>ti</w:t>
      </w:r>
      <w:r w:rsidRPr="00AA17BF">
        <w:rPr>
          <w:szCs w:val="24"/>
        </w:rPr>
        <w:t>f</w:t>
      </w:r>
      <w:r w:rsidRPr="00AA17BF">
        <w:rPr>
          <w:spacing w:val="6"/>
          <w:szCs w:val="24"/>
        </w:rPr>
        <w:t xml:space="preserve"> </w:t>
      </w:r>
      <w:r w:rsidRPr="00AA17BF">
        <w:rPr>
          <w:szCs w:val="24"/>
        </w:rPr>
        <w:t>di</w:t>
      </w:r>
      <w:r w:rsidRPr="00AA17BF">
        <w:rPr>
          <w:spacing w:val="6"/>
          <w:szCs w:val="24"/>
        </w:rPr>
        <w:t xml:space="preserve"> </w:t>
      </w:r>
      <w:r w:rsidRPr="00AA17BF">
        <w:rPr>
          <w:szCs w:val="24"/>
        </w:rPr>
        <w:t>b</w:t>
      </w:r>
      <w:r w:rsidRPr="00AA17BF">
        <w:rPr>
          <w:spacing w:val="-1"/>
          <w:szCs w:val="24"/>
        </w:rPr>
        <w:t>e</w:t>
      </w:r>
      <w:r w:rsidRPr="00AA17BF">
        <w:rPr>
          <w:szCs w:val="24"/>
        </w:rPr>
        <w:t>b</w:t>
      </w:r>
      <w:r w:rsidRPr="00AA17BF">
        <w:rPr>
          <w:spacing w:val="-1"/>
          <w:szCs w:val="24"/>
        </w:rPr>
        <w:t>era</w:t>
      </w:r>
      <w:r w:rsidRPr="00AA17BF">
        <w:rPr>
          <w:spacing w:val="2"/>
          <w:szCs w:val="24"/>
        </w:rPr>
        <w:t>p</w:t>
      </w:r>
      <w:r w:rsidRPr="00AA17BF">
        <w:rPr>
          <w:szCs w:val="24"/>
        </w:rPr>
        <w:t>a</w:t>
      </w:r>
      <w:r w:rsidRPr="00AA17BF">
        <w:rPr>
          <w:spacing w:val="4"/>
          <w:szCs w:val="24"/>
        </w:rPr>
        <w:t xml:space="preserve"> </w:t>
      </w:r>
      <w:r w:rsidRPr="00AA17BF">
        <w:rPr>
          <w:szCs w:val="24"/>
        </w:rPr>
        <w:t>k</w:t>
      </w:r>
      <w:r w:rsidRPr="00AA17BF">
        <w:rPr>
          <w:spacing w:val="2"/>
          <w:szCs w:val="24"/>
        </w:rPr>
        <w:t>e</w:t>
      </w:r>
      <w:r w:rsidRPr="00AA17BF">
        <w:rPr>
          <w:spacing w:val="-2"/>
          <w:szCs w:val="24"/>
        </w:rPr>
        <w:t>g</w:t>
      </w:r>
      <w:r w:rsidRPr="00AA17BF">
        <w:rPr>
          <w:spacing w:val="1"/>
          <w:szCs w:val="24"/>
        </w:rPr>
        <w:t>i</w:t>
      </w:r>
      <w:r w:rsidRPr="00AA17BF">
        <w:rPr>
          <w:spacing w:val="-1"/>
          <w:szCs w:val="24"/>
        </w:rPr>
        <w:t>a</w:t>
      </w:r>
      <w:r w:rsidRPr="00AA17BF">
        <w:rPr>
          <w:spacing w:val="1"/>
          <w:szCs w:val="24"/>
        </w:rPr>
        <w:t>t</w:t>
      </w:r>
      <w:r w:rsidRPr="00AA17BF">
        <w:rPr>
          <w:spacing w:val="-1"/>
          <w:szCs w:val="24"/>
        </w:rPr>
        <w:t>a</w:t>
      </w:r>
      <w:r w:rsidRPr="00AA17BF">
        <w:rPr>
          <w:szCs w:val="24"/>
        </w:rPr>
        <w:t>n</w:t>
      </w:r>
      <w:r w:rsidRPr="00AA17BF">
        <w:rPr>
          <w:spacing w:val="5"/>
          <w:szCs w:val="24"/>
        </w:rPr>
        <w:t xml:space="preserve"> </w:t>
      </w:r>
      <w:r w:rsidRPr="00AA17BF">
        <w:rPr>
          <w:spacing w:val="1"/>
          <w:szCs w:val="24"/>
        </w:rPr>
        <w:t>S</w:t>
      </w:r>
      <w:r w:rsidRPr="00AA17BF">
        <w:rPr>
          <w:spacing w:val="-1"/>
          <w:szCs w:val="24"/>
        </w:rPr>
        <w:t>e</w:t>
      </w:r>
      <w:r w:rsidRPr="00AA17BF">
        <w:rPr>
          <w:spacing w:val="1"/>
          <w:szCs w:val="24"/>
        </w:rPr>
        <w:t>m</w:t>
      </w:r>
      <w:r w:rsidRPr="00AA17BF">
        <w:rPr>
          <w:spacing w:val="3"/>
          <w:szCs w:val="24"/>
        </w:rPr>
        <w:t>i</w:t>
      </w:r>
      <w:r w:rsidRPr="00AA17BF">
        <w:rPr>
          <w:szCs w:val="24"/>
        </w:rPr>
        <w:t>n</w:t>
      </w:r>
      <w:r w:rsidRPr="00AA17BF">
        <w:rPr>
          <w:spacing w:val="-1"/>
          <w:szCs w:val="24"/>
        </w:rPr>
        <w:t>a</w:t>
      </w:r>
      <w:r w:rsidRPr="00AA17BF">
        <w:rPr>
          <w:szCs w:val="24"/>
        </w:rPr>
        <w:t>r</w:t>
      </w:r>
      <w:r w:rsidRPr="00AA17BF">
        <w:rPr>
          <w:spacing w:val="7"/>
          <w:szCs w:val="24"/>
        </w:rPr>
        <w:t xml:space="preserve"> </w:t>
      </w:r>
      <w:r w:rsidRPr="00AA17BF">
        <w:rPr>
          <w:spacing w:val="-5"/>
          <w:szCs w:val="24"/>
        </w:rPr>
        <w:t>y</w:t>
      </w:r>
      <w:r w:rsidRPr="00AA17BF">
        <w:rPr>
          <w:spacing w:val="2"/>
          <w:szCs w:val="24"/>
        </w:rPr>
        <w:t>an</w:t>
      </w:r>
      <w:r w:rsidRPr="00AA17BF">
        <w:rPr>
          <w:szCs w:val="24"/>
        </w:rPr>
        <w:t>g</w:t>
      </w:r>
      <w:r w:rsidRPr="00AA17BF">
        <w:rPr>
          <w:spacing w:val="2"/>
          <w:szCs w:val="24"/>
        </w:rPr>
        <w:t xml:space="preserve"> </w:t>
      </w:r>
      <w:r w:rsidRPr="00AA17BF">
        <w:rPr>
          <w:szCs w:val="24"/>
        </w:rPr>
        <w:t>d</w:t>
      </w:r>
      <w:r w:rsidRPr="00AA17BF">
        <w:rPr>
          <w:spacing w:val="1"/>
          <w:szCs w:val="24"/>
        </w:rPr>
        <w:t>i</w:t>
      </w:r>
      <w:r w:rsidRPr="00AA17BF">
        <w:rPr>
          <w:szCs w:val="24"/>
        </w:rPr>
        <w:t>s</w:t>
      </w:r>
      <w:r w:rsidRPr="00AA17BF">
        <w:rPr>
          <w:spacing w:val="-1"/>
          <w:szCs w:val="24"/>
        </w:rPr>
        <w:t>e</w:t>
      </w:r>
      <w:r w:rsidRPr="00AA17BF">
        <w:rPr>
          <w:spacing w:val="1"/>
          <w:szCs w:val="24"/>
        </w:rPr>
        <w:t>l</w:t>
      </w:r>
      <w:r w:rsidRPr="00AA17BF">
        <w:rPr>
          <w:spacing w:val="-1"/>
          <w:szCs w:val="24"/>
        </w:rPr>
        <w:t>e</w:t>
      </w:r>
      <w:r w:rsidRPr="00AA17BF">
        <w:rPr>
          <w:spacing w:val="2"/>
          <w:szCs w:val="24"/>
        </w:rPr>
        <w:t>n</w:t>
      </w:r>
      <w:r w:rsidRPr="00AA17BF">
        <w:rPr>
          <w:szCs w:val="24"/>
        </w:rPr>
        <w:t>g</w:t>
      </w:r>
      <w:r w:rsidRPr="00AA17BF">
        <w:rPr>
          <w:spacing w:val="-2"/>
          <w:szCs w:val="24"/>
        </w:rPr>
        <w:t>g</w:t>
      </w:r>
      <w:r w:rsidRPr="00AA17BF">
        <w:rPr>
          <w:spacing w:val="2"/>
          <w:szCs w:val="24"/>
        </w:rPr>
        <w:t>a</w:t>
      </w:r>
      <w:r w:rsidRPr="00AA17BF">
        <w:rPr>
          <w:spacing w:val="-1"/>
          <w:szCs w:val="24"/>
        </w:rPr>
        <w:t>ra</w:t>
      </w:r>
      <w:r w:rsidRPr="00AA17BF">
        <w:rPr>
          <w:szCs w:val="24"/>
        </w:rPr>
        <w:t>k</w:t>
      </w:r>
      <w:r w:rsidRPr="00AA17BF">
        <w:rPr>
          <w:spacing w:val="2"/>
          <w:szCs w:val="24"/>
        </w:rPr>
        <w:t>a</w:t>
      </w:r>
      <w:r w:rsidRPr="00AA17BF">
        <w:rPr>
          <w:szCs w:val="24"/>
        </w:rPr>
        <w:t>n o</w:t>
      </w:r>
      <w:r w:rsidRPr="00AA17BF">
        <w:rPr>
          <w:spacing w:val="1"/>
          <w:szCs w:val="24"/>
        </w:rPr>
        <w:t>l</w:t>
      </w:r>
      <w:r w:rsidRPr="00AA17BF">
        <w:rPr>
          <w:spacing w:val="-1"/>
          <w:szCs w:val="24"/>
        </w:rPr>
        <w:t>e</w:t>
      </w:r>
      <w:r w:rsidRPr="00AA17BF">
        <w:rPr>
          <w:szCs w:val="24"/>
        </w:rPr>
        <w:t xml:space="preserve">h </w:t>
      </w:r>
      <w:r w:rsidRPr="00AA17BF">
        <w:rPr>
          <w:spacing w:val="3"/>
          <w:szCs w:val="24"/>
        </w:rPr>
        <w:t>Departemen</w:t>
      </w:r>
      <w:r w:rsidRPr="00AA17BF">
        <w:rPr>
          <w:szCs w:val="24"/>
        </w:rPr>
        <w:t>,</w:t>
      </w:r>
      <w:r w:rsidRPr="00AA17BF">
        <w:rPr>
          <w:spacing w:val="2"/>
          <w:szCs w:val="24"/>
        </w:rPr>
        <w:t xml:space="preserve"> </w:t>
      </w:r>
      <w:r w:rsidRPr="00AA17BF">
        <w:rPr>
          <w:szCs w:val="24"/>
        </w:rPr>
        <w:t>H</w:t>
      </w:r>
      <w:r w:rsidRPr="00AA17BF">
        <w:rPr>
          <w:spacing w:val="1"/>
          <w:szCs w:val="24"/>
        </w:rPr>
        <w:t>im</w:t>
      </w:r>
      <w:r w:rsidRPr="00AA17BF">
        <w:rPr>
          <w:szCs w:val="24"/>
        </w:rPr>
        <w:t>pun</w:t>
      </w:r>
      <w:r w:rsidRPr="00AA17BF">
        <w:rPr>
          <w:spacing w:val="-1"/>
          <w:szCs w:val="24"/>
        </w:rPr>
        <w:t>a</w:t>
      </w:r>
      <w:r w:rsidRPr="00AA17BF">
        <w:rPr>
          <w:szCs w:val="24"/>
        </w:rPr>
        <w:t>n</w:t>
      </w:r>
      <w:r w:rsidRPr="00AA17BF">
        <w:rPr>
          <w:spacing w:val="2"/>
          <w:szCs w:val="24"/>
        </w:rPr>
        <w:t xml:space="preserve"> </w:t>
      </w:r>
      <w:r w:rsidRPr="00AA17BF">
        <w:rPr>
          <w:szCs w:val="24"/>
        </w:rPr>
        <w:t>M</w:t>
      </w:r>
      <w:r w:rsidRPr="00AA17BF">
        <w:rPr>
          <w:spacing w:val="-1"/>
          <w:szCs w:val="24"/>
        </w:rPr>
        <w:t>a</w:t>
      </w:r>
      <w:r w:rsidRPr="00AA17BF">
        <w:rPr>
          <w:spacing w:val="-2"/>
          <w:szCs w:val="24"/>
        </w:rPr>
        <w:t>h</w:t>
      </w:r>
      <w:r w:rsidRPr="00AA17BF">
        <w:rPr>
          <w:spacing w:val="-1"/>
          <w:szCs w:val="24"/>
        </w:rPr>
        <w:t>a</w:t>
      </w:r>
      <w:r w:rsidRPr="00AA17BF">
        <w:rPr>
          <w:szCs w:val="24"/>
        </w:rPr>
        <w:t>s</w:t>
      </w:r>
      <w:r w:rsidRPr="00AA17BF">
        <w:rPr>
          <w:spacing w:val="1"/>
          <w:szCs w:val="24"/>
        </w:rPr>
        <w:t>i</w:t>
      </w:r>
      <w:r w:rsidRPr="00AA17BF">
        <w:rPr>
          <w:szCs w:val="24"/>
        </w:rPr>
        <w:t>swa</w:t>
      </w:r>
      <w:r w:rsidRPr="00AA17BF">
        <w:rPr>
          <w:spacing w:val="1"/>
          <w:szCs w:val="24"/>
        </w:rPr>
        <w:t xml:space="preserve"> </w:t>
      </w:r>
      <w:r w:rsidRPr="00AA17BF">
        <w:rPr>
          <w:szCs w:val="24"/>
        </w:rPr>
        <w:t>T</w:t>
      </w:r>
      <w:r w:rsidRPr="00AA17BF">
        <w:rPr>
          <w:spacing w:val="-1"/>
          <w:szCs w:val="24"/>
        </w:rPr>
        <w:t>e</w:t>
      </w:r>
      <w:r w:rsidRPr="00AA17BF">
        <w:rPr>
          <w:szCs w:val="24"/>
        </w:rPr>
        <w:t>kn</w:t>
      </w:r>
      <w:r w:rsidRPr="00AA17BF">
        <w:rPr>
          <w:spacing w:val="1"/>
          <w:szCs w:val="24"/>
        </w:rPr>
        <w:t>i</w:t>
      </w:r>
      <w:r w:rsidRPr="00AA17BF">
        <w:rPr>
          <w:szCs w:val="24"/>
        </w:rPr>
        <w:t>k</w:t>
      </w:r>
      <w:r w:rsidRPr="00AA17BF">
        <w:rPr>
          <w:spacing w:val="5"/>
          <w:szCs w:val="24"/>
        </w:rPr>
        <w:t xml:space="preserve"> </w:t>
      </w:r>
      <w:r w:rsidRPr="00AA17BF">
        <w:rPr>
          <w:szCs w:val="24"/>
        </w:rPr>
        <w:t>M</w:t>
      </w:r>
      <w:r w:rsidRPr="00AA17BF">
        <w:rPr>
          <w:spacing w:val="-1"/>
          <w:szCs w:val="24"/>
        </w:rPr>
        <w:t>e</w:t>
      </w:r>
      <w:r w:rsidRPr="00AA17BF">
        <w:rPr>
          <w:szCs w:val="24"/>
        </w:rPr>
        <w:t>s</w:t>
      </w:r>
      <w:r w:rsidRPr="00AA17BF">
        <w:rPr>
          <w:spacing w:val="1"/>
          <w:szCs w:val="24"/>
        </w:rPr>
        <w:t>i</w:t>
      </w:r>
      <w:r w:rsidRPr="00AA17BF">
        <w:rPr>
          <w:szCs w:val="24"/>
        </w:rPr>
        <w:t>n</w:t>
      </w:r>
      <w:r w:rsidRPr="00AA17BF">
        <w:rPr>
          <w:spacing w:val="4"/>
          <w:szCs w:val="24"/>
        </w:rPr>
        <w:t xml:space="preserve"> </w:t>
      </w:r>
      <w:r w:rsidRPr="00AA17BF">
        <w:rPr>
          <w:spacing w:val="-1"/>
          <w:szCs w:val="24"/>
        </w:rPr>
        <w:t>(</w:t>
      </w:r>
      <w:r w:rsidRPr="00AA17BF">
        <w:rPr>
          <w:szCs w:val="24"/>
        </w:rPr>
        <w:t>HMM) d</w:t>
      </w:r>
      <w:r w:rsidRPr="00AA17BF">
        <w:rPr>
          <w:spacing w:val="-1"/>
          <w:szCs w:val="24"/>
        </w:rPr>
        <w:t>a</w:t>
      </w:r>
      <w:r w:rsidRPr="00AA17BF">
        <w:rPr>
          <w:szCs w:val="24"/>
        </w:rPr>
        <w:t>n</w:t>
      </w:r>
      <w:r w:rsidRPr="00AA17BF">
        <w:rPr>
          <w:spacing w:val="6"/>
          <w:szCs w:val="24"/>
        </w:rPr>
        <w:t xml:space="preserve"> </w:t>
      </w:r>
      <w:r w:rsidRPr="00AA17BF">
        <w:rPr>
          <w:spacing w:val="-1"/>
          <w:szCs w:val="24"/>
        </w:rPr>
        <w:t>a</w:t>
      </w:r>
      <w:r w:rsidRPr="00AA17BF">
        <w:rPr>
          <w:szCs w:val="24"/>
        </w:rPr>
        <w:t>k</w:t>
      </w:r>
      <w:r w:rsidRPr="00AA17BF">
        <w:rPr>
          <w:spacing w:val="1"/>
          <w:szCs w:val="24"/>
        </w:rPr>
        <w:t>ti</w:t>
      </w:r>
      <w:r w:rsidRPr="00AA17BF">
        <w:rPr>
          <w:szCs w:val="24"/>
        </w:rPr>
        <w:t>f</w:t>
      </w:r>
      <w:r w:rsidRPr="00AA17BF">
        <w:rPr>
          <w:spacing w:val="6"/>
          <w:szCs w:val="24"/>
        </w:rPr>
        <w:t xml:space="preserve"> </w:t>
      </w:r>
      <w:r w:rsidRPr="00AA17BF">
        <w:rPr>
          <w:szCs w:val="24"/>
        </w:rPr>
        <w:t>s</w:t>
      </w:r>
      <w:r w:rsidRPr="00AA17BF">
        <w:rPr>
          <w:spacing w:val="-1"/>
          <w:szCs w:val="24"/>
        </w:rPr>
        <w:t>e</w:t>
      </w:r>
      <w:r w:rsidRPr="00AA17BF">
        <w:rPr>
          <w:szCs w:val="24"/>
        </w:rPr>
        <w:t>b</w:t>
      </w:r>
      <w:r w:rsidRPr="00AA17BF">
        <w:rPr>
          <w:spacing w:val="-1"/>
          <w:szCs w:val="24"/>
        </w:rPr>
        <w:t>a</w:t>
      </w:r>
      <w:r w:rsidRPr="00AA17BF">
        <w:rPr>
          <w:spacing w:val="-2"/>
          <w:szCs w:val="24"/>
        </w:rPr>
        <w:t>g</w:t>
      </w:r>
      <w:r w:rsidRPr="00AA17BF">
        <w:rPr>
          <w:spacing w:val="-1"/>
          <w:szCs w:val="24"/>
        </w:rPr>
        <w:t>a</w:t>
      </w:r>
      <w:r w:rsidRPr="00AA17BF">
        <w:rPr>
          <w:szCs w:val="24"/>
        </w:rPr>
        <w:t>i</w:t>
      </w:r>
      <w:r w:rsidRPr="00AA17BF">
        <w:rPr>
          <w:spacing w:val="8"/>
          <w:szCs w:val="24"/>
        </w:rPr>
        <w:t xml:space="preserve"> </w:t>
      </w:r>
      <w:r w:rsidRPr="00AA17BF">
        <w:rPr>
          <w:szCs w:val="24"/>
        </w:rPr>
        <w:t>As</w:t>
      </w:r>
      <w:r w:rsidRPr="00AA17BF">
        <w:rPr>
          <w:spacing w:val="1"/>
          <w:szCs w:val="24"/>
        </w:rPr>
        <w:t>i</w:t>
      </w:r>
      <w:r w:rsidRPr="00AA17BF">
        <w:rPr>
          <w:szCs w:val="24"/>
        </w:rPr>
        <w:t>s</w:t>
      </w:r>
      <w:r w:rsidRPr="00AA17BF">
        <w:rPr>
          <w:spacing w:val="1"/>
          <w:szCs w:val="24"/>
        </w:rPr>
        <w:t>t</w:t>
      </w:r>
      <w:r w:rsidRPr="00AA17BF">
        <w:rPr>
          <w:spacing w:val="-1"/>
          <w:szCs w:val="24"/>
        </w:rPr>
        <w:t>e</w:t>
      </w:r>
      <w:r w:rsidRPr="00AA17BF">
        <w:rPr>
          <w:szCs w:val="24"/>
        </w:rPr>
        <w:t xml:space="preserve">n </w:t>
      </w:r>
      <w:r w:rsidRPr="00AA17BF">
        <w:rPr>
          <w:spacing w:val="1"/>
          <w:szCs w:val="24"/>
        </w:rPr>
        <w:t>P</w:t>
      </w:r>
      <w:r w:rsidRPr="00AA17BF">
        <w:rPr>
          <w:spacing w:val="-1"/>
          <w:szCs w:val="24"/>
        </w:rPr>
        <w:t>ra</w:t>
      </w:r>
      <w:r w:rsidRPr="00AA17BF">
        <w:rPr>
          <w:szCs w:val="24"/>
        </w:rPr>
        <w:t>k</w:t>
      </w:r>
      <w:r w:rsidRPr="00AA17BF">
        <w:rPr>
          <w:spacing w:val="1"/>
          <w:szCs w:val="24"/>
        </w:rPr>
        <w:t>ti</w:t>
      </w:r>
      <w:r w:rsidRPr="00AA17BF">
        <w:rPr>
          <w:szCs w:val="24"/>
        </w:rPr>
        <w:t>kum</w:t>
      </w:r>
      <w:r w:rsidRPr="00AA17BF">
        <w:rPr>
          <w:spacing w:val="-6"/>
          <w:szCs w:val="24"/>
        </w:rPr>
        <w:t xml:space="preserve"> </w:t>
      </w:r>
      <w:r w:rsidRPr="00AA17BF">
        <w:rPr>
          <w:szCs w:val="24"/>
        </w:rPr>
        <w:t>M</w:t>
      </w:r>
      <w:r w:rsidRPr="00AA17BF">
        <w:rPr>
          <w:spacing w:val="-1"/>
          <w:szCs w:val="24"/>
        </w:rPr>
        <w:t>e</w:t>
      </w:r>
      <w:r w:rsidRPr="00AA17BF">
        <w:rPr>
          <w:szCs w:val="24"/>
        </w:rPr>
        <w:t>s</w:t>
      </w:r>
      <w:r w:rsidRPr="00AA17BF">
        <w:rPr>
          <w:spacing w:val="1"/>
          <w:szCs w:val="24"/>
        </w:rPr>
        <w:t>i</w:t>
      </w:r>
      <w:r w:rsidRPr="00AA17BF">
        <w:rPr>
          <w:szCs w:val="24"/>
        </w:rPr>
        <w:t>n</w:t>
      </w:r>
      <w:r w:rsidRPr="00AA17BF">
        <w:rPr>
          <w:spacing w:val="-4"/>
          <w:szCs w:val="24"/>
        </w:rPr>
        <w:t xml:space="preserve"> </w:t>
      </w:r>
      <w:r w:rsidRPr="00AA17BF">
        <w:rPr>
          <w:szCs w:val="24"/>
        </w:rPr>
        <w:t>Konv</w:t>
      </w:r>
      <w:r w:rsidRPr="00AA17BF">
        <w:rPr>
          <w:spacing w:val="-1"/>
          <w:szCs w:val="24"/>
        </w:rPr>
        <w:t>e</w:t>
      </w:r>
      <w:r w:rsidRPr="00AA17BF">
        <w:rPr>
          <w:spacing w:val="2"/>
          <w:szCs w:val="24"/>
        </w:rPr>
        <w:t>r</w:t>
      </w:r>
      <w:r w:rsidRPr="00AA17BF">
        <w:rPr>
          <w:szCs w:val="24"/>
        </w:rPr>
        <w:t>si</w:t>
      </w:r>
      <w:r w:rsidRPr="00AA17BF">
        <w:rPr>
          <w:spacing w:val="-7"/>
          <w:szCs w:val="24"/>
        </w:rPr>
        <w:t xml:space="preserve"> </w:t>
      </w:r>
      <w:r w:rsidRPr="00AA17BF">
        <w:rPr>
          <w:szCs w:val="24"/>
        </w:rPr>
        <w:t>En</w:t>
      </w:r>
      <w:r w:rsidRPr="00AA17BF">
        <w:rPr>
          <w:spacing w:val="-1"/>
          <w:szCs w:val="24"/>
        </w:rPr>
        <w:t>er</w:t>
      </w:r>
      <w:r w:rsidRPr="00AA17BF">
        <w:rPr>
          <w:szCs w:val="24"/>
        </w:rPr>
        <w:t>si</w:t>
      </w:r>
      <w:r w:rsidRPr="00AA17BF">
        <w:rPr>
          <w:spacing w:val="-3"/>
          <w:szCs w:val="24"/>
        </w:rPr>
        <w:t xml:space="preserve"> </w:t>
      </w:r>
      <w:r w:rsidRPr="00AA17BF">
        <w:rPr>
          <w:spacing w:val="1"/>
          <w:szCs w:val="24"/>
        </w:rPr>
        <w:t>m</w:t>
      </w:r>
      <w:r w:rsidRPr="00AA17BF">
        <w:rPr>
          <w:spacing w:val="-1"/>
          <w:szCs w:val="24"/>
        </w:rPr>
        <w:t>a</w:t>
      </w:r>
      <w:r w:rsidRPr="00AA17BF">
        <w:rPr>
          <w:szCs w:val="24"/>
        </w:rPr>
        <w:t>upun</w:t>
      </w:r>
      <w:r w:rsidRPr="00AA17BF">
        <w:rPr>
          <w:spacing w:val="-5"/>
          <w:szCs w:val="24"/>
        </w:rPr>
        <w:t xml:space="preserve"> </w:t>
      </w:r>
      <w:r w:rsidRPr="00AA17BF">
        <w:rPr>
          <w:szCs w:val="24"/>
        </w:rPr>
        <w:t>G</w:t>
      </w:r>
      <w:r w:rsidRPr="00AA17BF">
        <w:rPr>
          <w:spacing w:val="-1"/>
          <w:szCs w:val="24"/>
        </w:rPr>
        <w:t>ra</w:t>
      </w:r>
      <w:r w:rsidRPr="00AA17BF">
        <w:rPr>
          <w:spacing w:val="2"/>
          <w:szCs w:val="24"/>
        </w:rPr>
        <w:t>d</w:t>
      </w:r>
      <w:r w:rsidRPr="00AA17BF">
        <w:rPr>
          <w:spacing w:val="-1"/>
          <w:szCs w:val="24"/>
        </w:rPr>
        <w:t>e</w:t>
      </w:r>
      <w:r w:rsidRPr="00AA17BF">
        <w:rPr>
          <w:szCs w:val="24"/>
        </w:rPr>
        <w:t>r</w:t>
      </w:r>
      <w:r w:rsidRPr="00AA17BF">
        <w:rPr>
          <w:spacing w:val="-3"/>
          <w:szCs w:val="24"/>
        </w:rPr>
        <w:t xml:space="preserve"> </w:t>
      </w:r>
      <w:r w:rsidRPr="00AA17BF">
        <w:rPr>
          <w:spacing w:val="1"/>
          <w:szCs w:val="24"/>
        </w:rPr>
        <w:t>m</w:t>
      </w:r>
      <w:r w:rsidRPr="00AA17BF">
        <w:rPr>
          <w:spacing w:val="-1"/>
          <w:szCs w:val="24"/>
        </w:rPr>
        <w:t>a</w:t>
      </w:r>
      <w:r w:rsidRPr="00AA17BF">
        <w:rPr>
          <w:spacing w:val="1"/>
          <w:szCs w:val="24"/>
        </w:rPr>
        <w:t>t</w:t>
      </w:r>
      <w:r w:rsidRPr="00AA17BF">
        <w:rPr>
          <w:szCs w:val="24"/>
        </w:rPr>
        <w:t>a</w:t>
      </w:r>
      <w:r w:rsidRPr="00AA17BF">
        <w:rPr>
          <w:spacing w:val="-1"/>
          <w:szCs w:val="24"/>
        </w:rPr>
        <w:t xml:space="preserve"> </w:t>
      </w:r>
      <w:r w:rsidRPr="00AA17BF">
        <w:rPr>
          <w:szCs w:val="24"/>
        </w:rPr>
        <w:t>ku</w:t>
      </w:r>
      <w:r w:rsidRPr="00AA17BF">
        <w:rPr>
          <w:spacing w:val="1"/>
          <w:szCs w:val="24"/>
        </w:rPr>
        <w:t>li</w:t>
      </w:r>
      <w:r w:rsidRPr="00AA17BF">
        <w:rPr>
          <w:spacing w:val="-1"/>
          <w:szCs w:val="24"/>
        </w:rPr>
        <w:t>a</w:t>
      </w:r>
      <w:r w:rsidRPr="00AA17BF">
        <w:rPr>
          <w:szCs w:val="24"/>
        </w:rPr>
        <w:t>h</w:t>
      </w:r>
      <w:r w:rsidRPr="00AA17BF">
        <w:rPr>
          <w:spacing w:val="-4"/>
          <w:szCs w:val="24"/>
        </w:rPr>
        <w:t xml:space="preserve"> </w:t>
      </w:r>
      <w:r w:rsidRPr="00AA17BF">
        <w:rPr>
          <w:szCs w:val="24"/>
        </w:rPr>
        <w:t>T</w:t>
      </w:r>
      <w:r w:rsidRPr="00AA17BF">
        <w:rPr>
          <w:spacing w:val="-1"/>
          <w:szCs w:val="24"/>
        </w:rPr>
        <w:t>er</w:t>
      </w:r>
      <w:r w:rsidRPr="00AA17BF">
        <w:rPr>
          <w:spacing w:val="1"/>
          <w:szCs w:val="24"/>
        </w:rPr>
        <w:t>m</w:t>
      </w:r>
      <w:r w:rsidRPr="00AA17BF">
        <w:rPr>
          <w:szCs w:val="24"/>
        </w:rPr>
        <w:t>od</w:t>
      </w:r>
      <w:r w:rsidRPr="00AA17BF">
        <w:rPr>
          <w:spacing w:val="1"/>
          <w:szCs w:val="24"/>
        </w:rPr>
        <w:t>i</w:t>
      </w:r>
      <w:r w:rsidRPr="00AA17BF">
        <w:rPr>
          <w:szCs w:val="24"/>
        </w:rPr>
        <w:t>n</w:t>
      </w:r>
      <w:r w:rsidRPr="00AA17BF">
        <w:rPr>
          <w:spacing w:val="-1"/>
          <w:szCs w:val="24"/>
        </w:rPr>
        <w:t>a</w:t>
      </w:r>
      <w:r w:rsidRPr="00AA17BF">
        <w:rPr>
          <w:spacing w:val="3"/>
          <w:szCs w:val="24"/>
        </w:rPr>
        <w:t>m</w:t>
      </w:r>
      <w:r w:rsidRPr="00AA17BF">
        <w:rPr>
          <w:spacing w:val="1"/>
          <w:szCs w:val="24"/>
        </w:rPr>
        <w:t>i</w:t>
      </w:r>
      <w:r w:rsidRPr="00AA17BF">
        <w:rPr>
          <w:szCs w:val="24"/>
        </w:rPr>
        <w:t>k</w:t>
      </w:r>
      <w:r w:rsidRPr="00AA17BF">
        <w:rPr>
          <w:spacing w:val="-1"/>
          <w:szCs w:val="24"/>
        </w:rPr>
        <w:t>a</w:t>
      </w:r>
      <w:r w:rsidRPr="00AA17BF">
        <w:rPr>
          <w:szCs w:val="24"/>
        </w:rPr>
        <w:t>.</w:t>
      </w:r>
    </w:p>
    <w:p w14:paraId="4B4B56B8" w14:textId="77777777" w:rsidR="009626E1" w:rsidRPr="00CD7A34" w:rsidRDefault="009626E1" w:rsidP="0095705E"/>
    <w:sectPr w:rsidR="009626E1" w:rsidRPr="00CD7A34" w:rsidSect="00473447">
      <w:pgSz w:w="11907" w:h="16840" w:code="9"/>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47E5B1" w14:textId="77777777" w:rsidR="00A234A4" w:rsidRPr="00AA17BF" w:rsidRDefault="00A234A4" w:rsidP="0011604D">
      <w:pPr>
        <w:spacing w:after="0" w:line="240" w:lineRule="auto"/>
      </w:pPr>
      <w:r w:rsidRPr="00AA17BF">
        <w:separator/>
      </w:r>
    </w:p>
  </w:endnote>
  <w:endnote w:type="continuationSeparator" w:id="0">
    <w:p w14:paraId="056937AC" w14:textId="77777777" w:rsidR="00A234A4" w:rsidRPr="00AA17BF" w:rsidRDefault="00A234A4" w:rsidP="0011604D">
      <w:pPr>
        <w:spacing w:after="0" w:line="240" w:lineRule="auto"/>
      </w:pPr>
      <w:r w:rsidRPr="00AA17B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Yu Mincho"/>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7196454"/>
      <w:docPartObj>
        <w:docPartGallery w:val="Page Numbers (Bottom of Page)"/>
        <w:docPartUnique/>
      </w:docPartObj>
    </w:sdtPr>
    <w:sdtEndPr/>
    <w:sdtContent>
      <w:p w14:paraId="252726AE" w14:textId="2A880647" w:rsidR="00AE24EA" w:rsidRPr="00AA17BF" w:rsidRDefault="00AE24EA">
        <w:pPr>
          <w:pStyle w:val="Footer"/>
          <w:jc w:val="right"/>
        </w:pPr>
        <w:r w:rsidRPr="00AA17BF">
          <w:fldChar w:fldCharType="begin"/>
        </w:r>
        <w:r w:rsidRPr="00AA17BF">
          <w:instrText xml:space="preserve"> PAGE   \* MERGEFORMAT </w:instrText>
        </w:r>
        <w:r w:rsidRPr="00AA17BF">
          <w:fldChar w:fldCharType="separate"/>
        </w:r>
        <w:r w:rsidRPr="00AA17BF">
          <w:t>2</w:t>
        </w:r>
        <w:r w:rsidRPr="00AA17BF">
          <w:fldChar w:fldCharType="end"/>
        </w:r>
      </w:p>
    </w:sdtContent>
  </w:sdt>
  <w:p w14:paraId="2F9E6621" w14:textId="77777777" w:rsidR="0011604D" w:rsidRPr="00AA17BF" w:rsidRDefault="001160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EFF808" w14:textId="77777777" w:rsidR="00A234A4" w:rsidRPr="00AA17BF" w:rsidRDefault="00A234A4" w:rsidP="0011604D">
      <w:pPr>
        <w:spacing w:after="0" w:line="240" w:lineRule="auto"/>
      </w:pPr>
      <w:r w:rsidRPr="00AA17BF">
        <w:separator/>
      </w:r>
    </w:p>
  </w:footnote>
  <w:footnote w:type="continuationSeparator" w:id="0">
    <w:p w14:paraId="5A03343F" w14:textId="77777777" w:rsidR="00A234A4" w:rsidRPr="00AA17BF" w:rsidRDefault="00A234A4" w:rsidP="0011604D">
      <w:pPr>
        <w:spacing w:after="0" w:line="240" w:lineRule="auto"/>
      </w:pPr>
      <w:r w:rsidRPr="00AA17B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8756B"/>
    <w:multiLevelType w:val="hybridMultilevel"/>
    <w:tmpl w:val="3B604B4A"/>
    <w:lvl w:ilvl="0" w:tplc="F65E0160">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1" w15:restartNumberingAfterBreak="0">
    <w:nsid w:val="0A981FF1"/>
    <w:multiLevelType w:val="multilevel"/>
    <w:tmpl w:val="00B804EC"/>
    <w:styleLink w:val="BAB"/>
    <w:lvl w:ilvl="0">
      <w:start w:val="1"/>
      <w:numFmt w:val="decimal"/>
      <w:lvlText w:val="BAB %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F5B5BDE"/>
    <w:multiLevelType w:val="multilevel"/>
    <w:tmpl w:val="4CDA997E"/>
    <w:numStyleLink w:val="bab0"/>
  </w:abstractNum>
  <w:abstractNum w:abstractNumId="3" w15:restartNumberingAfterBreak="0">
    <w:nsid w:val="16601437"/>
    <w:multiLevelType w:val="multilevel"/>
    <w:tmpl w:val="00B804EC"/>
    <w:numStyleLink w:val="BAB"/>
  </w:abstractNum>
  <w:abstractNum w:abstractNumId="4" w15:restartNumberingAfterBreak="0">
    <w:nsid w:val="1D88260D"/>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CD7305"/>
    <w:multiLevelType w:val="multilevel"/>
    <w:tmpl w:val="E70A1B72"/>
    <w:lvl w:ilvl="0">
      <w:start w:val="1"/>
      <w:numFmt w:val="decimal"/>
      <w:pStyle w:val="Heading1"/>
      <w:lvlText w:val="BAB %1 "/>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59E5150"/>
    <w:multiLevelType w:val="hybridMultilevel"/>
    <w:tmpl w:val="92A8C902"/>
    <w:lvl w:ilvl="0" w:tplc="EF227ABA">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7" w15:restartNumberingAfterBreak="0">
    <w:nsid w:val="2BD40F58"/>
    <w:multiLevelType w:val="hybridMultilevel"/>
    <w:tmpl w:val="C95ED9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2D875E93"/>
    <w:multiLevelType w:val="multilevel"/>
    <w:tmpl w:val="4CDA997E"/>
    <w:numStyleLink w:val="bab0"/>
  </w:abstractNum>
  <w:abstractNum w:abstractNumId="9" w15:restartNumberingAfterBreak="0">
    <w:nsid w:val="2F9B78A1"/>
    <w:multiLevelType w:val="multilevel"/>
    <w:tmpl w:val="4CDA997E"/>
    <w:styleLink w:val="bab0"/>
    <w:lvl w:ilvl="0">
      <w:start w:val="1"/>
      <w:numFmt w:val="decimal"/>
      <w:lvlText w:val="BAB %1 "/>
      <w:lvlJc w:val="left"/>
      <w:pPr>
        <w:ind w:left="113" w:hanging="113"/>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2016DF"/>
    <w:multiLevelType w:val="hybridMultilevel"/>
    <w:tmpl w:val="75167064"/>
    <w:lvl w:ilvl="0" w:tplc="BD0291CA">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11" w15:restartNumberingAfterBreak="0">
    <w:nsid w:val="440C4861"/>
    <w:multiLevelType w:val="hybridMultilevel"/>
    <w:tmpl w:val="9F866AEC"/>
    <w:lvl w:ilvl="0" w:tplc="60983042">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abstractNum w:abstractNumId="12" w15:restartNumberingAfterBreak="0">
    <w:nsid w:val="44AE1278"/>
    <w:multiLevelType w:val="multilevel"/>
    <w:tmpl w:val="2DF21E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ADD06D2"/>
    <w:multiLevelType w:val="multilevel"/>
    <w:tmpl w:val="D2907B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1B3664D"/>
    <w:multiLevelType w:val="multilevel"/>
    <w:tmpl w:val="4CDA997E"/>
    <w:numStyleLink w:val="bab0"/>
  </w:abstractNum>
  <w:abstractNum w:abstractNumId="15" w15:restartNumberingAfterBreak="0">
    <w:nsid w:val="6D1470E3"/>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851ED8"/>
    <w:multiLevelType w:val="hybridMultilevel"/>
    <w:tmpl w:val="66AEA08E"/>
    <w:lvl w:ilvl="0" w:tplc="C8084D56">
      <w:start w:val="1"/>
      <w:numFmt w:val="decimal"/>
      <w:lvlText w:val="%1."/>
      <w:lvlJc w:val="left"/>
      <w:pPr>
        <w:ind w:left="757" w:hanging="360"/>
      </w:pPr>
      <w:rPr>
        <w:rFonts w:hint="default"/>
      </w:rPr>
    </w:lvl>
    <w:lvl w:ilvl="1" w:tplc="38090019" w:tentative="1">
      <w:start w:val="1"/>
      <w:numFmt w:val="lowerLetter"/>
      <w:lvlText w:val="%2."/>
      <w:lvlJc w:val="left"/>
      <w:pPr>
        <w:ind w:left="1477" w:hanging="360"/>
      </w:pPr>
    </w:lvl>
    <w:lvl w:ilvl="2" w:tplc="3809001B" w:tentative="1">
      <w:start w:val="1"/>
      <w:numFmt w:val="lowerRoman"/>
      <w:lvlText w:val="%3."/>
      <w:lvlJc w:val="right"/>
      <w:pPr>
        <w:ind w:left="2197" w:hanging="180"/>
      </w:pPr>
    </w:lvl>
    <w:lvl w:ilvl="3" w:tplc="3809000F" w:tentative="1">
      <w:start w:val="1"/>
      <w:numFmt w:val="decimal"/>
      <w:lvlText w:val="%4."/>
      <w:lvlJc w:val="left"/>
      <w:pPr>
        <w:ind w:left="2917" w:hanging="360"/>
      </w:pPr>
    </w:lvl>
    <w:lvl w:ilvl="4" w:tplc="38090019" w:tentative="1">
      <w:start w:val="1"/>
      <w:numFmt w:val="lowerLetter"/>
      <w:lvlText w:val="%5."/>
      <w:lvlJc w:val="left"/>
      <w:pPr>
        <w:ind w:left="3637" w:hanging="360"/>
      </w:pPr>
    </w:lvl>
    <w:lvl w:ilvl="5" w:tplc="3809001B" w:tentative="1">
      <w:start w:val="1"/>
      <w:numFmt w:val="lowerRoman"/>
      <w:lvlText w:val="%6."/>
      <w:lvlJc w:val="right"/>
      <w:pPr>
        <w:ind w:left="4357" w:hanging="180"/>
      </w:pPr>
    </w:lvl>
    <w:lvl w:ilvl="6" w:tplc="3809000F" w:tentative="1">
      <w:start w:val="1"/>
      <w:numFmt w:val="decimal"/>
      <w:lvlText w:val="%7."/>
      <w:lvlJc w:val="left"/>
      <w:pPr>
        <w:ind w:left="5077" w:hanging="360"/>
      </w:pPr>
    </w:lvl>
    <w:lvl w:ilvl="7" w:tplc="38090019" w:tentative="1">
      <w:start w:val="1"/>
      <w:numFmt w:val="lowerLetter"/>
      <w:lvlText w:val="%8."/>
      <w:lvlJc w:val="left"/>
      <w:pPr>
        <w:ind w:left="5797" w:hanging="360"/>
      </w:pPr>
    </w:lvl>
    <w:lvl w:ilvl="8" w:tplc="3809001B" w:tentative="1">
      <w:start w:val="1"/>
      <w:numFmt w:val="lowerRoman"/>
      <w:lvlText w:val="%9."/>
      <w:lvlJc w:val="right"/>
      <w:pPr>
        <w:ind w:left="6517" w:hanging="180"/>
      </w:pPr>
    </w:lvl>
  </w:abstractNum>
  <w:num w:numId="1" w16cid:durableId="184443462">
    <w:abstractNumId w:val="15"/>
  </w:num>
  <w:num w:numId="2" w16cid:durableId="1978680255">
    <w:abstractNumId w:val="14"/>
    <w:lvlOverride w:ilvl="0">
      <w:lvl w:ilvl="0">
        <w:start w:val="1"/>
        <w:numFmt w:val="decimal"/>
        <w:lvlText w:val="BAB %1 "/>
        <w:lvlJc w:val="left"/>
        <w:pPr>
          <w:ind w:left="113" w:hanging="113"/>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 w16cid:durableId="640698870">
    <w:abstractNumId w:val="7"/>
  </w:num>
  <w:num w:numId="4" w16cid:durableId="260072917">
    <w:abstractNumId w:val="8"/>
  </w:num>
  <w:num w:numId="5" w16cid:durableId="1532108643">
    <w:abstractNumId w:val="4"/>
  </w:num>
  <w:num w:numId="6" w16cid:durableId="1680232289">
    <w:abstractNumId w:val="9"/>
  </w:num>
  <w:num w:numId="7" w16cid:durableId="1274291615">
    <w:abstractNumId w:val="2"/>
  </w:num>
  <w:num w:numId="8" w16cid:durableId="360781912">
    <w:abstractNumId w:val="5"/>
  </w:num>
  <w:num w:numId="9" w16cid:durableId="814024935">
    <w:abstractNumId w:val="12"/>
  </w:num>
  <w:num w:numId="10" w16cid:durableId="30500711">
    <w:abstractNumId w:val="1"/>
  </w:num>
  <w:num w:numId="11" w16cid:durableId="1011298397">
    <w:abstractNumId w:val="3"/>
  </w:num>
  <w:num w:numId="12" w16cid:durableId="523859379">
    <w:abstractNumId w:val="11"/>
  </w:num>
  <w:num w:numId="13" w16cid:durableId="1533956537">
    <w:abstractNumId w:val="16"/>
  </w:num>
  <w:num w:numId="14" w16cid:durableId="571358775">
    <w:abstractNumId w:val="0"/>
  </w:num>
  <w:num w:numId="15" w16cid:durableId="2034725981">
    <w:abstractNumId w:val="10"/>
  </w:num>
  <w:num w:numId="16" w16cid:durableId="1574390711">
    <w:abstractNumId w:val="6"/>
  </w:num>
  <w:num w:numId="17" w16cid:durableId="132901759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113"/>
  <w:drawingGridHorizontalSpacing w:val="57"/>
  <w:drawingGridVerticalSpacing w:val="57"/>
  <w:displayHorizontalDrawingGridEvery w:val="5"/>
  <w:displayVerticalDrawingGridEvery w:val="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MjE2NjUxMjQzMTNS0lEKTi0uzszPAykwqQUA7w4FtiwAAAA="/>
  </w:docVars>
  <w:rsids>
    <w:rsidRoot w:val="00F02319"/>
    <w:rsid w:val="0000067D"/>
    <w:rsid w:val="0001409A"/>
    <w:rsid w:val="000477F1"/>
    <w:rsid w:val="00050CAC"/>
    <w:rsid w:val="00064B69"/>
    <w:rsid w:val="000B1303"/>
    <w:rsid w:val="000B50CB"/>
    <w:rsid w:val="00115443"/>
    <w:rsid w:val="0011604D"/>
    <w:rsid w:val="00120F65"/>
    <w:rsid w:val="00157CBE"/>
    <w:rsid w:val="00172EE7"/>
    <w:rsid w:val="0017678C"/>
    <w:rsid w:val="0019274B"/>
    <w:rsid w:val="001A1CEB"/>
    <w:rsid w:val="001A3C23"/>
    <w:rsid w:val="001A48CB"/>
    <w:rsid w:val="001A6ADB"/>
    <w:rsid w:val="001A7A47"/>
    <w:rsid w:val="001B38E5"/>
    <w:rsid w:val="001B69C8"/>
    <w:rsid w:val="001B74D6"/>
    <w:rsid w:val="0020024D"/>
    <w:rsid w:val="00203D7D"/>
    <w:rsid w:val="002059C5"/>
    <w:rsid w:val="00232C20"/>
    <w:rsid w:val="00236310"/>
    <w:rsid w:val="002672FF"/>
    <w:rsid w:val="002804D9"/>
    <w:rsid w:val="00294C41"/>
    <w:rsid w:val="002B1689"/>
    <w:rsid w:val="002B2BDA"/>
    <w:rsid w:val="002C3FAC"/>
    <w:rsid w:val="002C6B44"/>
    <w:rsid w:val="00336876"/>
    <w:rsid w:val="003443D2"/>
    <w:rsid w:val="00347507"/>
    <w:rsid w:val="00363B7C"/>
    <w:rsid w:val="003677B0"/>
    <w:rsid w:val="00376F5C"/>
    <w:rsid w:val="003866BA"/>
    <w:rsid w:val="003C5825"/>
    <w:rsid w:val="003C7B0E"/>
    <w:rsid w:val="003D58EB"/>
    <w:rsid w:val="003E3AE1"/>
    <w:rsid w:val="00406FCF"/>
    <w:rsid w:val="00412A5B"/>
    <w:rsid w:val="00415CC7"/>
    <w:rsid w:val="004257BE"/>
    <w:rsid w:val="004309D2"/>
    <w:rsid w:val="00437EAE"/>
    <w:rsid w:val="00441DC7"/>
    <w:rsid w:val="00452B7C"/>
    <w:rsid w:val="00455BA8"/>
    <w:rsid w:val="00471BBB"/>
    <w:rsid w:val="0047285E"/>
    <w:rsid w:val="004B4A23"/>
    <w:rsid w:val="004C037A"/>
    <w:rsid w:val="004D315B"/>
    <w:rsid w:val="004D5855"/>
    <w:rsid w:val="004E288C"/>
    <w:rsid w:val="004E7A84"/>
    <w:rsid w:val="004F5A59"/>
    <w:rsid w:val="005057CF"/>
    <w:rsid w:val="005149EF"/>
    <w:rsid w:val="00515E1B"/>
    <w:rsid w:val="0051685B"/>
    <w:rsid w:val="00517BC8"/>
    <w:rsid w:val="00533120"/>
    <w:rsid w:val="00534250"/>
    <w:rsid w:val="00551FA3"/>
    <w:rsid w:val="0059117A"/>
    <w:rsid w:val="00593DB4"/>
    <w:rsid w:val="005940B1"/>
    <w:rsid w:val="005A1667"/>
    <w:rsid w:val="005B1F56"/>
    <w:rsid w:val="005B63E4"/>
    <w:rsid w:val="005C1EAB"/>
    <w:rsid w:val="005C38B6"/>
    <w:rsid w:val="00611A67"/>
    <w:rsid w:val="00617E6A"/>
    <w:rsid w:val="006456A7"/>
    <w:rsid w:val="00651A86"/>
    <w:rsid w:val="00662BAD"/>
    <w:rsid w:val="00667CD4"/>
    <w:rsid w:val="006C1302"/>
    <w:rsid w:val="006E0FE4"/>
    <w:rsid w:val="007044BD"/>
    <w:rsid w:val="00730246"/>
    <w:rsid w:val="007367C4"/>
    <w:rsid w:val="0075041D"/>
    <w:rsid w:val="007650A6"/>
    <w:rsid w:val="00787633"/>
    <w:rsid w:val="007D7EA0"/>
    <w:rsid w:val="007E0F73"/>
    <w:rsid w:val="007E162A"/>
    <w:rsid w:val="007E1F77"/>
    <w:rsid w:val="00817191"/>
    <w:rsid w:val="0082545A"/>
    <w:rsid w:val="0082586E"/>
    <w:rsid w:val="00833356"/>
    <w:rsid w:val="00836BE9"/>
    <w:rsid w:val="00842900"/>
    <w:rsid w:val="008512AA"/>
    <w:rsid w:val="008742D5"/>
    <w:rsid w:val="0089430C"/>
    <w:rsid w:val="008B0F49"/>
    <w:rsid w:val="008B1B1E"/>
    <w:rsid w:val="008C0AAF"/>
    <w:rsid w:val="008E1AEB"/>
    <w:rsid w:val="00927F61"/>
    <w:rsid w:val="00952C07"/>
    <w:rsid w:val="00952D11"/>
    <w:rsid w:val="009549EC"/>
    <w:rsid w:val="0095705E"/>
    <w:rsid w:val="009626E1"/>
    <w:rsid w:val="009644AC"/>
    <w:rsid w:val="0096505F"/>
    <w:rsid w:val="00965818"/>
    <w:rsid w:val="0098478D"/>
    <w:rsid w:val="00986048"/>
    <w:rsid w:val="009A0F81"/>
    <w:rsid w:val="009B20E3"/>
    <w:rsid w:val="009B52B1"/>
    <w:rsid w:val="00A04217"/>
    <w:rsid w:val="00A234A4"/>
    <w:rsid w:val="00A23DD6"/>
    <w:rsid w:val="00A346B7"/>
    <w:rsid w:val="00A40F05"/>
    <w:rsid w:val="00A530CA"/>
    <w:rsid w:val="00A65FAA"/>
    <w:rsid w:val="00A67969"/>
    <w:rsid w:val="00A72D13"/>
    <w:rsid w:val="00A765CA"/>
    <w:rsid w:val="00AA17BF"/>
    <w:rsid w:val="00AA79E1"/>
    <w:rsid w:val="00AB1024"/>
    <w:rsid w:val="00AB5395"/>
    <w:rsid w:val="00AC0D06"/>
    <w:rsid w:val="00AD72FC"/>
    <w:rsid w:val="00AE0DB5"/>
    <w:rsid w:val="00AE24EA"/>
    <w:rsid w:val="00B15CCC"/>
    <w:rsid w:val="00B33ABE"/>
    <w:rsid w:val="00B43BF1"/>
    <w:rsid w:val="00B56431"/>
    <w:rsid w:val="00B57680"/>
    <w:rsid w:val="00B7086E"/>
    <w:rsid w:val="00BC1EE5"/>
    <w:rsid w:val="00BD0560"/>
    <w:rsid w:val="00BD604A"/>
    <w:rsid w:val="00C01558"/>
    <w:rsid w:val="00C21AC6"/>
    <w:rsid w:val="00C65E12"/>
    <w:rsid w:val="00CA3EF6"/>
    <w:rsid w:val="00CB31A8"/>
    <w:rsid w:val="00CD687B"/>
    <w:rsid w:val="00CD7A34"/>
    <w:rsid w:val="00D16B6E"/>
    <w:rsid w:val="00D200F6"/>
    <w:rsid w:val="00D265B1"/>
    <w:rsid w:val="00D274C3"/>
    <w:rsid w:val="00D31196"/>
    <w:rsid w:val="00D32427"/>
    <w:rsid w:val="00D34BF4"/>
    <w:rsid w:val="00D774A4"/>
    <w:rsid w:val="00D94F02"/>
    <w:rsid w:val="00DA4E82"/>
    <w:rsid w:val="00DD2937"/>
    <w:rsid w:val="00DD39C4"/>
    <w:rsid w:val="00DD7EBD"/>
    <w:rsid w:val="00E03CA9"/>
    <w:rsid w:val="00E35AB2"/>
    <w:rsid w:val="00E532A8"/>
    <w:rsid w:val="00E71DBC"/>
    <w:rsid w:val="00EA024D"/>
    <w:rsid w:val="00EA0D75"/>
    <w:rsid w:val="00EC2315"/>
    <w:rsid w:val="00ED08EE"/>
    <w:rsid w:val="00EE540E"/>
    <w:rsid w:val="00EF2470"/>
    <w:rsid w:val="00F02319"/>
    <w:rsid w:val="00F07BD1"/>
    <w:rsid w:val="00F65786"/>
    <w:rsid w:val="00F76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59991"/>
  <w15:chartTrackingRefBased/>
  <w15:docId w15:val="{ACA5701F-0878-45C9-9CCC-B6878DF34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A5B"/>
    <w:pPr>
      <w:ind w:firstLine="397"/>
      <w:jc w:val="both"/>
    </w:pPr>
    <w:rPr>
      <w:rFonts w:ascii="Times New Roman" w:hAnsi="Times New Roman"/>
      <w:sz w:val="24"/>
      <w:lang w:val="id-ID"/>
    </w:rPr>
  </w:style>
  <w:style w:type="paragraph" w:styleId="Heading1">
    <w:name w:val="heading 1"/>
    <w:basedOn w:val="Normal"/>
    <w:next w:val="Normal"/>
    <w:link w:val="Heading1Char"/>
    <w:uiPriority w:val="9"/>
    <w:qFormat/>
    <w:rsid w:val="00115443"/>
    <w:pPr>
      <w:keepNext/>
      <w:keepLines/>
      <w:numPr>
        <w:numId w:val="8"/>
      </w:numPr>
      <w:spacing w:before="120" w:after="360"/>
      <w:ind w:left="357" w:hanging="357"/>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07BD1"/>
    <w:pPr>
      <w:keepNext/>
      <w:keepLines/>
      <w:numPr>
        <w:ilvl w:val="1"/>
        <w:numId w:val="8"/>
      </w:numPr>
      <w:spacing w:before="240" w:after="60"/>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347507"/>
    <w:pPr>
      <w:keepNext/>
      <w:keepLines/>
      <w:numPr>
        <w:ilvl w:val="2"/>
        <w:numId w:val="8"/>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47507"/>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475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475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475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475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75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59117A"/>
    <w:pPr>
      <w:spacing w:after="0" w:line="240" w:lineRule="auto"/>
    </w:pPr>
    <w:rPr>
      <w:rFonts w:ascii="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5443"/>
    <w:rPr>
      <w:rFonts w:ascii="Times New Roman" w:eastAsiaTheme="majorEastAsia" w:hAnsi="Times New Roman" w:cstheme="majorBidi"/>
      <w:b/>
      <w:sz w:val="28"/>
      <w:szCs w:val="32"/>
    </w:rPr>
  </w:style>
  <w:style w:type="paragraph" w:styleId="ListParagraph">
    <w:name w:val="List Paragraph"/>
    <w:basedOn w:val="Normal"/>
    <w:uiPriority w:val="34"/>
    <w:qFormat/>
    <w:rsid w:val="0089430C"/>
    <w:pPr>
      <w:ind w:left="720"/>
      <w:contextualSpacing/>
    </w:pPr>
  </w:style>
  <w:style w:type="character" w:customStyle="1" w:styleId="Heading2Char">
    <w:name w:val="Heading 2 Char"/>
    <w:basedOn w:val="DefaultParagraphFont"/>
    <w:link w:val="Heading2"/>
    <w:uiPriority w:val="9"/>
    <w:rsid w:val="00F07BD1"/>
    <w:rPr>
      <w:rFonts w:ascii="Times New Roman" w:eastAsiaTheme="majorEastAsia" w:hAnsi="Times New Roman" w:cstheme="majorBidi"/>
      <w:b/>
      <w:sz w:val="26"/>
      <w:szCs w:val="26"/>
    </w:rPr>
  </w:style>
  <w:style w:type="paragraph" w:styleId="Header">
    <w:name w:val="header"/>
    <w:basedOn w:val="Normal"/>
    <w:link w:val="HeaderChar"/>
    <w:uiPriority w:val="99"/>
    <w:unhideWhenUsed/>
    <w:rsid w:val="001160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04D"/>
    <w:rPr>
      <w:rFonts w:ascii="Times New Roman" w:hAnsi="Times New Roman"/>
      <w:sz w:val="24"/>
    </w:rPr>
  </w:style>
  <w:style w:type="paragraph" w:styleId="Footer">
    <w:name w:val="footer"/>
    <w:basedOn w:val="Normal"/>
    <w:link w:val="FooterChar"/>
    <w:uiPriority w:val="99"/>
    <w:unhideWhenUsed/>
    <w:rsid w:val="001160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04D"/>
    <w:rPr>
      <w:rFonts w:ascii="Times New Roman" w:hAnsi="Times New Roman"/>
      <w:sz w:val="24"/>
    </w:rPr>
  </w:style>
  <w:style w:type="paragraph" w:styleId="TOC1">
    <w:name w:val="toc 1"/>
    <w:basedOn w:val="Normal"/>
    <w:next w:val="Normal"/>
    <w:autoRedefine/>
    <w:uiPriority w:val="39"/>
    <w:unhideWhenUsed/>
    <w:rsid w:val="00611A67"/>
    <w:pPr>
      <w:spacing w:after="100"/>
      <w:jc w:val="left"/>
    </w:pPr>
    <w:rPr>
      <w:sz w:val="22"/>
    </w:rPr>
  </w:style>
  <w:style w:type="paragraph" w:styleId="TOC2">
    <w:name w:val="toc 2"/>
    <w:basedOn w:val="Normal"/>
    <w:next w:val="Normal"/>
    <w:autoRedefine/>
    <w:uiPriority w:val="39"/>
    <w:unhideWhenUsed/>
    <w:rsid w:val="00E71DBC"/>
    <w:pPr>
      <w:spacing w:after="100"/>
      <w:ind w:left="240"/>
    </w:pPr>
  </w:style>
  <w:style w:type="character" w:styleId="Hyperlink">
    <w:name w:val="Hyperlink"/>
    <w:basedOn w:val="DefaultParagraphFont"/>
    <w:uiPriority w:val="99"/>
    <w:unhideWhenUsed/>
    <w:rsid w:val="00611A67"/>
    <w:rPr>
      <w:color w:val="0563C1" w:themeColor="hyperlink"/>
      <w:u w:val="single"/>
    </w:rPr>
  </w:style>
  <w:style w:type="numbering" w:customStyle="1" w:styleId="bab0">
    <w:name w:val="bab"/>
    <w:uiPriority w:val="99"/>
    <w:rsid w:val="00441DC7"/>
    <w:pPr>
      <w:numPr>
        <w:numId w:val="6"/>
      </w:numPr>
    </w:pPr>
  </w:style>
  <w:style w:type="character" w:customStyle="1" w:styleId="Heading3Char">
    <w:name w:val="Heading 3 Char"/>
    <w:basedOn w:val="DefaultParagraphFont"/>
    <w:link w:val="Heading3"/>
    <w:uiPriority w:val="9"/>
    <w:rsid w:val="003475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4750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4750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4750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4750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475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47507"/>
    <w:rPr>
      <w:rFonts w:asciiTheme="majorHAnsi" w:eastAsiaTheme="majorEastAsia" w:hAnsiTheme="majorHAnsi" w:cstheme="majorBidi"/>
      <w:i/>
      <w:iCs/>
      <w:color w:val="272727" w:themeColor="text1" w:themeTint="D8"/>
      <w:sz w:val="21"/>
      <w:szCs w:val="21"/>
    </w:rPr>
  </w:style>
  <w:style w:type="paragraph" w:customStyle="1" w:styleId="Heading0">
    <w:name w:val="Heading 0"/>
    <w:basedOn w:val="Heading1"/>
    <w:link w:val="Heading0Char"/>
    <w:qFormat/>
    <w:rsid w:val="004E7A84"/>
    <w:pPr>
      <w:numPr>
        <w:numId w:val="0"/>
      </w:numPr>
    </w:pPr>
  </w:style>
  <w:style w:type="numbering" w:customStyle="1" w:styleId="BAB">
    <w:name w:val="BAB"/>
    <w:uiPriority w:val="99"/>
    <w:rsid w:val="00D34BF4"/>
    <w:pPr>
      <w:numPr>
        <w:numId w:val="10"/>
      </w:numPr>
    </w:pPr>
  </w:style>
  <w:style w:type="character" w:customStyle="1" w:styleId="Heading0Char">
    <w:name w:val="Heading 0 Char"/>
    <w:basedOn w:val="Heading1Char"/>
    <w:link w:val="Heading0"/>
    <w:rsid w:val="004E7A84"/>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D774A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ha21</b:Tag>
    <b:SourceType>JournalArticle</b:SourceType>
    <b:Guid>{1E3573D4-60BE-41F7-9CBD-C1B83F522A33}</b:Guid>
    <b:Author>
      <b:Author>
        <b:NameList>
          <b:Person>
            <b:Last>Gharahighehi</b:Last>
            <b:First>Alireza</b:First>
          </b:Person>
          <b:Person>
            <b:Last>Pliakos</b:Last>
            <b:First>Konstantinos</b:First>
          </b:Person>
          <b:Person>
            <b:Last>Vens</b:Last>
            <b:First>Celine</b:First>
          </b:Person>
        </b:NameList>
      </b:Author>
    </b:Author>
    <b:Title>Recommender Systems in the Real Estate Market—A Survey</b:Title>
    <b:JournalName>Applied Sciences</b:JournalName>
    <b:Year>2021</b:Year>
    <b:RefOrder>1</b:RefOrder>
  </b:Source>
  <b:Source>
    <b:Tag>YuY18</b:Tag>
    <b:SourceType>JournalArticle</b:SourceType>
    <b:Guid>{5E663221-D76C-4741-9C86-9AA7F2C62BED}</b:Guid>
    <b:Title>Geographical Proximity Boosted Recommendation Algorithms for Real Estate</b:Title>
    <b:JournalName>Web Information Systems Engineering</b:JournalName>
    <b:Year>2018</b:Year>
    <b:Pages>51-66</b:Pages>
    <b:Author>
      <b:Author>
        <b:NameList>
          <b:Person>
            <b:Last>Yu</b:Last>
            <b:First>Yonghong</b:First>
          </b:Person>
          <b:Person>
            <b:Last>Wang</b:Last>
            <b:First>Can</b:First>
          </b:Person>
          <b:Person>
            <b:Last>Zhang</b:Last>
            <b:First>Li</b:First>
          </b:Person>
          <b:Person>
            <b:Last>Gao</b:Last>
            <b:First>Rong</b:First>
          </b:Person>
          <b:Person>
            <b:Last>Wang</b:Last>
            <b:First>Hua</b:First>
          </b:Person>
        </b:NameList>
      </b:Author>
    </b:Author>
    <b:RefOrder>2</b:RefOrder>
  </b:Source>
  <b:Source>
    <b:Tag>Jun20</b:Tag>
    <b:SourceType>JournalArticle</b:SourceType>
    <b:Guid>{B0B14C25-2AFB-4981-A601-51935AC088B5}</b:Guid>
    <b:Title>“SeoulHouse2Vec”: An Embedding-Based Collaborative Filtering Housing Recommender System for Analyzing Housing Preference</b:Title>
    <b:JournalName>Sustainability</b:JournalName>
    <b:Year>2020</b:Year>
    <b:Author>
      <b:Author>
        <b:NameList>
          <b:Person>
            <b:Last>Jun</b:Last>
            <b:Middle>Jong</b:Middle>
            <b:First>Han</b:First>
          </b:Person>
          <b:Person>
            <b:Last>Kim</b:Last>
            <b:Middle>Hee</b:Middle>
            <b:First>Jae</b:First>
          </b:Person>
          <b:Person>
            <b:Last>Rhee</b:Last>
            <b:Middle>Young</b:Middle>
            <b:First>Deuk</b:First>
          </b:Person>
          <b:Person>
            <b:Last>Chang</b:Last>
            <b:Middle>Woo</b:Middle>
            <b:First>Sun</b:First>
          </b:Person>
        </b:NameList>
      </b:Author>
    </b:Author>
    <b:RefOrder>3</b:RefOrder>
  </b:Source>
  <b:Source>
    <b:Tag>Zha19</b:Tag>
    <b:SourceType>ConferenceProceedings</b:SourceType>
    <b:Guid>{389F0B02-70C4-4738-BA59-18D453565497}</b:Guid>
    <b:Title>A Recommender System for Cold-start Items: A Case Study in Real Estate Industry</b:Title>
    <b:JournalName>IEEE</b:JournalName>
    <b:Year>2019</b:Year>
    <b:Pages>1185-1192</b:Pages>
    <b:Author>
      <b:Author>
        <b:NameList>
          <b:Person>
            <b:Last>Zhang</b:Last>
            <b:First>Qian</b:First>
          </b:Person>
          <b:Person>
            <b:Last>Zhang</b:Last>
            <b:First>Di</b:First>
          </b:Person>
          <b:Person>
            <b:Last>Lu</b:Last>
            <b:First>Jie</b:First>
          </b:Person>
          <b:Person>
            <b:Last>Zhang</b:Last>
            <b:First>Guangquan</b:First>
          </b:Person>
          <b:Person>
            <b:Last>Qu</b:Last>
            <b:First>Wei</b:First>
          </b:Person>
          <b:Person>
            <b:Last>Cohen</b:Last>
            <b:First>Mark</b:First>
          </b:Person>
        </b:NameList>
      </b:Author>
    </b:Author>
    <b:ConferenceName>2019 IEEE 14th International Conference on Intelligent Systems and Knowledge Engineering (ISKE)</b:ConferenceName>
    <b:City>Dalian</b:City>
    <b:Publisher>IEEE</b:Publisher>
    <b:RefOrder>4</b:RefOrder>
  </b:Source>
  <b:Source>
    <b:Tag>Kno18</b:Tag>
    <b:SourceType>JournalArticle</b:SourceType>
    <b:Guid>{78878A1B-977F-436C-B7BC-AD2BB47A17F9}</b:Guid>
    <b:Title>Applying Recommender Approaches to the Real Estate e-Commerce Market</b:Title>
    <b:JournalName>Innovations for Community Services</b:JournalName>
    <b:Year>2018</b:Year>
    <b:Pages>111-126</b:Pages>
    <b:Author>
      <b:Author>
        <b:NameList>
          <b:Person>
            <b:Last>Knoll</b:Last>
            <b:First>Julian</b:First>
          </b:Person>
          <b:Person>
            <b:Last>Groß</b:Last>
            <b:First>Rainer</b:First>
          </b:Person>
          <b:Person>
            <b:Last>Schwanke</b:Last>
            <b:First>Axel</b:First>
          </b:Person>
          <b:Person>
            <b:Last>Rinn</b:Last>
            <b:First>Bernhard</b:First>
          </b:Person>
          <b:Person>
            <b:Last>Schreyer</b:Last>
            <b:First>Martin</b:First>
          </b:Person>
        </b:NameList>
      </b:Author>
    </b:Author>
    <b:RefOrder>5</b:RefOrder>
  </b:Source>
  <b:Source>
    <b:Tag>Sas21</b:Tag>
    <b:SourceType>JournalArticle</b:SourceType>
    <b:Guid>{504F4114-A81D-486D-93C2-4C923F38DE46}</b:Guid>
    <b:Title>Pengujian Blackbox Menggunakan Teknik Equivalence Partitions pada Aplikasi Petgram Mobile</b:Title>
    <b:Pages>10-16</b:Pages>
    <b:Year>2021</b:Year>
    <b:JournalName>ICTEE</b:JournalName>
    <b:Author>
      <b:Author>
        <b:NameList>
          <b:Person>
            <b:Last>Sasongko</b:Last>
            <b:Middle>Bayu</b:Middle>
            <b:First>Bagus</b:First>
          </b:Person>
          <b:Person>
            <b:Last>Malik Fajar</b:Last>
          </b:Person>
          <b:Person>
            <b:Last>Ardiansyah</b:Last>
            <b:First>Febry</b:First>
          </b:Person>
          <b:Person>
            <b:Last>Rahmawati</b:Last>
            <b:Middle>Fitria</b:Middle>
            <b:First>Ajeng</b:First>
          </b:Person>
          <b:Person>
            <b:Last>Adhinata</b:Last>
            <b:Middle>Dharma</b:Middle>
            <b:First>Faisal</b:First>
          </b:Person>
          <b:Person>
            <b:Last>Rakhmadani</b:Last>
            <b:Middle>Putra</b:Middle>
            <b:First>Diovianto</b:First>
          </b:Person>
        </b:NameList>
      </b:Author>
    </b:Author>
    <b:RefOrder>10</b:RefOrder>
  </b:Source>
  <b:Source>
    <b:Tag>Set22</b:Tag>
    <b:SourceType>JournalArticle</b:SourceType>
    <b:Guid>{B8FDFFBF-8D76-4697-9FC9-34F1DA8FA9DB}</b:Guid>
    <b:Title>IMPLEMENTASI BLACK BOX TESTING PADA SISTEM PENGELOLAAN DATA STOK BERBASIS WEB DENGAN METODE EQUIVALENCE PARTITIONING DAN BOUNDARY VALUE ANALYSIS</b:Title>
    <b:Year>2022</b:Year>
    <b:Author>
      <b:Author>
        <b:NameList>
          <b:Person>
            <b:Last>Setiawan</b:Last>
            <b:Middle>Hudha</b:Middle>
            <b:First>Fahrul</b:First>
          </b:Person>
        </b:NameList>
      </b:Author>
    </b:Author>
    <b:RefOrder>11</b:RefOrder>
  </b:Source>
  <b:Source>
    <b:Tag>Bad18</b:Tag>
    <b:SourceType>ConferenceProceedings</b:SourceType>
    <b:Guid>{DD4FE69F-D6AB-4A4B-99A0-6A49A379A622}</b:Guid>
    <b:Title>Recommendation system for property search using content based filtering method</b:Title>
    <b:Pages>25-29</b:Pages>
    <b:Year>2018</b:Year>
    <b:ConferenceName>2018 International Conference on Information and Communications Technology (ICOIACT)</b:ConferenceName>
    <b:City>Yogyakarta</b:City>
    <b:Publisher>IEEE</b:Publisher>
    <b:Author>
      <b:Author>
        <b:NameList>
          <b:Person>
            <b:Last>Badriyah</b:Last>
            <b:First>Tessy</b:First>
          </b:Person>
          <b:Person>
            <b:Last>Azvy</b:Last>
            <b:First>Sefryan</b:First>
          </b:Person>
          <b:Person>
            <b:Last>Yuwono</b:Last>
            <b:First>Wiratmoko</b:First>
          </b:Person>
          <b:Person>
            <b:Last>Syarif</b:Last>
            <b:First>Iwan</b:First>
          </b:Person>
        </b:NameList>
      </b:Author>
    </b:Author>
    <b:RefOrder>6</b:RefOrder>
  </b:Source>
  <b:Source>
    <b:Tag>Fad18</b:Tag>
    <b:SourceType>JournalArticle</b:SourceType>
    <b:Guid>{EFEEB86D-64D0-4CAF-A34F-62DCA76B148C}</b:Guid>
    <b:Title>Implementasi Metode Profile Matching Terhadap Sistem Pendukung Keputusan Penerimaan Dana Zakat pada Badan Amil Zakat Pertamina (BAZMA)</b:Title>
    <b:Pages>39-46</b:Pages>
    <b:Year>2018</b:Year>
    <b:JournalName>MATICS : Jurnal Ilmu Komputer dan Teknologi Informasi</b:JournalName>
    <b:Author>
      <b:Author>
        <b:NameList>
          <b:Person>
            <b:Last>Fadilah</b:Last>
            <b:First>Evi</b:First>
          </b:Person>
        </b:NameList>
      </b:Author>
    </b:Author>
    <b:RefOrder>7</b:RefOrder>
  </b:Source>
  <b:Source>
    <b:Tag>Phi14</b:Tag>
    <b:SourceType>JournalArticle</b:SourceType>
    <b:Guid>{FEA59C4C-AF42-4E3C-A347-620B4B05B344}</b:Guid>
    <b:Title>Application of Content-Based Approach in Research Paper Recommendation System for a Digital Library</b:Title>
    <b:Year>2014</b:Year>
    <b:Author>
      <b:Author>
        <b:NameList>
          <b:Person>
            <b:Last>Philip</b:Last>
            <b:First>Simon</b:First>
          </b:Person>
          <b:Person>
            <b:Last>Shola</b:Last>
            <b:First>P.B</b:First>
          </b:Person>
          <b:Person>
            <b:Last>John</b:Last>
            <b:Middle>Ovye</b:Middle>
            <b:First>Abari</b:First>
          </b:Person>
        </b:NameList>
      </b:Author>
    </b:Author>
    <b:JournalName>International Journal of Advanced Computer Science and Aplications</b:JournalName>
    <b:Pages>37-40</b:Pages>
    <b:RefOrder>8</b:RefOrder>
  </b:Source>
</b:Sources>
</file>

<file path=customXml/itemProps1.xml><?xml version="1.0" encoding="utf-8"?>
<ds:datastoreItem xmlns:ds="http://schemas.openxmlformats.org/officeDocument/2006/customXml" ds:itemID="{B41C19AF-7D4E-423E-BDC8-7C49FA1F0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34</Pages>
  <Words>17832</Words>
  <Characters>101644</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ggul Wasiwitono</dc:creator>
  <cp:keywords/>
  <dc:description/>
  <cp:lastModifiedBy>I Gusti Made Arisudana</cp:lastModifiedBy>
  <cp:revision>149</cp:revision>
  <cp:lastPrinted>2021-11-10T13:26:00Z</cp:lastPrinted>
  <dcterms:created xsi:type="dcterms:W3CDTF">2022-02-16T08:50:00Z</dcterms:created>
  <dcterms:modified xsi:type="dcterms:W3CDTF">2025-06-14T12:14:00Z</dcterms:modified>
</cp:coreProperties>
</file>